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BD270DB" w14:textId="77777777" w:rsidR="00E74776" w:rsidRDefault="00E74776">
      <w:pPr>
        <w:pStyle w:val="BodyText"/>
        <w:spacing w:line="240" w:lineRule="auto"/>
        <w:rPr>
          <w:rFonts w:ascii="Times New Roman" w:hAnsi="Times New Roman"/>
          <w:b w:val="0"/>
          <w:caps/>
          <w:color w:val="000000"/>
          <w:sz w:val="36"/>
          <w:szCs w:val="36"/>
        </w:rPr>
      </w:pPr>
    </w:p>
    <w:p w14:paraId="23403A22" w14:textId="77777777" w:rsidR="00E74776" w:rsidRDefault="00E74776">
      <w:pPr>
        <w:pStyle w:val="BodyText"/>
        <w:spacing w:line="240" w:lineRule="auto"/>
        <w:rPr>
          <w:rFonts w:ascii="Times New Roman" w:hAnsi="Times New Roman"/>
          <w:b w:val="0"/>
          <w:caps/>
          <w:color w:val="000000"/>
          <w:sz w:val="36"/>
          <w:szCs w:val="36"/>
        </w:rPr>
      </w:pPr>
    </w:p>
    <w:p w14:paraId="7202FA23" w14:textId="32F0956F" w:rsidR="00E74776" w:rsidRPr="00642C03" w:rsidRDefault="009346F7" w:rsidP="00707DAB">
      <w:pPr>
        <w:pStyle w:val="Titleofpaper-line1"/>
        <w:rPr>
          <w:lang w:val="en-AU"/>
        </w:rPr>
      </w:pPr>
      <w:r w:rsidRPr="00C8535E">
        <w:t>Numerical analysis of the large-scale dynamic tests of rock support at Kiirunavaara mine</w:t>
      </w:r>
    </w:p>
    <w:p w14:paraId="2F57307B" w14:textId="45F3394C" w:rsidR="00E74776" w:rsidRPr="00D631C7" w:rsidRDefault="00E74776" w:rsidP="00B93E0D">
      <w:pPr>
        <w:widowControl/>
        <w:autoSpaceDE w:val="0"/>
        <w:autoSpaceDN w:val="0"/>
        <w:textAlignment w:val="bottom"/>
        <w:rPr>
          <w:b/>
          <w:color w:val="000000"/>
          <w:szCs w:val="24"/>
          <w:lang w:val="bg-BG"/>
        </w:rPr>
      </w:pPr>
    </w:p>
    <w:p w14:paraId="1EEA0256" w14:textId="77777777" w:rsidR="00B93E0D" w:rsidRPr="00D631C7" w:rsidRDefault="00B93E0D" w:rsidP="00B93E0D">
      <w:pPr>
        <w:widowControl/>
        <w:autoSpaceDE w:val="0"/>
        <w:autoSpaceDN w:val="0"/>
        <w:textAlignment w:val="bottom"/>
        <w:rPr>
          <w:b/>
          <w:color w:val="000000"/>
          <w:szCs w:val="24"/>
          <w:lang w:val="bg-BG"/>
        </w:rPr>
      </w:pPr>
    </w:p>
    <w:p w14:paraId="3EEBA411" w14:textId="39E3B39C" w:rsidR="00E74776" w:rsidRPr="00707DAB" w:rsidRDefault="009346F7" w:rsidP="00707DAB">
      <w:pPr>
        <w:pStyle w:val="Authors"/>
      </w:pPr>
      <w:r w:rsidRPr="000444AA">
        <w:t>Shahin Shirzadegan</w:t>
      </w:r>
      <w:r w:rsidRPr="00707DAB">
        <w:rPr>
          <w:rStyle w:val="FootnoteReference"/>
          <w:rFonts w:ascii="Bahnschrift SemiLight Condensed" w:hAnsi="Bahnschrift SemiLight Condensed"/>
          <w:b w:val="0"/>
          <w:sz w:val="18"/>
        </w:rPr>
        <w:t xml:space="preserve"> </w:t>
      </w:r>
      <w:r w:rsidR="00884246" w:rsidRPr="00707DAB">
        <w:rPr>
          <w:rStyle w:val="FootnoteReference"/>
          <w:rFonts w:ascii="Bahnschrift SemiLight Condensed" w:hAnsi="Bahnschrift SemiLight Condensed"/>
          <w:b w:val="0"/>
          <w:sz w:val="18"/>
        </w:rPr>
        <w:footnoteReference w:id="1"/>
      </w:r>
      <w:r w:rsidR="00A31F3C" w:rsidRPr="00707DAB">
        <w:t xml:space="preserve">, </w:t>
      </w:r>
      <w:r>
        <w:t>Erling Nordlund</w:t>
      </w:r>
      <w:r w:rsidRPr="00707DAB">
        <w:rPr>
          <w:rStyle w:val="FootnoteReference"/>
          <w:rFonts w:ascii="Bahnschrift SemiLight Condensed" w:hAnsi="Bahnschrift SemiLight Condensed"/>
          <w:b w:val="0"/>
          <w:sz w:val="18"/>
        </w:rPr>
        <w:t xml:space="preserve"> </w:t>
      </w:r>
      <w:r w:rsidR="00884246" w:rsidRPr="00707DAB">
        <w:rPr>
          <w:rStyle w:val="FootnoteReference"/>
          <w:rFonts w:ascii="Bahnschrift SemiLight Condensed" w:hAnsi="Bahnschrift SemiLight Condensed"/>
          <w:b w:val="0"/>
          <w:sz w:val="18"/>
        </w:rPr>
        <w:footnoteReference w:id="2"/>
      </w:r>
      <w:r w:rsidRPr="00707DAB">
        <w:t>,</w:t>
      </w:r>
      <w:r>
        <w:t xml:space="preserve"> Ping Zhang</w:t>
      </w:r>
      <w:r w:rsidRPr="00707DAB">
        <w:rPr>
          <w:rStyle w:val="FootnoteReference"/>
          <w:rFonts w:ascii="Bahnschrift SemiLight Condensed" w:hAnsi="Bahnschrift SemiLight Condensed"/>
          <w:b w:val="0"/>
          <w:sz w:val="18"/>
        </w:rPr>
        <w:t xml:space="preserve"> </w:t>
      </w:r>
      <w:r w:rsidRPr="00707DAB">
        <w:rPr>
          <w:rStyle w:val="FootnoteReference"/>
          <w:rFonts w:ascii="Bahnschrift SemiLight Condensed" w:hAnsi="Bahnschrift SemiLight Condensed"/>
          <w:b w:val="0"/>
          <w:sz w:val="18"/>
        </w:rPr>
        <w:footnoteReference w:id="3"/>
      </w:r>
      <w:r w:rsidRPr="00707DAB">
        <w:t>,</w:t>
      </w:r>
      <w:r>
        <w:t xml:space="preserve"> </w:t>
      </w:r>
      <w:r w:rsidR="00A31F3C" w:rsidRPr="00707DAB">
        <w:t xml:space="preserve">and </w:t>
      </w:r>
      <w:r>
        <w:t xml:space="preserve">Changping </w:t>
      </w:r>
      <w:r w:rsidRPr="000444AA">
        <w:t>Yi</w:t>
      </w:r>
      <w:r w:rsidRPr="00707DAB">
        <w:rPr>
          <w:rStyle w:val="FootnoteReference"/>
          <w:rFonts w:ascii="Bahnschrift SemiLight Condensed" w:hAnsi="Bahnschrift SemiLight Condensed"/>
          <w:b w:val="0"/>
          <w:sz w:val="18"/>
        </w:rPr>
        <w:t xml:space="preserve"> </w:t>
      </w:r>
      <w:r w:rsidR="00884246" w:rsidRPr="00707DAB">
        <w:rPr>
          <w:rStyle w:val="FootnoteReference"/>
          <w:rFonts w:ascii="Bahnschrift SemiLight Condensed" w:hAnsi="Bahnschrift SemiLight Condensed"/>
          <w:b w:val="0"/>
          <w:sz w:val="18"/>
        </w:rPr>
        <w:footnoteReference w:id="4"/>
      </w:r>
    </w:p>
    <w:p w14:paraId="710201A8" w14:textId="77777777" w:rsidR="00E74776" w:rsidRDefault="00E74776">
      <w:pPr>
        <w:widowControl/>
        <w:autoSpaceDE w:val="0"/>
        <w:autoSpaceDN w:val="0"/>
        <w:jc w:val="center"/>
        <w:textAlignment w:val="bottom"/>
        <w:rPr>
          <w:b/>
          <w:color w:val="000000"/>
          <w:szCs w:val="24"/>
        </w:rPr>
      </w:pPr>
    </w:p>
    <w:p w14:paraId="75066FEE" w14:textId="77777777" w:rsidR="0077016D" w:rsidRDefault="0077016D" w:rsidP="0077016D">
      <w:pPr>
        <w:widowControl/>
        <w:autoSpaceDE w:val="0"/>
        <w:autoSpaceDN w:val="0"/>
        <w:textAlignment w:val="bottom"/>
        <w:rPr>
          <w:color w:val="000000"/>
          <w:szCs w:val="24"/>
        </w:rPr>
      </w:pPr>
    </w:p>
    <w:p w14:paraId="1300FEDD" w14:textId="77777777" w:rsidR="00E74776" w:rsidRPr="00F162D0" w:rsidRDefault="00E74776" w:rsidP="008F5E37">
      <w:pPr>
        <w:pStyle w:val="Abstract"/>
      </w:pPr>
      <w:r w:rsidRPr="00F162D0">
        <w:t>Abstract</w:t>
      </w:r>
    </w:p>
    <w:p w14:paraId="283E3270" w14:textId="77777777" w:rsidR="0077016D" w:rsidRDefault="0077016D">
      <w:pPr>
        <w:widowControl/>
        <w:autoSpaceDE w:val="0"/>
        <w:autoSpaceDN w:val="0"/>
        <w:jc w:val="center"/>
        <w:textAlignment w:val="bottom"/>
        <w:rPr>
          <w:b/>
          <w:color w:val="000000"/>
          <w:szCs w:val="24"/>
        </w:rPr>
      </w:pPr>
    </w:p>
    <w:p w14:paraId="7521B778" w14:textId="46B9A987" w:rsidR="00E74776" w:rsidRPr="00A31F3C" w:rsidRDefault="009346F7" w:rsidP="008F5E37">
      <w:pPr>
        <w:pStyle w:val="Abstracttext"/>
      </w:pPr>
      <w:r>
        <w:t xml:space="preserve">The numerical analysis of four dynamic large-scale field tests conducted at LKAB Kiirunavaara mine are presented in this paper. The aim was to numerically study the </w:t>
      </w:r>
      <w:r w:rsidR="00CD3F94">
        <w:t>behavior</w:t>
      </w:r>
      <w:r>
        <w:t xml:space="preserve"> and response of the burden and the tested walls in field Tests 1, 2, 4 and 5. For this purpose, two numerical methods were combined, i.e.  the finite element code LS-DYNA and the distinct element code UDEC</w:t>
      </w:r>
      <w:r w:rsidRPr="009C286A">
        <w:t xml:space="preserve">. The LS-DYNA was used to calculate the </w:t>
      </w:r>
      <w:r>
        <w:t>blast load, and the UDEC was used to propagate the calculated load in the model where t</w:t>
      </w:r>
      <w:r w:rsidRPr="009C286A">
        <w:t>he</w:t>
      </w:r>
      <w:r>
        <w:t xml:space="preserve"> geological conditions of the test site and the installed rock support in the field tests were modelled. The model was calibrated by comparing the velocity and displacement calculated on the surface of the opening, and the zones yielded in tension were used to study the </w:t>
      </w:r>
      <w:r w:rsidRPr="00AD4356">
        <w:t xml:space="preserve">failure mechanism developed in the burden. The numerical models were able to mimic the </w:t>
      </w:r>
      <w:r w:rsidR="00CD3F94" w:rsidRPr="00AD4356">
        <w:t>behavior</w:t>
      </w:r>
      <w:r w:rsidRPr="00AD4356">
        <w:t xml:space="preserve"> of the jointed rock mass and the rock support fairly well. It is concluded that the number of major joint sets was the main reason to the difference between the failure development in Tests 1 and 2 and Tests 4 and 5. The numerical analysis of Tests 1 and 2 confirmed that the gas pressure in the vicinity of the test wall in those tests was minimum. In Tests 4 and 5, it was observed that, the generated fractures in the burden combined with the natural joint condition</w:t>
      </w:r>
      <w:r w:rsidRPr="00AA666C">
        <w:t xml:space="preserve"> of the burden, increased the possibility for blocks to rotate and move within the burden.</w:t>
      </w:r>
      <w:r>
        <w:t xml:space="preserve"> The complete burden damage in Tests 4 and 5 was concluded to be the be due to the </w:t>
      </w:r>
      <w:r w:rsidRPr="00AA666C">
        <w:t>eject</w:t>
      </w:r>
      <w:r>
        <w:t>ion of</w:t>
      </w:r>
      <w:r w:rsidRPr="00AA666C">
        <w:t xml:space="preserve"> </w:t>
      </w:r>
      <w:r>
        <w:t xml:space="preserve">rock blocks in the vicinity of the test wall </w:t>
      </w:r>
      <w:r w:rsidRPr="00AA666C">
        <w:t>upon the arrival of stress wave</w:t>
      </w:r>
      <w:r>
        <w:t>,</w:t>
      </w:r>
      <w:r w:rsidRPr="00AA666C">
        <w:t xml:space="preserve"> </w:t>
      </w:r>
      <w:r>
        <w:t>and ejection of t</w:t>
      </w:r>
      <w:r w:rsidRPr="00AA666C">
        <w:t>he remaining portion of the rock blocks in the burden by the gas expansion</w:t>
      </w:r>
      <w:r w:rsidR="00A31F3C" w:rsidRPr="00A31F3C">
        <w:t>.</w:t>
      </w:r>
    </w:p>
    <w:p w14:paraId="29886D0F" w14:textId="77777777" w:rsidR="00E74776" w:rsidRDefault="00E74776">
      <w:pPr>
        <w:rPr>
          <w:color w:val="000000"/>
          <w:szCs w:val="24"/>
        </w:rPr>
      </w:pPr>
    </w:p>
    <w:p w14:paraId="336CE99F" w14:textId="77777777" w:rsidR="00291478" w:rsidRDefault="007C434A" w:rsidP="00291478">
      <w:pPr>
        <w:ind w:left="1" w:hanging="1"/>
        <w:rPr>
          <w:color w:val="000000"/>
          <w:szCs w:val="24"/>
        </w:rPr>
      </w:pPr>
      <w:r w:rsidRPr="007C434A">
        <w:rPr>
          <w:b/>
          <w:color w:val="000000"/>
          <w:szCs w:val="24"/>
        </w:rPr>
        <w:lastRenderedPageBreak/>
        <w:t>JEL classification numbers:</w:t>
      </w:r>
      <w:r w:rsidRPr="007C434A">
        <w:rPr>
          <w:color w:val="000000"/>
          <w:szCs w:val="24"/>
        </w:rPr>
        <w:t xml:space="preserve"> xxxxx</w:t>
      </w:r>
    </w:p>
    <w:p w14:paraId="50238921" w14:textId="69F938D0" w:rsidR="00A31F3C" w:rsidRPr="00291478" w:rsidRDefault="00A31F3C" w:rsidP="00291478">
      <w:pPr>
        <w:spacing w:line="360" w:lineRule="auto"/>
        <w:ind w:left="1" w:hanging="1"/>
        <w:rPr>
          <w:color w:val="000000"/>
          <w:szCs w:val="24"/>
        </w:rPr>
      </w:pPr>
      <w:r w:rsidRPr="00A31F3C">
        <w:rPr>
          <w:b/>
          <w:color w:val="000000"/>
          <w:szCs w:val="24"/>
        </w:rPr>
        <w:t xml:space="preserve">Keywords: </w:t>
      </w:r>
      <w:r w:rsidR="009346F7">
        <w:t>UDEC, LS-DYNA, numerical analysis, large-scale tests, rock support</w:t>
      </w:r>
    </w:p>
    <w:p w14:paraId="7E509D1D" w14:textId="77777777" w:rsidR="00E74776" w:rsidRDefault="00E74776">
      <w:pPr>
        <w:ind w:left="1104" w:hangingChars="460" w:hanging="1104"/>
        <w:rPr>
          <w:bCs/>
          <w:iCs/>
          <w:color w:val="000000"/>
          <w:szCs w:val="24"/>
        </w:rPr>
      </w:pPr>
    </w:p>
    <w:p w14:paraId="75A8517A" w14:textId="77777777" w:rsidR="00E74776" w:rsidRDefault="00E74776">
      <w:pPr>
        <w:ind w:left="1104" w:hangingChars="460" w:hanging="1104"/>
        <w:rPr>
          <w:bCs/>
          <w:iCs/>
          <w:color w:val="000000"/>
          <w:szCs w:val="24"/>
        </w:rPr>
      </w:pPr>
    </w:p>
    <w:p w14:paraId="554A9D8B" w14:textId="77777777" w:rsidR="00034661" w:rsidRPr="003F3ED0" w:rsidRDefault="00F03418" w:rsidP="003F3ED0">
      <w:pPr>
        <w:pStyle w:val="HeadingNumbering1"/>
      </w:pPr>
      <w:r w:rsidRPr="003F3ED0">
        <w:t>Introduction</w:t>
      </w:r>
      <w:r w:rsidR="00034661" w:rsidRPr="003F3ED0">
        <w:t xml:space="preserve"> </w:t>
      </w:r>
    </w:p>
    <w:p w14:paraId="3DD3EF60" w14:textId="77777777" w:rsidR="00556160" w:rsidRDefault="00556160" w:rsidP="00556160">
      <w:r>
        <w:t xml:space="preserve">A series of large-scale dynamic tests were conducted in the Kiirunavaara underground mine (owned and operated by LKAB) with the main objectives to develop </w:t>
      </w:r>
      <w:r w:rsidRPr="00A464B3">
        <w:t xml:space="preserve">a methodology for in-situ testing of rock support </w:t>
      </w:r>
      <w:r>
        <w:t xml:space="preserve">under dynamic conditions, and to investigate the response of the openings and the installed support system to strong dynamic loads. </w:t>
      </w:r>
      <w:r w:rsidRPr="003C21CA">
        <w:t>In these tests</w:t>
      </w:r>
      <w:r>
        <w:t>,</w:t>
      </w:r>
      <w:r w:rsidRPr="003C21CA">
        <w:t xml:space="preserve"> blast</w:t>
      </w:r>
      <w:r>
        <w:t>ing</w:t>
      </w:r>
      <w:r w:rsidRPr="003C21CA">
        <w:t xml:space="preserve"> was used to </w:t>
      </w:r>
      <w:r>
        <w:t>generate</w:t>
      </w:r>
      <w:r w:rsidRPr="003C21CA">
        <w:t xml:space="preserve"> the seismic </w:t>
      </w:r>
      <w:r>
        <w:t>load</w:t>
      </w:r>
      <w:r w:rsidRPr="003C21CA">
        <w:t>.</w:t>
      </w:r>
      <w:r>
        <w:t xml:space="preserve"> </w:t>
      </w:r>
    </w:p>
    <w:p w14:paraId="0693150A" w14:textId="6339B1E7" w:rsidR="00556160" w:rsidRDefault="00556160" w:rsidP="00556160">
      <w:r>
        <w:t>Large-scale dynamic tests of rock support have previously been conducted in different mines since 1969</w:t>
      </w:r>
      <w:r w:rsidRPr="00DA0E31">
        <w:t xml:space="preserve"> </w:t>
      </w:r>
      <w:r w:rsidRPr="00DA0E31">
        <w:fldChar w:fldCharType="begin"/>
      </w:r>
      <w:r w:rsidRPr="00DA0E31">
        <w:instrText>ADDIN RW.CITE{{49 Ortlepp, W.D. 1969; 111 Ortlepp, WD 1992; 17 Tannant, D.D. 1994; 78 Tannant, D.D. 1995; 30 Hagan, T.O. 2001; 80 Espley, S.J. 2002; 23 Archibald, J.F. 2003; 125 Ansell, Anders 1999; 62 Ansell, Anders 2004; 12 Andrieux, P.P. 2005; 69 Heal, D. 2005; 15 Heal, D. 2007; 41 Heal, D. 2010}}</w:instrText>
      </w:r>
      <w:r w:rsidRPr="00DA0E31">
        <w:fldChar w:fldCharType="separate"/>
      </w:r>
      <w:r w:rsidRPr="00805FEC">
        <w:t>(Ortlepp 1969; Ortlepp 1992; Tannant et al. 1994; Tannant et al. 1995; Ansell 1999; Hagan et al. 2001; Espley et al. 2002; Archibald et al. 2003; Ansell 2004; Andrieux et al. 2005; Heal et al. 2005; Heal and Potvin 2007; Heal 2010)</w:t>
      </w:r>
      <w:r w:rsidRPr="00DA0E31">
        <w:fldChar w:fldCharType="end"/>
      </w:r>
      <w:r w:rsidRPr="00DA0E31">
        <w:t>.</w:t>
      </w:r>
      <w:r>
        <w:t xml:space="preserve"> A review of the previously conducted tests was presented in Shirzadegan et al. </w:t>
      </w:r>
      <w:r>
        <w:fldChar w:fldCharType="begin"/>
      </w:r>
      <w:r>
        <w:instrText>ADDIN RW.CITE{{115 Shirzadegan,Shahin 2016 /a}}</w:instrText>
      </w:r>
      <w:r>
        <w:fldChar w:fldCharType="separate"/>
      </w:r>
      <w:r w:rsidR="009C11B4" w:rsidRPr="009C11B4">
        <w:rPr>
          <w:bCs/>
        </w:rPr>
        <w:t>(2016b)</w:t>
      </w:r>
      <w:r>
        <w:fldChar w:fldCharType="end"/>
      </w:r>
      <w:r>
        <w:t>.</w:t>
      </w:r>
    </w:p>
    <w:p w14:paraId="539AC7F8" w14:textId="1DE262A8" w:rsidR="00556160" w:rsidRDefault="00556160" w:rsidP="00556160">
      <w:r>
        <w:t xml:space="preserve">The tests conducted in the Kiirunavaara mine (Tests 1 to 7) are divided into two design categories, (i) the tests with a shallow burden of 2.8 – 3.9 m, including Tests 1, 2, 4 and 5 reported by </w:t>
      </w:r>
      <w:r w:rsidRPr="00295F43">
        <w:t>Shirzadegan et al.</w:t>
      </w:r>
      <w:r>
        <w:t xml:space="preserve"> </w:t>
      </w:r>
      <w:r>
        <w:fldChar w:fldCharType="begin"/>
      </w:r>
      <w:r>
        <w:instrText>ADDIN RW.CITE{{115 Shirzadegan, S. 2016/a;}}</w:instrText>
      </w:r>
      <w:r>
        <w:fldChar w:fldCharType="separate"/>
      </w:r>
      <w:r w:rsidR="009C11B4" w:rsidRPr="009C11B4">
        <w:t>(2016b)</w:t>
      </w:r>
      <w:r>
        <w:fldChar w:fldCharType="end"/>
      </w:r>
      <w:r>
        <w:t xml:space="preserve">, and (ii) the tests with a deep burden of 8.1 – 8.9 m, including Tests 6 and 7 in </w:t>
      </w:r>
      <w:r w:rsidRPr="00295F43">
        <w:t>Shirzadegan et al.</w:t>
      </w:r>
      <w:r>
        <w:t xml:space="preserve"> </w:t>
      </w:r>
      <w:r>
        <w:fldChar w:fldCharType="begin"/>
      </w:r>
      <w:r>
        <w:instrText>ADDIN RW.CITE{{127 Shirzadegan, S. 2016/a;}}</w:instrText>
      </w:r>
      <w:r>
        <w:fldChar w:fldCharType="separate"/>
      </w:r>
      <w:r w:rsidR="009C11B4" w:rsidRPr="009C11B4">
        <w:t>(2016a)</w:t>
      </w:r>
      <w:r>
        <w:fldChar w:fldCharType="end"/>
      </w:r>
      <w:r>
        <w:t xml:space="preserve">. The results obtained from Tests 1, 2, 4 and 5 showed that detailed numerical analyses were required to answer the questions that had been formulated based on the results of tests. The main questions were (a) why was </w:t>
      </w:r>
      <w:r w:rsidRPr="007B5A80">
        <w:t xml:space="preserve">the level of damage observed on the tested walls </w:t>
      </w:r>
      <w:r>
        <w:t>minimal despite</w:t>
      </w:r>
      <w:r w:rsidRPr="007B5A80">
        <w:t xml:space="preserve"> </w:t>
      </w:r>
      <w:r>
        <w:t xml:space="preserve">the </w:t>
      </w:r>
      <w:r w:rsidRPr="007B5A80">
        <w:t>high PPV</w:t>
      </w:r>
      <w:r>
        <w:t xml:space="preserve">s measured on the surface of the test wall in Tests 1 and 2? (b) what was the reason for </w:t>
      </w:r>
      <w:r w:rsidRPr="00B2546D">
        <w:t>complete destruction of the burden</w:t>
      </w:r>
      <w:r>
        <w:t xml:space="preserve"> in Tests 4 and 5 even though the burden was similar to that in Tests 1 and 2?</w:t>
      </w:r>
    </w:p>
    <w:p w14:paraId="73F65CCB" w14:textId="2B534219" w:rsidR="00556160" w:rsidRDefault="00556160" w:rsidP="00556160">
      <w:r w:rsidRPr="005272B1">
        <w:t xml:space="preserve">This paper focuses on developing numerical </w:t>
      </w:r>
      <w:r>
        <w:t>model</w:t>
      </w:r>
      <w:r w:rsidRPr="005272B1">
        <w:t>s of Tests 1, 2, 4 and 5 by considering the possible jointing conditions of the burden and their effect on the velocity and displacement of the test wall surface, and the type of damage induced to the burden and test wall. Furthermore, the performance of the installed rock support in Tests 1, 2, 4 and 5 are investigated numerically</w:t>
      </w:r>
      <w:r>
        <w:t xml:space="preserve"> and its role in Tests 1 and 2, with minimal damage, and in Tests 4 and 5, with complete destruction of the test burden is discussed.</w:t>
      </w:r>
    </w:p>
    <w:p w14:paraId="4D52C092" w14:textId="3257D9FF" w:rsidR="00556160" w:rsidRDefault="00556160" w:rsidP="00556160">
      <w:r>
        <w:t xml:space="preserve">The numerical methods used to </w:t>
      </w:r>
      <w:r w:rsidR="00CD3F94">
        <w:t>analyze</w:t>
      </w:r>
      <w:r>
        <w:t xml:space="preserve"> Tests 1, 2, 4 and 5 consisted of a combination of the finite element code, LS-DYNA and the discrete element code UDEC. The LS-DYNA code was used to calculate the diameter of the crushed zone boundary (CZB) created around the blasthole and the blast load (in terms of velocity versus time) at the CZB. The CZB and the calculated velocity of that boundary was used as input in the UDEC model. The method has previously been used by</w:t>
      </w:r>
      <w:r w:rsidRPr="00FE2E4B">
        <w:t xml:space="preserve"> Chen and Zhao </w:t>
      </w:r>
      <w:r w:rsidRPr="00FE2E4B">
        <w:fldChar w:fldCharType="begin"/>
      </w:r>
      <w:r w:rsidRPr="00FE2E4B">
        <w:instrText>ADDIN RW.CITE{{131 Chen, SG 1998/a;}}</w:instrText>
      </w:r>
      <w:r w:rsidRPr="00FE2E4B">
        <w:fldChar w:fldCharType="separate"/>
      </w:r>
      <w:r>
        <w:t>(1998)</w:t>
      </w:r>
      <w:r w:rsidRPr="00FE2E4B">
        <w:fldChar w:fldCharType="end"/>
      </w:r>
      <w:r>
        <w:t xml:space="preserve">, </w:t>
      </w:r>
      <w:r w:rsidRPr="00FE2E4B">
        <w:t xml:space="preserve">Chen et al. </w:t>
      </w:r>
      <w:r w:rsidRPr="00FE2E4B">
        <w:fldChar w:fldCharType="begin"/>
      </w:r>
      <w:r w:rsidRPr="00FE2E4B">
        <w:instrText>ADDIN RW.CITE{{123 Chen, S.G. 2000/a;}}</w:instrText>
      </w:r>
      <w:r w:rsidRPr="00FE2E4B">
        <w:fldChar w:fldCharType="separate"/>
      </w:r>
      <w:r>
        <w:rPr>
          <w:lang w:val="sv-SE"/>
        </w:rPr>
        <w:t>(2000)</w:t>
      </w:r>
      <w:r w:rsidRPr="00FE2E4B">
        <w:fldChar w:fldCharType="end"/>
      </w:r>
      <w:r w:rsidRPr="0045554E">
        <w:rPr>
          <w:lang w:val="sv-SE"/>
        </w:rPr>
        <w:t xml:space="preserve">, Wang et al. </w:t>
      </w:r>
      <w:r w:rsidRPr="00FE2E4B">
        <w:rPr>
          <w:lang w:val="sv-SE"/>
        </w:rPr>
        <w:fldChar w:fldCharType="begin"/>
      </w:r>
      <w:r w:rsidRPr="00FE2E4B">
        <w:rPr>
          <w:lang w:val="sv-SE"/>
        </w:rPr>
        <w:instrText>ADDIN RW.CITE{{132 Wang, ZL 2009/a;}}</w:instrText>
      </w:r>
      <w:r w:rsidRPr="00FE2E4B">
        <w:rPr>
          <w:lang w:val="sv-SE"/>
        </w:rPr>
        <w:fldChar w:fldCharType="separate"/>
      </w:r>
      <w:r w:rsidRPr="004C307A">
        <w:rPr>
          <w:lang w:val="sv-SE"/>
        </w:rPr>
        <w:t>(2009)</w:t>
      </w:r>
      <w:r w:rsidRPr="00FE2E4B">
        <w:fldChar w:fldCharType="end"/>
      </w:r>
      <w:r w:rsidRPr="004C307A">
        <w:rPr>
          <w:lang w:val="sv-SE"/>
        </w:rPr>
        <w:t xml:space="preserve">, Zhang et al. </w:t>
      </w:r>
      <w:r w:rsidRPr="00FE2E4B">
        <w:fldChar w:fldCharType="begin"/>
      </w:r>
      <w:r w:rsidRPr="004C307A">
        <w:rPr>
          <w:lang w:val="sv-SE"/>
        </w:rPr>
        <w:instrText>ADDIN RW.CITE{{18 Zhang, P. 2013/a;}}</w:instrText>
      </w:r>
      <w:r w:rsidRPr="00FE2E4B">
        <w:fldChar w:fldCharType="separate"/>
      </w:r>
      <w:r w:rsidRPr="004C307A">
        <w:rPr>
          <w:lang w:val="sv-SE"/>
        </w:rPr>
        <w:t>(2013)</w:t>
      </w:r>
      <w:r w:rsidRPr="00FE2E4B">
        <w:fldChar w:fldCharType="end"/>
      </w:r>
      <w:r w:rsidRPr="004C307A">
        <w:rPr>
          <w:lang w:val="sv-SE"/>
        </w:rPr>
        <w:t xml:space="preserve"> and Deng et al. </w:t>
      </w:r>
      <w:r w:rsidRPr="00FE2E4B">
        <w:fldChar w:fldCharType="begin"/>
      </w:r>
      <w:r w:rsidRPr="004C307A">
        <w:rPr>
          <w:lang w:val="sv-SE"/>
        </w:rPr>
        <w:instrText>ADDIN RW.CITE{{120 Deng, X.F. 2015/a;}}</w:instrText>
      </w:r>
      <w:r w:rsidRPr="00FE2E4B">
        <w:fldChar w:fldCharType="separate"/>
      </w:r>
      <w:r>
        <w:t>(2015)</w:t>
      </w:r>
      <w:r w:rsidRPr="00FE2E4B">
        <w:fldChar w:fldCharType="end"/>
      </w:r>
      <w:r w:rsidRPr="00FE2E4B">
        <w:t xml:space="preserve"> to study the rock mass response to explosion loading.</w:t>
      </w:r>
      <w:r>
        <w:t xml:space="preserve"> In their analysis, either LS-DYNA or AUTODYN was used in combination with UDEC to study the effect of the blast load on the surrounding rock mass. A common </w:t>
      </w:r>
      <w:r>
        <w:lastRenderedPageBreak/>
        <w:t>conclusion by these authors was that the approach was capable to model the blast load in a jointed medium with a reliable approximation.</w:t>
      </w:r>
    </w:p>
    <w:p w14:paraId="0F5A8539" w14:textId="2078BE10" w:rsidR="000375F9" w:rsidRDefault="00556160" w:rsidP="00556160">
      <w:r>
        <w:t>In this paper, first the field Tests 1, 2, 4 and 5 are briefly described, and next the tests are numerically analysed using UDEC and LS-DYNA. At the end, the possible explanations for the issues raised after field Tests 1, 2, 4 and 5 are presented.</w:t>
      </w:r>
    </w:p>
    <w:p w14:paraId="5320401B" w14:textId="77777777" w:rsidR="00556160" w:rsidRDefault="00556160" w:rsidP="00556160">
      <w:pPr>
        <w:rPr>
          <w:color w:val="000000"/>
          <w:szCs w:val="24"/>
        </w:rPr>
      </w:pPr>
    </w:p>
    <w:p w14:paraId="1EB59F5F" w14:textId="68E3262F" w:rsidR="0077016D" w:rsidRDefault="00470BA7" w:rsidP="003F3ED0">
      <w:pPr>
        <w:pStyle w:val="HeadingNumbering1"/>
      </w:pPr>
      <w:bookmarkStart w:id="1" w:name="_Hlk64286750"/>
      <w:r>
        <w:t>Review of Field Tests</w:t>
      </w:r>
    </w:p>
    <w:p w14:paraId="78389B02" w14:textId="59FC8062" w:rsidR="00470BA7" w:rsidRDefault="00470BA7" w:rsidP="004E1023">
      <w:r>
        <w:t xml:space="preserve">The field Tests 1, 2, 4 and 5 </w:t>
      </w:r>
      <w:r w:rsidRPr="00D764F9">
        <w:t>were conducted in the completed production block 9 on the 741 m level</w:t>
      </w:r>
      <w:r>
        <w:t xml:space="preserve"> in the Kiirunavaara underground mine</w:t>
      </w:r>
      <w:r w:rsidRPr="00D764F9">
        <w:t>.</w:t>
      </w:r>
      <w:r>
        <w:t xml:space="preserve"> Tests 1 and 2 were conducted at the left and right hand side of cross-cut 93, and Tests 4 and 5 were conducted at the left and right hand side of cross-cut 95. The test design, summary of results, and the geological conditions around each cross-cut are presented in this section.</w:t>
      </w:r>
    </w:p>
    <w:p w14:paraId="3C903E2A" w14:textId="3BB9A42A" w:rsidR="00470BA7" w:rsidRDefault="00470BA7" w:rsidP="00470BA7">
      <w:pPr>
        <w:pStyle w:val="HeadingNumbering2"/>
      </w:pPr>
      <w:r>
        <w:t>Design Summary (Tests 1, 2, 4 and 5)</w:t>
      </w:r>
    </w:p>
    <w:p w14:paraId="6E33284B" w14:textId="2F78D3FE" w:rsidR="004E1023" w:rsidRDefault="004E1023" w:rsidP="004E1023">
      <w:r w:rsidRPr="00C57266">
        <w:t xml:space="preserve">A schematic diagram of the layout </w:t>
      </w:r>
      <w:r>
        <w:t>in Tests 1, 2, 4 and 5 are presented</w:t>
      </w:r>
      <w:r w:rsidRPr="00C57266">
        <w:t xml:space="preserve"> in </w:t>
      </w:r>
      <w:r w:rsidR="00D52BC1">
        <w:fldChar w:fldCharType="begin"/>
      </w:r>
      <w:r w:rsidR="00D52BC1">
        <w:instrText xml:space="preserve"> REF _Ref64646791 \h </w:instrText>
      </w:r>
      <w:r w:rsidR="00D52BC1">
        <w:fldChar w:fldCharType="separate"/>
      </w:r>
      <w:r w:rsidR="00D52BC1" w:rsidRPr="00183750">
        <w:t xml:space="preserve">Figure </w:t>
      </w:r>
      <w:r w:rsidR="00D52BC1">
        <w:rPr>
          <w:noProof/>
        </w:rPr>
        <w:t>1</w:t>
      </w:r>
      <w:r w:rsidR="00D52BC1">
        <w:fldChar w:fldCharType="end"/>
      </w:r>
      <w:r>
        <w:t xml:space="preserve">. </w:t>
      </w:r>
      <w:r w:rsidRPr="00D764F9">
        <w:t>The blasthole</w:t>
      </w:r>
      <w:r>
        <w:t>s</w:t>
      </w:r>
      <w:r w:rsidRPr="00D764F9">
        <w:t xml:space="preserve"> w</w:t>
      </w:r>
      <w:r>
        <w:t>ere</w:t>
      </w:r>
      <w:r w:rsidRPr="00D764F9">
        <w:t xml:space="preserve"> drilled parallel to the cross-cut from </w:t>
      </w:r>
      <w:r>
        <w:t>the</w:t>
      </w:r>
      <w:r w:rsidRPr="00D764F9">
        <w:t xml:space="preserve"> adjacent footwall drift. </w:t>
      </w:r>
      <w:r>
        <w:t>In all of these tests, except Test 4, t</w:t>
      </w:r>
      <w:r w:rsidRPr="00D764F9">
        <w:t xml:space="preserve">wo different charge diameters, were used </w:t>
      </w:r>
      <w:r>
        <w:t>to reduce the number of trials, i.e., the effect of two different blast loads could be investigated in each test</w:t>
      </w:r>
      <w:r w:rsidRPr="00D764F9">
        <w:t>. The blasthole</w:t>
      </w:r>
      <w:r>
        <w:t>s</w:t>
      </w:r>
      <w:r w:rsidRPr="00D764F9">
        <w:t xml:space="preserve"> w</w:t>
      </w:r>
      <w:r>
        <w:t>ere</w:t>
      </w:r>
      <w:r w:rsidRPr="00D764F9">
        <w:t xml:space="preserve"> charged with NSP711. The </w:t>
      </w:r>
      <w:r>
        <w:t xml:space="preserve">dimension of the </w:t>
      </w:r>
      <w:r w:rsidRPr="00D764F9">
        <w:t>blasthole</w:t>
      </w:r>
      <w:r>
        <w:t>s</w:t>
      </w:r>
      <w:r w:rsidRPr="00D764F9">
        <w:t>, charge</w:t>
      </w:r>
      <w:r>
        <w:t>s</w:t>
      </w:r>
      <w:r w:rsidRPr="00D764F9">
        <w:t xml:space="preserve"> and burden</w:t>
      </w:r>
      <w:r>
        <w:t xml:space="preserve">s in Tests 1, 2, 4 and 5 </w:t>
      </w:r>
      <w:r w:rsidRPr="00D764F9">
        <w:t xml:space="preserve">are summarized in </w:t>
      </w:r>
      <w:r w:rsidR="00D52BC1">
        <w:fldChar w:fldCharType="begin"/>
      </w:r>
      <w:r w:rsidR="00D52BC1">
        <w:instrText xml:space="preserve"> REF _Ref64646832 \h </w:instrText>
      </w:r>
      <w:r w:rsidR="00D52BC1">
        <w:fldChar w:fldCharType="separate"/>
      </w:r>
      <w:r w:rsidR="00D52BC1" w:rsidRPr="00D1571E">
        <w:t xml:space="preserve">Table </w:t>
      </w:r>
      <w:r w:rsidR="00D52BC1">
        <w:rPr>
          <w:noProof/>
        </w:rPr>
        <w:t>1</w:t>
      </w:r>
      <w:r w:rsidR="00D52BC1">
        <w:fldChar w:fldCharType="end"/>
      </w:r>
      <w:r w:rsidRPr="00D764F9">
        <w:t>.</w:t>
      </w:r>
      <w:r w:rsidRPr="00C57266">
        <w:t xml:space="preserve"> </w:t>
      </w:r>
      <w:r>
        <w:t xml:space="preserve">As </w:t>
      </w:r>
      <w:r w:rsidRPr="006238F5">
        <w:t xml:space="preserve">the burden varied along the tested sidewall due to blasthole deviation combined with the irregular </w:t>
      </w:r>
      <w:r>
        <w:t>surface of the tested wall</w:t>
      </w:r>
      <w:r w:rsidRPr="006238F5">
        <w:t>, only the average or effective burden</w:t>
      </w:r>
      <w:r>
        <w:t>s</w:t>
      </w:r>
      <w:r w:rsidRPr="006238F5">
        <w:t xml:space="preserve"> </w:t>
      </w:r>
      <w:r>
        <w:t>are</w:t>
      </w:r>
      <w:r w:rsidRPr="006238F5">
        <w:t xml:space="preserve"> listed in</w:t>
      </w:r>
      <w:r>
        <w:t xml:space="preserve"> </w:t>
      </w:r>
      <w:r w:rsidR="00D52BC1">
        <w:fldChar w:fldCharType="begin"/>
      </w:r>
      <w:r w:rsidR="00D52BC1">
        <w:instrText xml:space="preserve"> REF _Ref64646832 \h </w:instrText>
      </w:r>
      <w:r w:rsidR="00D52BC1">
        <w:fldChar w:fldCharType="separate"/>
      </w:r>
      <w:r w:rsidR="00D52BC1" w:rsidRPr="00D1571E">
        <w:t xml:space="preserve">Table </w:t>
      </w:r>
      <w:r w:rsidR="00D52BC1">
        <w:rPr>
          <w:noProof/>
        </w:rPr>
        <w:t>1</w:t>
      </w:r>
      <w:r w:rsidR="00D52BC1">
        <w:fldChar w:fldCharType="end"/>
      </w:r>
      <w:r w:rsidRPr="006238F5">
        <w:t>.</w:t>
      </w:r>
    </w:p>
    <w:p w14:paraId="2A9C0D57" w14:textId="59D676F6" w:rsidR="004E1023" w:rsidRDefault="004E1023" w:rsidP="004E1023">
      <w:pPr>
        <w:pStyle w:val="Figure"/>
      </w:pPr>
      <w:r>
        <w:rPr>
          <w:noProof/>
          <w:lang w:eastAsia="en-US"/>
        </w:rPr>
        <w:drawing>
          <wp:inline distT="0" distB="0" distL="0" distR="0" wp14:anchorId="139EB2F5" wp14:editId="4C7027FF">
            <wp:extent cx="4917831" cy="2721286"/>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1.PNG"/>
                    <pic:cNvPicPr/>
                  </pic:nvPicPr>
                  <pic:blipFill>
                    <a:blip r:embed="rId8">
                      <a:extLst>
                        <a:ext uri="{28A0092B-C50C-407E-A947-70E740481C1C}">
                          <a14:useLocalDpi xmlns:a14="http://schemas.microsoft.com/office/drawing/2010/main" val="0"/>
                        </a:ext>
                      </a:extLst>
                    </a:blip>
                    <a:stretch>
                      <a:fillRect/>
                    </a:stretch>
                  </pic:blipFill>
                  <pic:spPr>
                    <a:xfrm>
                      <a:off x="0" y="0"/>
                      <a:ext cx="4927293" cy="2726522"/>
                    </a:xfrm>
                    <a:prstGeom prst="rect">
                      <a:avLst/>
                    </a:prstGeom>
                  </pic:spPr>
                </pic:pic>
              </a:graphicData>
            </a:graphic>
          </wp:inline>
        </w:drawing>
      </w:r>
    </w:p>
    <w:p w14:paraId="24764B79" w14:textId="3EE91BAF" w:rsidR="004E1023" w:rsidRDefault="004E1023" w:rsidP="004E1023">
      <w:pPr>
        <w:pStyle w:val="Figure"/>
      </w:pPr>
      <w:bookmarkStart w:id="2" w:name="_Ref64646791"/>
      <w:r w:rsidRPr="00183750">
        <w:t xml:space="preserve">Figure </w:t>
      </w:r>
      <w:r>
        <w:fldChar w:fldCharType="begin"/>
      </w:r>
      <w:r>
        <w:instrText xml:space="preserve"> SEQ Figure \* ARABIC </w:instrText>
      </w:r>
      <w:r>
        <w:fldChar w:fldCharType="separate"/>
      </w:r>
      <w:r w:rsidR="005F09FD">
        <w:rPr>
          <w:noProof/>
        </w:rPr>
        <w:t>1</w:t>
      </w:r>
      <w:r>
        <w:fldChar w:fldCharType="end"/>
      </w:r>
      <w:bookmarkEnd w:id="2"/>
      <w:r w:rsidRPr="00183750">
        <w:t xml:space="preserve">: </w:t>
      </w:r>
      <w:r w:rsidRPr="0022266F">
        <w:t xml:space="preserve">Schematic illustration </w:t>
      </w:r>
      <w:r>
        <w:t xml:space="preserve">of the tests layout in Tests 1, 2, 4 and 5 </w:t>
      </w:r>
      <w:r>
        <w:fldChar w:fldCharType="begin"/>
      </w:r>
      <w:r>
        <w:instrText>ADDIN RW.CITE{{115 Shirzadegan, S. 2016}}</w:instrText>
      </w:r>
      <w:r>
        <w:fldChar w:fldCharType="separate"/>
      </w:r>
      <w:r w:rsidR="009C11B4" w:rsidRPr="009C11B4">
        <w:t>(Shirzadegan et al. 2016b)</w:t>
      </w:r>
      <w:r>
        <w:fldChar w:fldCharType="end"/>
      </w:r>
    </w:p>
    <w:p w14:paraId="00496014" w14:textId="77777777" w:rsidR="00477B94" w:rsidRPr="007E5AD5" w:rsidRDefault="00477B94" w:rsidP="004E1023">
      <w:pPr>
        <w:pStyle w:val="Figure"/>
      </w:pPr>
    </w:p>
    <w:p w14:paraId="459C4042" w14:textId="597118A7" w:rsidR="00477B94" w:rsidRDefault="00477B94" w:rsidP="00477B94">
      <w:pPr>
        <w:pStyle w:val="Tabletitle"/>
      </w:pPr>
      <w:bookmarkStart w:id="3" w:name="_Ref64646832"/>
      <w:r w:rsidRPr="00D1571E">
        <w:t xml:space="preserve">Table </w:t>
      </w:r>
      <w:r w:rsidRPr="00D1571E">
        <w:fldChar w:fldCharType="begin"/>
      </w:r>
      <w:r w:rsidRPr="00D1571E">
        <w:instrText xml:space="preserve"> SEQ Table \* ARABIC </w:instrText>
      </w:r>
      <w:r w:rsidRPr="00D1571E">
        <w:fldChar w:fldCharType="separate"/>
      </w:r>
      <w:r w:rsidR="00D054DF">
        <w:rPr>
          <w:noProof/>
        </w:rPr>
        <w:t>1</w:t>
      </w:r>
      <w:r w:rsidRPr="00D1571E">
        <w:fldChar w:fldCharType="end"/>
      </w:r>
      <w:bookmarkEnd w:id="3"/>
      <w:r w:rsidRPr="00D1571E">
        <w:t xml:space="preserve">: </w:t>
      </w:r>
      <w:r>
        <w:t>B</w:t>
      </w:r>
      <w:r w:rsidRPr="0022266F">
        <w:t>urden, blasthol</w:t>
      </w:r>
      <w:r>
        <w:t xml:space="preserve">e and charge dimension in Tests 1, 2, 4 and </w:t>
      </w:r>
      <w:r w:rsidRPr="0022266F">
        <w:t>5</w:t>
      </w:r>
      <w:r>
        <w:t xml:space="preserve"> </w:t>
      </w:r>
      <w:r>
        <w:fldChar w:fldCharType="begin"/>
      </w:r>
      <w:r>
        <w:instrText>ADDIN RW.CITE{{115 Shirzadegan, S. 2016}}</w:instrText>
      </w:r>
      <w:r>
        <w:fldChar w:fldCharType="separate"/>
      </w:r>
      <w:r w:rsidR="009C11B4" w:rsidRPr="009C11B4">
        <w:t>(Shirzadegan et al. 2016b)</w:t>
      </w:r>
      <w:r>
        <w:fldChar w:fldCharType="end"/>
      </w:r>
    </w:p>
    <w:tbl>
      <w:tblPr>
        <w:tblStyle w:val="shahintale"/>
        <w:tblW w:w="0" w:type="auto"/>
        <w:jc w:val="center"/>
        <w:tblBorders>
          <w:left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1"/>
        <w:gridCol w:w="926"/>
        <w:gridCol w:w="1021"/>
        <w:gridCol w:w="1021"/>
        <w:gridCol w:w="862"/>
        <w:gridCol w:w="862"/>
        <w:gridCol w:w="862"/>
        <w:gridCol w:w="862"/>
        <w:gridCol w:w="953"/>
      </w:tblGrid>
      <w:tr w:rsidR="00477B94" w:rsidRPr="00477B94" w14:paraId="10C74DCB" w14:textId="77777777" w:rsidTr="00470BA7">
        <w:trPr>
          <w:cnfStyle w:val="100000000000" w:firstRow="1" w:lastRow="0" w:firstColumn="0" w:lastColumn="0" w:oddVBand="0" w:evenVBand="0" w:oddHBand="0" w:evenHBand="0" w:firstRowFirstColumn="0" w:firstRowLastColumn="0" w:lastRowFirstColumn="0" w:lastRowLastColumn="0"/>
          <w:trHeight w:val="567"/>
          <w:jc w:val="center"/>
        </w:trPr>
        <w:tc>
          <w:tcPr>
            <w:tcW w:w="595" w:type="dxa"/>
          </w:tcPr>
          <w:p w14:paraId="5D5ABE9C" w14:textId="77777777" w:rsidR="00477B94" w:rsidRPr="00D52BC1" w:rsidRDefault="00477B94" w:rsidP="00477B94">
            <w:pPr>
              <w:pStyle w:val="Tabletext"/>
              <w:rPr>
                <w:rFonts w:eastAsia="CMR10"/>
                <w:b/>
                <w:bCs w:val="0"/>
              </w:rPr>
            </w:pPr>
            <w:r w:rsidRPr="00D52BC1">
              <w:rPr>
                <w:rFonts w:eastAsia="CMR10"/>
                <w:b/>
                <w:bCs w:val="0"/>
              </w:rPr>
              <w:t>Test</w:t>
            </w:r>
          </w:p>
        </w:tc>
        <w:tc>
          <w:tcPr>
            <w:tcW w:w="916" w:type="dxa"/>
          </w:tcPr>
          <w:p w14:paraId="7D4F3F75" w14:textId="77777777" w:rsidR="00477B94" w:rsidRPr="00D52BC1" w:rsidRDefault="00477B94" w:rsidP="00477B94">
            <w:pPr>
              <w:pStyle w:val="Tabletext"/>
              <w:rPr>
                <w:rFonts w:eastAsia="CMR10"/>
                <w:b/>
                <w:bCs w:val="0"/>
              </w:rPr>
            </w:pPr>
            <w:r w:rsidRPr="00D52BC1">
              <w:rPr>
                <w:rFonts w:eastAsia="CMR10"/>
                <w:b/>
                <w:bCs w:val="0"/>
              </w:rPr>
              <w:t>Burden, B (m)</w:t>
            </w:r>
          </w:p>
        </w:tc>
        <w:tc>
          <w:tcPr>
            <w:tcW w:w="0" w:type="auto"/>
          </w:tcPr>
          <w:p w14:paraId="64427512" w14:textId="77777777" w:rsidR="00477B94" w:rsidRPr="00D52BC1" w:rsidRDefault="00477B94" w:rsidP="00477B94">
            <w:pPr>
              <w:pStyle w:val="Tabletext"/>
              <w:rPr>
                <w:rFonts w:eastAsia="CMR10"/>
                <w:b/>
                <w:bCs w:val="0"/>
              </w:rPr>
            </w:pPr>
            <w:r w:rsidRPr="00D52BC1">
              <w:rPr>
                <w:rFonts w:eastAsia="CMR10"/>
                <w:b/>
                <w:bCs w:val="0"/>
              </w:rPr>
              <w:t>Blasthole diameter (mm)</w:t>
            </w:r>
          </w:p>
        </w:tc>
        <w:tc>
          <w:tcPr>
            <w:tcW w:w="0" w:type="auto"/>
          </w:tcPr>
          <w:p w14:paraId="64922042" w14:textId="77777777" w:rsidR="00477B94" w:rsidRPr="00D52BC1" w:rsidRDefault="00477B94" w:rsidP="00477B94">
            <w:pPr>
              <w:pStyle w:val="Tabletext"/>
              <w:rPr>
                <w:rFonts w:eastAsia="CMR10"/>
                <w:b/>
                <w:bCs w:val="0"/>
              </w:rPr>
            </w:pPr>
            <w:r w:rsidRPr="00D52BC1">
              <w:rPr>
                <w:rFonts w:eastAsia="CMR10"/>
                <w:b/>
                <w:bCs w:val="0"/>
              </w:rPr>
              <w:t>Blasthole length (m)</w:t>
            </w:r>
          </w:p>
        </w:tc>
        <w:tc>
          <w:tcPr>
            <w:tcW w:w="0" w:type="auto"/>
          </w:tcPr>
          <w:p w14:paraId="54EC7352" w14:textId="77777777" w:rsidR="00477B94" w:rsidRPr="00D52BC1" w:rsidRDefault="00477B94" w:rsidP="00477B94">
            <w:pPr>
              <w:pStyle w:val="Tabletext"/>
              <w:rPr>
                <w:rFonts w:eastAsia="CMR10"/>
                <w:b/>
                <w:bCs w:val="0"/>
              </w:rPr>
            </w:pPr>
            <w:r w:rsidRPr="00D52BC1">
              <w:rPr>
                <w:rFonts w:eastAsia="CMR10"/>
                <w:b/>
                <w:bCs w:val="0"/>
              </w:rPr>
              <w:t>Charge dia., d</w:t>
            </w:r>
            <w:r w:rsidRPr="00D52BC1">
              <w:rPr>
                <w:rFonts w:eastAsia="CMR10"/>
                <w:b/>
                <w:bCs w:val="0"/>
                <w:vertAlign w:val="subscript"/>
              </w:rPr>
              <w:t>C1</w:t>
            </w:r>
            <w:r w:rsidRPr="00D52BC1">
              <w:rPr>
                <w:rFonts w:eastAsia="CMR10"/>
                <w:b/>
                <w:bCs w:val="0"/>
              </w:rPr>
              <w:t xml:space="preserve"> (mm)</w:t>
            </w:r>
          </w:p>
        </w:tc>
        <w:tc>
          <w:tcPr>
            <w:tcW w:w="0" w:type="auto"/>
          </w:tcPr>
          <w:p w14:paraId="0E10E77C" w14:textId="77777777" w:rsidR="00477B94" w:rsidRPr="00D52BC1" w:rsidRDefault="00477B94" w:rsidP="00477B94">
            <w:pPr>
              <w:pStyle w:val="Tabletext"/>
              <w:rPr>
                <w:rFonts w:eastAsia="CMR10"/>
                <w:b/>
                <w:bCs w:val="0"/>
              </w:rPr>
            </w:pPr>
            <w:r w:rsidRPr="00D52BC1">
              <w:rPr>
                <w:rFonts w:eastAsia="CMR10"/>
                <w:b/>
                <w:bCs w:val="0"/>
              </w:rPr>
              <w:t>Charge length, d</w:t>
            </w:r>
            <w:r w:rsidRPr="00D52BC1">
              <w:rPr>
                <w:rFonts w:eastAsia="CMR10"/>
                <w:b/>
                <w:bCs w:val="0"/>
                <w:vertAlign w:val="subscript"/>
              </w:rPr>
              <w:t>C1</w:t>
            </w:r>
            <w:r w:rsidRPr="00D52BC1">
              <w:rPr>
                <w:rFonts w:eastAsia="CMR10"/>
                <w:b/>
                <w:bCs w:val="0"/>
              </w:rPr>
              <w:t xml:space="preserve"> (m)</w:t>
            </w:r>
          </w:p>
        </w:tc>
        <w:tc>
          <w:tcPr>
            <w:tcW w:w="0" w:type="auto"/>
          </w:tcPr>
          <w:p w14:paraId="398D3998" w14:textId="77777777" w:rsidR="00477B94" w:rsidRPr="00D52BC1" w:rsidRDefault="00477B94" w:rsidP="00477B94">
            <w:pPr>
              <w:pStyle w:val="Tabletext"/>
              <w:rPr>
                <w:rFonts w:eastAsia="CMR10"/>
                <w:b/>
                <w:bCs w:val="0"/>
              </w:rPr>
            </w:pPr>
            <w:r w:rsidRPr="00D52BC1">
              <w:rPr>
                <w:rFonts w:eastAsia="CMR10"/>
                <w:b/>
                <w:bCs w:val="0"/>
              </w:rPr>
              <w:t>Charge dia., d</w:t>
            </w:r>
            <w:r w:rsidRPr="00D52BC1">
              <w:rPr>
                <w:rFonts w:eastAsia="CMR10"/>
                <w:b/>
                <w:bCs w:val="0"/>
                <w:vertAlign w:val="subscript"/>
              </w:rPr>
              <w:t xml:space="preserve">C2 </w:t>
            </w:r>
            <w:r w:rsidRPr="00D52BC1">
              <w:rPr>
                <w:rFonts w:eastAsia="CMR10"/>
                <w:b/>
                <w:bCs w:val="0"/>
              </w:rPr>
              <w:t>(mm)</w:t>
            </w:r>
          </w:p>
        </w:tc>
        <w:tc>
          <w:tcPr>
            <w:tcW w:w="0" w:type="auto"/>
          </w:tcPr>
          <w:p w14:paraId="79E742DF" w14:textId="77777777" w:rsidR="00477B94" w:rsidRPr="00D52BC1" w:rsidRDefault="00477B94" w:rsidP="00477B94">
            <w:pPr>
              <w:pStyle w:val="Tabletext"/>
              <w:rPr>
                <w:rFonts w:eastAsia="CMR10"/>
                <w:b/>
                <w:bCs w:val="0"/>
              </w:rPr>
            </w:pPr>
            <w:r w:rsidRPr="00D52BC1">
              <w:rPr>
                <w:rFonts w:eastAsia="CMR10"/>
                <w:b/>
                <w:bCs w:val="0"/>
              </w:rPr>
              <w:t>Charge length, d</w:t>
            </w:r>
            <w:r w:rsidRPr="00D52BC1">
              <w:rPr>
                <w:rFonts w:eastAsia="CMR10"/>
                <w:b/>
                <w:bCs w:val="0"/>
                <w:vertAlign w:val="subscript"/>
              </w:rPr>
              <w:t>C2</w:t>
            </w:r>
            <w:r w:rsidRPr="00D52BC1">
              <w:rPr>
                <w:rFonts w:eastAsia="CMR10"/>
                <w:b/>
                <w:bCs w:val="0"/>
              </w:rPr>
              <w:t xml:space="preserve"> (m)</w:t>
            </w:r>
          </w:p>
        </w:tc>
        <w:tc>
          <w:tcPr>
            <w:tcW w:w="0" w:type="auto"/>
          </w:tcPr>
          <w:p w14:paraId="37FD703B" w14:textId="77777777" w:rsidR="00477B94" w:rsidRPr="00D52BC1" w:rsidRDefault="00477B94" w:rsidP="00477B94">
            <w:pPr>
              <w:pStyle w:val="Tabletext"/>
              <w:rPr>
                <w:rFonts w:eastAsia="CMR10"/>
                <w:b/>
                <w:bCs w:val="0"/>
              </w:rPr>
            </w:pPr>
            <w:r w:rsidRPr="00D52BC1">
              <w:rPr>
                <w:rFonts w:eastAsia="CMR10"/>
                <w:b/>
                <w:bCs w:val="0"/>
                <w:sz w:val="20"/>
                <w:szCs w:val="20"/>
              </w:rPr>
              <w:t>Stemming</w:t>
            </w:r>
            <w:r w:rsidRPr="00D52BC1">
              <w:rPr>
                <w:rFonts w:eastAsia="CMR10"/>
                <w:b/>
                <w:bCs w:val="0"/>
              </w:rPr>
              <w:t xml:space="preserve"> (air) length (m)</w:t>
            </w:r>
          </w:p>
        </w:tc>
      </w:tr>
      <w:tr w:rsidR="00477B94" w:rsidRPr="00477B94" w14:paraId="7B293CF3" w14:textId="77777777" w:rsidTr="00470BA7">
        <w:trPr>
          <w:trHeight w:val="284"/>
          <w:jc w:val="center"/>
        </w:trPr>
        <w:tc>
          <w:tcPr>
            <w:tcW w:w="595" w:type="dxa"/>
          </w:tcPr>
          <w:p w14:paraId="49002DBA" w14:textId="77777777" w:rsidR="00477B94" w:rsidRPr="00477B94" w:rsidRDefault="00477B94" w:rsidP="00477B94">
            <w:pPr>
              <w:pStyle w:val="Tabletext"/>
              <w:rPr>
                <w:rFonts w:eastAsia="CMR10"/>
              </w:rPr>
            </w:pPr>
            <w:r w:rsidRPr="00477B94">
              <w:rPr>
                <w:rFonts w:eastAsia="CMR10"/>
              </w:rPr>
              <w:t>1</w:t>
            </w:r>
          </w:p>
        </w:tc>
        <w:tc>
          <w:tcPr>
            <w:tcW w:w="916" w:type="dxa"/>
          </w:tcPr>
          <w:p w14:paraId="26E70F44" w14:textId="77777777" w:rsidR="00477B94" w:rsidRPr="00477B94" w:rsidRDefault="00477B94" w:rsidP="00477B94">
            <w:pPr>
              <w:pStyle w:val="Tabletext"/>
              <w:rPr>
                <w:rFonts w:eastAsia="CMR10"/>
              </w:rPr>
            </w:pPr>
            <w:r w:rsidRPr="00477B94">
              <w:rPr>
                <w:rFonts w:eastAsia="CMR10"/>
              </w:rPr>
              <w:t xml:space="preserve">3.7 </w:t>
            </w:r>
          </w:p>
        </w:tc>
        <w:tc>
          <w:tcPr>
            <w:tcW w:w="0" w:type="auto"/>
          </w:tcPr>
          <w:p w14:paraId="09415D40" w14:textId="77777777" w:rsidR="00477B94" w:rsidRPr="00477B94" w:rsidRDefault="00477B94" w:rsidP="00477B94">
            <w:pPr>
              <w:pStyle w:val="Tabletext"/>
              <w:rPr>
                <w:rFonts w:eastAsia="CMR10"/>
              </w:rPr>
            </w:pPr>
            <w:r w:rsidRPr="00477B94">
              <w:rPr>
                <w:rFonts w:eastAsia="CMR10"/>
              </w:rPr>
              <w:t>125</w:t>
            </w:r>
          </w:p>
        </w:tc>
        <w:tc>
          <w:tcPr>
            <w:tcW w:w="0" w:type="auto"/>
          </w:tcPr>
          <w:p w14:paraId="2BA326E9" w14:textId="77777777" w:rsidR="00477B94" w:rsidRPr="00477B94" w:rsidRDefault="00477B94" w:rsidP="00477B94">
            <w:pPr>
              <w:pStyle w:val="Tabletext"/>
              <w:rPr>
                <w:rFonts w:eastAsia="CMR10"/>
              </w:rPr>
            </w:pPr>
            <w:r w:rsidRPr="00477B94">
              <w:rPr>
                <w:rFonts w:eastAsia="CMR10"/>
              </w:rPr>
              <w:t>15</w:t>
            </w:r>
          </w:p>
        </w:tc>
        <w:tc>
          <w:tcPr>
            <w:tcW w:w="0" w:type="auto"/>
          </w:tcPr>
          <w:p w14:paraId="2D187723" w14:textId="77777777" w:rsidR="00477B94" w:rsidRPr="00477B94" w:rsidRDefault="00477B94" w:rsidP="00477B94">
            <w:pPr>
              <w:pStyle w:val="Tabletext"/>
              <w:rPr>
                <w:rFonts w:eastAsia="CMR10"/>
              </w:rPr>
            </w:pPr>
            <w:r w:rsidRPr="00477B94">
              <w:rPr>
                <w:rFonts w:eastAsia="CMR10"/>
              </w:rPr>
              <w:t>45</w:t>
            </w:r>
          </w:p>
        </w:tc>
        <w:tc>
          <w:tcPr>
            <w:tcW w:w="0" w:type="auto"/>
          </w:tcPr>
          <w:p w14:paraId="1E9F3FED" w14:textId="77777777" w:rsidR="00477B94" w:rsidRPr="00477B94" w:rsidRDefault="00477B94" w:rsidP="00477B94">
            <w:pPr>
              <w:pStyle w:val="Tabletext"/>
              <w:rPr>
                <w:rFonts w:eastAsia="CMR10"/>
              </w:rPr>
            </w:pPr>
            <w:r w:rsidRPr="00477B94">
              <w:rPr>
                <w:rFonts w:eastAsia="CMR10"/>
              </w:rPr>
              <w:t>5</w:t>
            </w:r>
          </w:p>
        </w:tc>
        <w:tc>
          <w:tcPr>
            <w:tcW w:w="0" w:type="auto"/>
          </w:tcPr>
          <w:p w14:paraId="5E642224" w14:textId="77777777" w:rsidR="00477B94" w:rsidRPr="00477B94" w:rsidRDefault="00477B94" w:rsidP="00477B94">
            <w:pPr>
              <w:pStyle w:val="Tabletext"/>
              <w:rPr>
                <w:rFonts w:eastAsia="CMR10"/>
              </w:rPr>
            </w:pPr>
            <w:r w:rsidRPr="00477B94">
              <w:rPr>
                <w:rFonts w:eastAsia="CMR10"/>
              </w:rPr>
              <w:t>76</w:t>
            </w:r>
          </w:p>
        </w:tc>
        <w:tc>
          <w:tcPr>
            <w:tcW w:w="0" w:type="auto"/>
          </w:tcPr>
          <w:p w14:paraId="427E9E03" w14:textId="77777777" w:rsidR="00477B94" w:rsidRPr="00477B94" w:rsidRDefault="00477B94" w:rsidP="00477B94">
            <w:pPr>
              <w:pStyle w:val="Tabletext"/>
              <w:rPr>
                <w:rFonts w:eastAsia="CMR10"/>
              </w:rPr>
            </w:pPr>
            <w:r w:rsidRPr="00477B94">
              <w:rPr>
                <w:rFonts w:eastAsia="CMR10"/>
              </w:rPr>
              <w:t>5</w:t>
            </w:r>
          </w:p>
        </w:tc>
        <w:tc>
          <w:tcPr>
            <w:tcW w:w="0" w:type="auto"/>
          </w:tcPr>
          <w:p w14:paraId="0E80B841" w14:textId="77777777" w:rsidR="00477B94" w:rsidRPr="00477B94" w:rsidRDefault="00477B94" w:rsidP="00477B94">
            <w:pPr>
              <w:pStyle w:val="Tabletext"/>
              <w:rPr>
                <w:rFonts w:eastAsia="CMR10"/>
              </w:rPr>
            </w:pPr>
            <w:r w:rsidRPr="00477B94">
              <w:rPr>
                <w:rFonts w:eastAsia="CMR10"/>
              </w:rPr>
              <w:t>5</w:t>
            </w:r>
          </w:p>
        </w:tc>
      </w:tr>
      <w:tr w:rsidR="00477B94" w:rsidRPr="00477B94" w14:paraId="6AD02B70" w14:textId="77777777" w:rsidTr="00470BA7">
        <w:trPr>
          <w:trHeight w:val="284"/>
          <w:jc w:val="center"/>
        </w:trPr>
        <w:tc>
          <w:tcPr>
            <w:tcW w:w="595" w:type="dxa"/>
          </w:tcPr>
          <w:p w14:paraId="78141DFA" w14:textId="77777777" w:rsidR="00477B94" w:rsidRPr="00477B94" w:rsidRDefault="00477B94" w:rsidP="00477B94">
            <w:pPr>
              <w:pStyle w:val="Tabletext"/>
              <w:rPr>
                <w:rFonts w:eastAsia="CMR10"/>
              </w:rPr>
            </w:pPr>
            <w:r w:rsidRPr="00477B94">
              <w:rPr>
                <w:rFonts w:eastAsia="CMR10"/>
              </w:rPr>
              <w:t>2</w:t>
            </w:r>
          </w:p>
        </w:tc>
        <w:tc>
          <w:tcPr>
            <w:tcW w:w="916" w:type="dxa"/>
          </w:tcPr>
          <w:p w14:paraId="36CEE8A5" w14:textId="77777777" w:rsidR="00477B94" w:rsidRPr="00477B94" w:rsidRDefault="00477B94" w:rsidP="00477B94">
            <w:pPr>
              <w:pStyle w:val="Tabletext"/>
              <w:rPr>
                <w:rFonts w:eastAsia="CMR10"/>
              </w:rPr>
            </w:pPr>
            <w:r w:rsidRPr="00477B94">
              <w:rPr>
                <w:rFonts w:eastAsia="CMR10"/>
              </w:rPr>
              <w:t>3.9</w:t>
            </w:r>
          </w:p>
        </w:tc>
        <w:tc>
          <w:tcPr>
            <w:tcW w:w="0" w:type="auto"/>
          </w:tcPr>
          <w:p w14:paraId="3ABFE047" w14:textId="77777777" w:rsidR="00477B94" w:rsidRPr="00477B94" w:rsidRDefault="00477B94" w:rsidP="00477B94">
            <w:pPr>
              <w:pStyle w:val="Tabletext"/>
              <w:rPr>
                <w:rFonts w:eastAsia="CMR10"/>
              </w:rPr>
            </w:pPr>
            <w:r w:rsidRPr="00477B94">
              <w:rPr>
                <w:rFonts w:eastAsia="CMR10"/>
              </w:rPr>
              <w:t>152</w:t>
            </w:r>
          </w:p>
        </w:tc>
        <w:tc>
          <w:tcPr>
            <w:tcW w:w="0" w:type="auto"/>
          </w:tcPr>
          <w:p w14:paraId="6E0BD191" w14:textId="77777777" w:rsidR="00477B94" w:rsidRPr="00477B94" w:rsidRDefault="00477B94" w:rsidP="00477B94">
            <w:pPr>
              <w:pStyle w:val="Tabletext"/>
              <w:rPr>
                <w:rFonts w:eastAsia="CMR10"/>
              </w:rPr>
            </w:pPr>
            <w:r w:rsidRPr="00477B94">
              <w:rPr>
                <w:rFonts w:eastAsia="CMR10"/>
              </w:rPr>
              <w:t>15</w:t>
            </w:r>
          </w:p>
        </w:tc>
        <w:tc>
          <w:tcPr>
            <w:tcW w:w="0" w:type="auto"/>
          </w:tcPr>
          <w:p w14:paraId="56739658" w14:textId="77777777" w:rsidR="00477B94" w:rsidRPr="00477B94" w:rsidRDefault="00477B94" w:rsidP="00477B94">
            <w:pPr>
              <w:pStyle w:val="Tabletext"/>
              <w:rPr>
                <w:rFonts w:eastAsia="CMR10"/>
              </w:rPr>
            </w:pPr>
            <w:r w:rsidRPr="00477B94">
              <w:rPr>
                <w:rFonts w:eastAsia="CMR10"/>
              </w:rPr>
              <w:t>76</w:t>
            </w:r>
          </w:p>
        </w:tc>
        <w:tc>
          <w:tcPr>
            <w:tcW w:w="0" w:type="auto"/>
          </w:tcPr>
          <w:p w14:paraId="2B5B92C0" w14:textId="77777777" w:rsidR="00477B94" w:rsidRPr="00477B94" w:rsidRDefault="00477B94" w:rsidP="00477B94">
            <w:pPr>
              <w:pStyle w:val="Tabletext"/>
              <w:rPr>
                <w:rFonts w:eastAsia="CMR10"/>
              </w:rPr>
            </w:pPr>
            <w:r w:rsidRPr="00477B94">
              <w:rPr>
                <w:rFonts w:eastAsia="CMR10"/>
              </w:rPr>
              <w:t>5</w:t>
            </w:r>
          </w:p>
        </w:tc>
        <w:tc>
          <w:tcPr>
            <w:tcW w:w="0" w:type="auto"/>
          </w:tcPr>
          <w:p w14:paraId="73198EFD" w14:textId="77777777" w:rsidR="00477B94" w:rsidRPr="00477B94" w:rsidRDefault="00477B94" w:rsidP="00477B94">
            <w:pPr>
              <w:pStyle w:val="Tabletext"/>
              <w:rPr>
                <w:rFonts w:eastAsia="CMR10"/>
              </w:rPr>
            </w:pPr>
            <w:r w:rsidRPr="00477B94">
              <w:rPr>
                <w:rFonts w:eastAsia="CMR10"/>
              </w:rPr>
              <w:t>98</w:t>
            </w:r>
          </w:p>
        </w:tc>
        <w:tc>
          <w:tcPr>
            <w:tcW w:w="0" w:type="auto"/>
          </w:tcPr>
          <w:p w14:paraId="368F6570" w14:textId="77777777" w:rsidR="00477B94" w:rsidRPr="00477B94" w:rsidRDefault="00477B94" w:rsidP="00477B94">
            <w:pPr>
              <w:pStyle w:val="Tabletext"/>
              <w:rPr>
                <w:rFonts w:eastAsia="CMR10"/>
              </w:rPr>
            </w:pPr>
            <w:r w:rsidRPr="00477B94">
              <w:rPr>
                <w:rFonts w:eastAsia="CMR10"/>
              </w:rPr>
              <w:t>5</w:t>
            </w:r>
          </w:p>
        </w:tc>
        <w:tc>
          <w:tcPr>
            <w:tcW w:w="0" w:type="auto"/>
          </w:tcPr>
          <w:p w14:paraId="36335853" w14:textId="77777777" w:rsidR="00477B94" w:rsidRPr="00477B94" w:rsidRDefault="00477B94" w:rsidP="00477B94">
            <w:pPr>
              <w:pStyle w:val="Tabletext"/>
              <w:rPr>
                <w:rFonts w:eastAsia="CMR10"/>
              </w:rPr>
            </w:pPr>
            <w:r w:rsidRPr="00477B94">
              <w:rPr>
                <w:rFonts w:eastAsia="CMR10"/>
              </w:rPr>
              <w:t>5</w:t>
            </w:r>
          </w:p>
        </w:tc>
      </w:tr>
      <w:tr w:rsidR="00477B94" w:rsidRPr="00477B94" w14:paraId="1FCC052C" w14:textId="77777777" w:rsidTr="00470BA7">
        <w:trPr>
          <w:trHeight w:val="284"/>
          <w:jc w:val="center"/>
        </w:trPr>
        <w:tc>
          <w:tcPr>
            <w:tcW w:w="595" w:type="dxa"/>
          </w:tcPr>
          <w:p w14:paraId="4F1F45DF" w14:textId="77777777" w:rsidR="00477B94" w:rsidRPr="00477B94" w:rsidRDefault="00477B94" w:rsidP="00477B94">
            <w:pPr>
              <w:pStyle w:val="Tabletext"/>
              <w:rPr>
                <w:rFonts w:eastAsia="CMR10"/>
              </w:rPr>
            </w:pPr>
            <w:r w:rsidRPr="00477B94">
              <w:rPr>
                <w:rFonts w:eastAsia="CMR10"/>
              </w:rPr>
              <w:t>4</w:t>
            </w:r>
          </w:p>
        </w:tc>
        <w:tc>
          <w:tcPr>
            <w:tcW w:w="916" w:type="dxa"/>
          </w:tcPr>
          <w:p w14:paraId="7DC86249" w14:textId="77777777" w:rsidR="00477B94" w:rsidRPr="00477B94" w:rsidRDefault="00477B94" w:rsidP="00477B94">
            <w:pPr>
              <w:pStyle w:val="Tabletext"/>
              <w:rPr>
                <w:rFonts w:eastAsia="CMR10"/>
              </w:rPr>
            </w:pPr>
            <w:r w:rsidRPr="00477B94">
              <w:rPr>
                <w:rFonts w:eastAsia="CMR10"/>
              </w:rPr>
              <w:t>2.8</w:t>
            </w:r>
          </w:p>
        </w:tc>
        <w:tc>
          <w:tcPr>
            <w:tcW w:w="0" w:type="auto"/>
          </w:tcPr>
          <w:p w14:paraId="0B6F8867" w14:textId="77777777" w:rsidR="00477B94" w:rsidRPr="00477B94" w:rsidRDefault="00477B94" w:rsidP="00477B94">
            <w:pPr>
              <w:pStyle w:val="Tabletext"/>
              <w:rPr>
                <w:rFonts w:eastAsia="CMR10"/>
              </w:rPr>
            </w:pPr>
            <w:r w:rsidRPr="00477B94">
              <w:rPr>
                <w:rFonts w:eastAsia="CMR10"/>
              </w:rPr>
              <w:t>152</w:t>
            </w:r>
          </w:p>
        </w:tc>
        <w:tc>
          <w:tcPr>
            <w:tcW w:w="0" w:type="auto"/>
          </w:tcPr>
          <w:p w14:paraId="50D090E3" w14:textId="77777777" w:rsidR="00477B94" w:rsidRPr="00477B94" w:rsidRDefault="00477B94" w:rsidP="00477B94">
            <w:pPr>
              <w:pStyle w:val="Tabletext"/>
              <w:rPr>
                <w:rFonts w:eastAsia="CMR10"/>
              </w:rPr>
            </w:pPr>
            <w:r w:rsidRPr="00477B94">
              <w:rPr>
                <w:rFonts w:eastAsia="CMR10"/>
              </w:rPr>
              <w:t>15</w:t>
            </w:r>
          </w:p>
        </w:tc>
        <w:tc>
          <w:tcPr>
            <w:tcW w:w="0" w:type="auto"/>
          </w:tcPr>
          <w:p w14:paraId="6C533A84" w14:textId="77777777" w:rsidR="00477B94" w:rsidRPr="00477B94" w:rsidRDefault="00477B94" w:rsidP="00477B94">
            <w:pPr>
              <w:pStyle w:val="Tabletext"/>
              <w:rPr>
                <w:rFonts w:eastAsia="CMR10"/>
              </w:rPr>
            </w:pPr>
            <w:r w:rsidRPr="00477B94">
              <w:rPr>
                <w:rFonts w:eastAsia="CMR10"/>
              </w:rPr>
              <w:t>120</w:t>
            </w:r>
          </w:p>
        </w:tc>
        <w:tc>
          <w:tcPr>
            <w:tcW w:w="0" w:type="auto"/>
          </w:tcPr>
          <w:p w14:paraId="4FF8C2ED" w14:textId="77777777" w:rsidR="00477B94" w:rsidRPr="00477B94" w:rsidRDefault="00477B94" w:rsidP="00477B94">
            <w:pPr>
              <w:pStyle w:val="Tabletext"/>
              <w:rPr>
                <w:rFonts w:eastAsia="CMR10"/>
              </w:rPr>
            </w:pPr>
            <w:r w:rsidRPr="00477B94">
              <w:rPr>
                <w:rFonts w:eastAsia="CMR10"/>
              </w:rPr>
              <w:t>6</w:t>
            </w:r>
          </w:p>
        </w:tc>
        <w:tc>
          <w:tcPr>
            <w:tcW w:w="0" w:type="auto"/>
          </w:tcPr>
          <w:p w14:paraId="155AEA5F" w14:textId="77777777" w:rsidR="00477B94" w:rsidRPr="00477B94" w:rsidRDefault="00477B94" w:rsidP="00477B94">
            <w:pPr>
              <w:pStyle w:val="Tabletext"/>
              <w:rPr>
                <w:rFonts w:eastAsia="CMR10"/>
              </w:rPr>
            </w:pPr>
            <w:r w:rsidRPr="00477B94">
              <w:rPr>
                <w:rFonts w:eastAsia="CMR10"/>
              </w:rPr>
              <w:t>---</w:t>
            </w:r>
          </w:p>
        </w:tc>
        <w:tc>
          <w:tcPr>
            <w:tcW w:w="0" w:type="auto"/>
          </w:tcPr>
          <w:p w14:paraId="5BDE040B" w14:textId="77777777" w:rsidR="00477B94" w:rsidRPr="00477B94" w:rsidRDefault="00477B94" w:rsidP="00477B94">
            <w:pPr>
              <w:pStyle w:val="Tabletext"/>
              <w:rPr>
                <w:rFonts w:eastAsia="CMR10"/>
              </w:rPr>
            </w:pPr>
            <w:r w:rsidRPr="00477B94">
              <w:rPr>
                <w:rFonts w:eastAsia="CMR10"/>
              </w:rPr>
              <w:t>---</w:t>
            </w:r>
          </w:p>
        </w:tc>
        <w:tc>
          <w:tcPr>
            <w:tcW w:w="0" w:type="auto"/>
          </w:tcPr>
          <w:p w14:paraId="6F4E0969" w14:textId="77777777" w:rsidR="00477B94" w:rsidRPr="00477B94" w:rsidRDefault="00477B94" w:rsidP="00477B94">
            <w:pPr>
              <w:pStyle w:val="Tabletext"/>
              <w:rPr>
                <w:rFonts w:eastAsia="CMR10"/>
              </w:rPr>
            </w:pPr>
            <w:r w:rsidRPr="00477B94">
              <w:rPr>
                <w:rFonts w:eastAsia="CMR10"/>
              </w:rPr>
              <w:t>5</w:t>
            </w:r>
          </w:p>
        </w:tc>
      </w:tr>
      <w:tr w:rsidR="00477B94" w:rsidRPr="00477B94" w14:paraId="25810174" w14:textId="77777777" w:rsidTr="00470BA7">
        <w:trPr>
          <w:trHeight w:val="284"/>
          <w:jc w:val="center"/>
        </w:trPr>
        <w:tc>
          <w:tcPr>
            <w:tcW w:w="595" w:type="dxa"/>
          </w:tcPr>
          <w:p w14:paraId="70EF1E8E" w14:textId="77777777" w:rsidR="00477B94" w:rsidRPr="00477B94" w:rsidRDefault="00477B94" w:rsidP="00477B94">
            <w:pPr>
              <w:pStyle w:val="Tabletext"/>
              <w:rPr>
                <w:rFonts w:eastAsia="CMR10"/>
              </w:rPr>
            </w:pPr>
            <w:r w:rsidRPr="00477B94">
              <w:rPr>
                <w:rFonts w:eastAsia="CMR10"/>
              </w:rPr>
              <w:t>5</w:t>
            </w:r>
          </w:p>
        </w:tc>
        <w:tc>
          <w:tcPr>
            <w:tcW w:w="916" w:type="dxa"/>
          </w:tcPr>
          <w:p w14:paraId="207428EC" w14:textId="77777777" w:rsidR="00477B94" w:rsidRPr="00477B94" w:rsidRDefault="00477B94" w:rsidP="00477B94">
            <w:pPr>
              <w:pStyle w:val="Tabletext"/>
              <w:rPr>
                <w:rFonts w:eastAsia="CMR10"/>
              </w:rPr>
            </w:pPr>
            <w:r w:rsidRPr="00477B94">
              <w:rPr>
                <w:rFonts w:eastAsia="CMR10"/>
              </w:rPr>
              <w:t>3.3</w:t>
            </w:r>
          </w:p>
        </w:tc>
        <w:tc>
          <w:tcPr>
            <w:tcW w:w="0" w:type="auto"/>
          </w:tcPr>
          <w:p w14:paraId="2352989D" w14:textId="77777777" w:rsidR="00477B94" w:rsidRPr="00477B94" w:rsidRDefault="00477B94" w:rsidP="00477B94">
            <w:pPr>
              <w:pStyle w:val="Tabletext"/>
              <w:rPr>
                <w:rFonts w:eastAsia="CMR10"/>
              </w:rPr>
            </w:pPr>
            <w:r w:rsidRPr="00477B94">
              <w:rPr>
                <w:rFonts w:eastAsia="CMR10"/>
              </w:rPr>
              <w:t>152</w:t>
            </w:r>
          </w:p>
        </w:tc>
        <w:tc>
          <w:tcPr>
            <w:tcW w:w="0" w:type="auto"/>
          </w:tcPr>
          <w:p w14:paraId="32B57F53" w14:textId="77777777" w:rsidR="00477B94" w:rsidRPr="00477B94" w:rsidRDefault="00477B94" w:rsidP="00477B94">
            <w:pPr>
              <w:pStyle w:val="Tabletext"/>
              <w:rPr>
                <w:rFonts w:eastAsia="CMR10"/>
              </w:rPr>
            </w:pPr>
            <w:r w:rsidRPr="00477B94">
              <w:rPr>
                <w:rFonts w:eastAsia="CMR10"/>
              </w:rPr>
              <w:t>16</w:t>
            </w:r>
          </w:p>
        </w:tc>
        <w:tc>
          <w:tcPr>
            <w:tcW w:w="0" w:type="auto"/>
          </w:tcPr>
          <w:p w14:paraId="77E26725" w14:textId="77777777" w:rsidR="00477B94" w:rsidRPr="00477B94" w:rsidRDefault="00477B94" w:rsidP="00477B94">
            <w:pPr>
              <w:pStyle w:val="Tabletext"/>
              <w:rPr>
                <w:rFonts w:eastAsia="CMR10"/>
              </w:rPr>
            </w:pPr>
            <w:r w:rsidRPr="00477B94">
              <w:rPr>
                <w:rFonts w:eastAsia="CMR10"/>
              </w:rPr>
              <w:t>94</w:t>
            </w:r>
          </w:p>
        </w:tc>
        <w:tc>
          <w:tcPr>
            <w:tcW w:w="0" w:type="auto"/>
          </w:tcPr>
          <w:p w14:paraId="439BE808" w14:textId="77777777" w:rsidR="00477B94" w:rsidRPr="00477B94" w:rsidRDefault="00477B94" w:rsidP="00477B94">
            <w:pPr>
              <w:pStyle w:val="Tabletext"/>
              <w:rPr>
                <w:rFonts w:eastAsia="CMR10"/>
              </w:rPr>
            </w:pPr>
            <w:r w:rsidRPr="00477B94">
              <w:rPr>
                <w:rFonts w:eastAsia="CMR10"/>
              </w:rPr>
              <w:t>5</w:t>
            </w:r>
          </w:p>
        </w:tc>
        <w:tc>
          <w:tcPr>
            <w:tcW w:w="0" w:type="auto"/>
          </w:tcPr>
          <w:p w14:paraId="4F2162D5" w14:textId="77777777" w:rsidR="00477B94" w:rsidRPr="00477B94" w:rsidRDefault="00477B94" w:rsidP="00477B94">
            <w:pPr>
              <w:pStyle w:val="Tabletext"/>
              <w:rPr>
                <w:rFonts w:eastAsia="CMR10"/>
              </w:rPr>
            </w:pPr>
            <w:r w:rsidRPr="00477B94">
              <w:rPr>
                <w:rFonts w:eastAsia="CMR10"/>
              </w:rPr>
              <w:t>83</w:t>
            </w:r>
          </w:p>
        </w:tc>
        <w:tc>
          <w:tcPr>
            <w:tcW w:w="0" w:type="auto"/>
          </w:tcPr>
          <w:p w14:paraId="4ED95CBF" w14:textId="77777777" w:rsidR="00477B94" w:rsidRPr="00477B94" w:rsidRDefault="00477B94" w:rsidP="00477B94">
            <w:pPr>
              <w:pStyle w:val="Tabletext"/>
              <w:rPr>
                <w:rFonts w:eastAsia="CMR10"/>
              </w:rPr>
            </w:pPr>
            <w:r w:rsidRPr="00477B94">
              <w:rPr>
                <w:rFonts w:eastAsia="CMR10"/>
              </w:rPr>
              <w:t>6</w:t>
            </w:r>
          </w:p>
        </w:tc>
        <w:tc>
          <w:tcPr>
            <w:tcW w:w="0" w:type="auto"/>
          </w:tcPr>
          <w:p w14:paraId="03C7DD4A" w14:textId="77777777" w:rsidR="00477B94" w:rsidRPr="00477B94" w:rsidRDefault="00477B94" w:rsidP="00477B94">
            <w:pPr>
              <w:pStyle w:val="Tabletext"/>
              <w:rPr>
                <w:rFonts w:eastAsia="CMR10"/>
              </w:rPr>
            </w:pPr>
            <w:r w:rsidRPr="00477B94">
              <w:rPr>
                <w:rFonts w:eastAsia="CMR10"/>
              </w:rPr>
              <w:t>5</w:t>
            </w:r>
          </w:p>
        </w:tc>
      </w:tr>
    </w:tbl>
    <w:p w14:paraId="582DFE55" w14:textId="77777777" w:rsidR="00477B94" w:rsidRDefault="00477B94" w:rsidP="004E1023"/>
    <w:p w14:paraId="61AE41FC" w14:textId="65B6CB93" w:rsidR="004E1023" w:rsidRDefault="004E1023" w:rsidP="004E1023">
      <w:r>
        <w:t>A large number of accelerometers were installed and distributed over the test walls in Tests 1 and 2 and a few accelerometers were used to record the vibration level of the tested walls in Test 5. The a</w:t>
      </w:r>
      <w:r w:rsidRPr="00806223">
        <w:t xml:space="preserve">ccelerometers were </w:t>
      </w:r>
      <w:r>
        <w:t>installed</w:t>
      </w:r>
      <w:r w:rsidRPr="00806223">
        <w:t xml:space="preserve"> at </w:t>
      </w:r>
      <w:r>
        <w:t>a</w:t>
      </w:r>
      <w:r w:rsidRPr="00806223">
        <w:t xml:space="preserve"> depth of approximately 0.2 m from the </w:t>
      </w:r>
      <w:r>
        <w:t xml:space="preserve">free </w:t>
      </w:r>
      <w:r w:rsidRPr="00806223">
        <w:t>surface</w:t>
      </w:r>
      <w:r>
        <w:t>, for installation and protection purposes</w:t>
      </w:r>
      <w:r w:rsidRPr="00806223">
        <w:t>.</w:t>
      </w:r>
      <w:r>
        <w:t xml:space="preserve"> In Test 2, four accelerometers were installed inside the burden (0.75 m and 1.5 m from the test wall) to measure the velocity and displacement at that depth. The accelerometers in Tests 1 and 2 were distributed along three rows and installed at the heights of 0.9 m (bottom), 1.8 m (middle), and 2.7 m (top) from the floor of the cross-cut. Three accelerometers were installed in Test 5, one at the low charge segment (1.8 m from the floor) and two at the high charge segment (2 m from the floor). A layout of the distribution of the instruments for example in Test 1 is presented in </w:t>
      </w:r>
      <w:r>
        <w:fldChar w:fldCharType="begin"/>
      </w:r>
      <w:r>
        <w:instrText xml:space="preserve"> REF _Ref497554629 \r \h </w:instrText>
      </w:r>
      <w:r>
        <w:fldChar w:fldCharType="separate"/>
      </w:r>
      <w:r>
        <w:t>Figure 2</w:t>
      </w:r>
      <w:r>
        <w:fldChar w:fldCharType="end"/>
      </w:r>
      <w:r>
        <w:t>.</w:t>
      </w:r>
    </w:p>
    <w:p w14:paraId="30ACC003" w14:textId="3BC846A6" w:rsidR="00B05AE1" w:rsidRDefault="00B05AE1" w:rsidP="00B05AE1">
      <w:pPr>
        <w:pStyle w:val="Figure"/>
      </w:pPr>
      <w:r>
        <w:rPr>
          <w:noProof/>
          <w:lang w:eastAsia="en-US"/>
        </w:rPr>
        <w:drawing>
          <wp:inline distT="0" distB="0" distL="0" distR="0" wp14:anchorId="17BFB693" wp14:editId="576F7FBB">
            <wp:extent cx="5054600" cy="2261532"/>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nstruments layout.tif"/>
                    <pic:cNvPicPr/>
                  </pic:nvPicPr>
                  <pic:blipFill>
                    <a:blip r:embed="rId9">
                      <a:extLst>
                        <a:ext uri="{28A0092B-C50C-407E-A947-70E740481C1C}">
                          <a14:useLocalDpi xmlns:a14="http://schemas.microsoft.com/office/drawing/2010/main" val="0"/>
                        </a:ext>
                      </a:extLst>
                    </a:blip>
                    <a:stretch>
                      <a:fillRect/>
                    </a:stretch>
                  </pic:blipFill>
                  <pic:spPr>
                    <a:xfrm>
                      <a:off x="0" y="0"/>
                      <a:ext cx="5054600" cy="2261532"/>
                    </a:xfrm>
                    <a:prstGeom prst="rect">
                      <a:avLst/>
                    </a:prstGeom>
                  </pic:spPr>
                </pic:pic>
              </a:graphicData>
            </a:graphic>
          </wp:inline>
        </w:drawing>
      </w:r>
    </w:p>
    <w:p w14:paraId="0D4B17BD" w14:textId="4942F60C" w:rsidR="00B05AE1" w:rsidRDefault="00B05AE1" w:rsidP="00B05AE1">
      <w:pPr>
        <w:pStyle w:val="Figure"/>
      </w:pPr>
      <w:r w:rsidRPr="00183750">
        <w:t xml:space="preserve">Figure </w:t>
      </w:r>
      <w:r>
        <w:fldChar w:fldCharType="begin"/>
      </w:r>
      <w:r>
        <w:instrText xml:space="preserve"> SEQ Figure \* ARABIC </w:instrText>
      </w:r>
      <w:r>
        <w:fldChar w:fldCharType="separate"/>
      </w:r>
      <w:r w:rsidR="005F09FD">
        <w:rPr>
          <w:noProof/>
        </w:rPr>
        <w:t>2</w:t>
      </w:r>
      <w:r>
        <w:fldChar w:fldCharType="end"/>
      </w:r>
      <w:r w:rsidRPr="00183750">
        <w:t xml:space="preserve">: </w:t>
      </w:r>
      <w:r>
        <w:t xml:space="preserve">Distribution of monitoring instruments in Test 1 </w:t>
      </w:r>
      <w:r>
        <w:fldChar w:fldCharType="begin"/>
      </w:r>
      <w:r>
        <w:instrText>ADDIN RW.CITE{{115 Shirzadegan, S. 2016}}</w:instrText>
      </w:r>
      <w:r>
        <w:fldChar w:fldCharType="separate"/>
      </w:r>
      <w:r w:rsidR="009C11B4" w:rsidRPr="009C11B4">
        <w:t xml:space="preserve">(Shirzadegan et al. </w:t>
      </w:r>
      <w:r w:rsidR="009C11B4" w:rsidRPr="009C11B4">
        <w:lastRenderedPageBreak/>
        <w:t>2016b)</w:t>
      </w:r>
      <w:r>
        <w:fldChar w:fldCharType="end"/>
      </w:r>
    </w:p>
    <w:p w14:paraId="6056964B" w14:textId="26FD9F0A" w:rsidR="004E1023" w:rsidRDefault="004E1023" w:rsidP="004E1023">
      <w:r w:rsidRPr="00DF6464">
        <w:t xml:space="preserve">The </w:t>
      </w:r>
      <w:bookmarkStart w:id="4" w:name="OLE_LINK3"/>
      <w:bookmarkStart w:id="5" w:name="OLE_LINK6"/>
      <w:r w:rsidRPr="00DF6464">
        <w:t xml:space="preserve">tested </w:t>
      </w:r>
      <w:r>
        <w:t xml:space="preserve">dynamic </w:t>
      </w:r>
      <w:r w:rsidRPr="00DF6464">
        <w:t>rock support consisted of 100 mm steel fibre reinforced shotcrete (40 kg/m</w:t>
      </w:r>
      <w:r w:rsidRPr="00DF6464">
        <w:rPr>
          <w:vertAlign w:val="superscript"/>
        </w:rPr>
        <w:t>3</w:t>
      </w:r>
      <w:r w:rsidRPr="00DF6464">
        <w:t xml:space="preserve"> steel fibre), 75 mm × 75 mm weld mesh with 5.5 mm diameter</w:t>
      </w:r>
      <w:bookmarkEnd w:id="4"/>
      <w:bookmarkEnd w:id="5"/>
      <w:r w:rsidRPr="00DF6464">
        <w:t xml:space="preserve">, and Swellex </w:t>
      </w:r>
      <w:r>
        <w:t xml:space="preserve">Mn24 </w:t>
      </w:r>
      <w:r w:rsidRPr="00DF6464">
        <w:t xml:space="preserve">rockbolts with a length of 3 m and 1 m spacing </w:t>
      </w:r>
      <w:r>
        <w:t>installed in tested sidewalls</w:t>
      </w:r>
      <w:r w:rsidRPr="00DF6464">
        <w:t xml:space="preserve"> </w:t>
      </w:r>
      <w:r>
        <w:t>in both crosscut 93 and 95</w:t>
      </w:r>
      <w:r w:rsidRPr="00DF6464">
        <w:t>.</w:t>
      </w:r>
    </w:p>
    <w:p w14:paraId="0BEAECD3" w14:textId="77777777" w:rsidR="00B63C46" w:rsidRDefault="00B63C46" w:rsidP="00B63C46">
      <w:r>
        <w:t xml:space="preserve">Damage mapping of the tested walls were conducted after each blast. Post-blast observations of the tested support system in Tests 1 and 2 showed that cracks had been created on the surface of the reinforced shotcrete. No obvious damage to the rockbolts or the mesh was observed. </w:t>
      </w:r>
      <w:r>
        <w:fldChar w:fldCharType="begin"/>
      </w:r>
      <w:r>
        <w:instrText xml:space="preserve"> REF _Ref492202659 \r \h </w:instrText>
      </w:r>
      <w:r>
        <w:fldChar w:fldCharType="separate"/>
      </w:r>
      <w:r>
        <w:t>Figure 3</w:t>
      </w:r>
      <w:r>
        <w:fldChar w:fldCharType="end"/>
      </w:r>
      <w:r>
        <w:t xml:space="preserve">a shows an example of the cracks created on the surface of the shotcrete in Test 2. In Tests 1 and 2, the PPV was 6.5 m/s and 7.5 m/s, respectively. The damage observed on the tested walls and the rock support was almost negligible despite the high PPVs measured in these two tests. </w:t>
      </w:r>
    </w:p>
    <w:p w14:paraId="4E8C0C08" w14:textId="77777777" w:rsidR="00B63C46" w:rsidRDefault="00B63C46" w:rsidP="00B63C46">
      <w:r>
        <w:t xml:space="preserve">Since the support system was only slightly damaged in Tests 1 and 2, the amount of explosive was increased in Tests 4 and 5. The increased charge concentration in Tests 4 and 5 resulted in a complete destruction of the burden. The ejection took place along the entire length of the charged portion of the blasthole. The ejected rock material in Test 4 was broken into rather small pieces, while in Test 5, the burden was broken into large blocks. </w:t>
      </w:r>
      <w:r>
        <w:fldChar w:fldCharType="begin"/>
      </w:r>
      <w:r>
        <w:instrText xml:space="preserve"> REF _Ref492202659 \r \h </w:instrText>
      </w:r>
      <w:r>
        <w:fldChar w:fldCharType="separate"/>
      </w:r>
      <w:r>
        <w:t>Figure 3</w:t>
      </w:r>
      <w:r>
        <w:fldChar w:fldCharType="end"/>
      </w:r>
      <w:r>
        <w:t>b shows the damaged burden in Test 5. Despite the complete damage of the burden, the data recording system satisfactorily registered the signals from the accelerometers in Test 5. The PPV in Test 5 at both charge segments was in the interval 6 – 7 m/s.</w:t>
      </w:r>
    </w:p>
    <w:p w14:paraId="6DB65D47" w14:textId="77777777" w:rsidR="00B63C46" w:rsidRDefault="00B63C46" w:rsidP="00B63C46"/>
    <w:tbl>
      <w:tblPr>
        <w:tblW w:w="0" w:type="auto"/>
        <w:tblInd w:w="-108" w:type="dxa"/>
        <w:tblLook w:val="04A0" w:firstRow="1" w:lastRow="0" w:firstColumn="1" w:lastColumn="0" w:noHBand="0" w:noVBand="1"/>
      </w:tblPr>
      <w:tblGrid>
        <w:gridCol w:w="4034"/>
        <w:gridCol w:w="4034"/>
      </w:tblGrid>
      <w:tr w:rsidR="00470BA7" w:rsidRPr="006A7E75" w14:paraId="4D66702D" w14:textId="77777777" w:rsidTr="00B63C46">
        <w:tc>
          <w:tcPr>
            <w:tcW w:w="0" w:type="auto"/>
            <w:vAlign w:val="center"/>
          </w:tcPr>
          <w:p w14:paraId="08256CD9" w14:textId="20CAF617" w:rsidR="00B63C46" w:rsidRPr="000E0954" w:rsidRDefault="00B63C46" w:rsidP="00470BA7">
            <w:pPr>
              <w:pStyle w:val="Figure"/>
              <w:numPr>
                <w:ilvl w:val="0"/>
                <w:numId w:val="15"/>
              </w:numPr>
            </w:pPr>
            <w:r w:rsidRPr="000E0954">
              <w:t>Test 2</w:t>
            </w:r>
          </w:p>
        </w:tc>
        <w:tc>
          <w:tcPr>
            <w:tcW w:w="0" w:type="auto"/>
          </w:tcPr>
          <w:p w14:paraId="1ECD84A5" w14:textId="44E6ADE0" w:rsidR="00B63C46" w:rsidRPr="000E0954" w:rsidRDefault="00B63C46" w:rsidP="00470BA7">
            <w:pPr>
              <w:pStyle w:val="Figure"/>
              <w:numPr>
                <w:ilvl w:val="0"/>
                <w:numId w:val="15"/>
              </w:numPr>
            </w:pPr>
            <w:r w:rsidRPr="000E0954">
              <w:t>Test 5</w:t>
            </w:r>
          </w:p>
        </w:tc>
      </w:tr>
      <w:tr w:rsidR="00470BA7" w:rsidRPr="006A7E75" w14:paraId="2E3372C9" w14:textId="77777777" w:rsidTr="00B63C46">
        <w:tc>
          <w:tcPr>
            <w:tcW w:w="0" w:type="auto"/>
            <w:vAlign w:val="center"/>
          </w:tcPr>
          <w:p w14:paraId="6DEA5E10" w14:textId="77777777" w:rsidR="00B63C46" w:rsidRPr="006A7E75" w:rsidRDefault="00B63C46" w:rsidP="00B63C46">
            <w:pPr>
              <w:pStyle w:val="Figure"/>
            </w:pPr>
            <w:r>
              <w:rPr>
                <w:noProof/>
                <w:lang w:eastAsia="en-US"/>
              </w:rPr>
              <w:drawing>
                <wp:inline distT="0" distB="0" distL="0" distR="0" wp14:anchorId="29A7096A" wp14:editId="3CD362AA">
                  <wp:extent cx="2880000" cy="1913227"/>
                  <wp:effectExtent l="0" t="0" r="0" b="0"/>
                  <wp:docPr id="15781" name="Picture 157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0 b.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880000" cy="1913227"/>
                          </a:xfrm>
                          <a:prstGeom prst="rect">
                            <a:avLst/>
                          </a:prstGeom>
                        </pic:spPr>
                      </pic:pic>
                    </a:graphicData>
                  </a:graphic>
                </wp:inline>
              </w:drawing>
            </w:r>
          </w:p>
        </w:tc>
        <w:tc>
          <w:tcPr>
            <w:tcW w:w="0" w:type="auto"/>
          </w:tcPr>
          <w:p w14:paraId="53278558" w14:textId="77777777" w:rsidR="00B63C46" w:rsidRPr="006A7E75" w:rsidRDefault="00B63C46" w:rsidP="00B63C46">
            <w:pPr>
              <w:pStyle w:val="Figure"/>
            </w:pPr>
            <w:r>
              <w:rPr>
                <w:noProof/>
                <w:lang w:eastAsia="en-US"/>
              </w:rPr>
              <w:drawing>
                <wp:inline distT="0" distB="0" distL="0" distR="0" wp14:anchorId="7437F0C5" wp14:editId="78D3BF6B">
                  <wp:extent cx="2880000" cy="1913227"/>
                  <wp:effectExtent l="0" t="0" r="0" b="8890"/>
                  <wp:docPr id="15783" name="Picture 157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0 d.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880000" cy="1913227"/>
                          </a:xfrm>
                          <a:prstGeom prst="rect">
                            <a:avLst/>
                          </a:prstGeom>
                        </pic:spPr>
                      </pic:pic>
                    </a:graphicData>
                  </a:graphic>
                </wp:inline>
              </w:drawing>
            </w:r>
          </w:p>
        </w:tc>
      </w:tr>
    </w:tbl>
    <w:p w14:paraId="6ACB14D4" w14:textId="1C070EB8" w:rsidR="00B63C46" w:rsidRDefault="00B63C46" w:rsidP="00B63C46">
      <w:pPr>
        <w:pStyle w:val="Figure"/>
      </w:pPr>
      <w:bookmarkStart w:id="6" w:name="_Ref388466185"/>
      <w:bookmarkStart w:id="7" w:name="_Ref394753706"/>
      <w:bookmarkStart w:id="8" w:name="_Ref492202659"/>
      <w:r w:rsidRPr="00183750">
        <w:t xml:space="preserve">Figure </w:t>
      </w:r>
      <w:r>
        <w:fldChar w:fldCharType="begin"/>
      </w:r>
      <w:r>
        <w:instrText xml:space="preserve"> SEQ Figure \* ARABIC </w:instrText>
      </w:r>
      <w:r>
        <w:fldChar w:fldCharType="separate"/>
      </w:r>
      <w:r w:rsidR="005F09FD">
        <w:rPr>
          <w:noProof/>
        </w:rPr>
        <w:t>3</w:t>
      </w:r>
      <w:r>
        <w:fldChar w:fldCharType="end"/>
      </w:r>
      <w:r w:rsidRPr="00183750">
        <w:t>:</w:t>
      </w:r>
      <w:r w:rsidRPr="00B63C46">
        <w:t xml:space="preserve"> (a) Developed crack on the surface of shotcrete in Test 2 (b) destructed burden in Test </w:t>
      </w:r>
      <w:bookmarkEnd w:id="6"/>
      <w:bookmarkEnd w:id="7"/>
      <w:r w:rsidRPr="00B63C46">
        <w:t xml:space="preserve">5 </w:t>
      </w:r>
      <w:r w:rsidRPr="00B63C46">
        <w:fldChar w:fldCharType="begin"/>
      </w:r>
      <w:r w:rsidRPr="00B63C46">
        <w:instrText>ADDIN RW.CITE{{115 Shirzadegan,Shahin 2016}}</w:instrText>
      </w:r>
      <w:r w:rsidRPr="00B63C46">
        <w:fldChar w:fldCharType="separate"/>
      </w:r>
      <w:r w:rsidR="009C11B4" w:rsidRPr="009C11B4">
        <w:t>(Shirzadegan et al. 2016b)</w:t>
      </w:r>
      <w:r w:rsidRPr="00B63C46">
        <w:fldChar w:fldCharType="end"/>
      </w:r>
      <w:bookmarkEnd w:id="8"/>
    </w:p>
    <w:p w14:paraId="17F988F7" w14:textId="6040D2C9" w:rsidR="00470BA7" w:rsidRDefault="00470BA7" w:rsidP="00470BA7">
      <w:pPr>
        <w:pStyle w:val="HeadingNumbering2"/>
      </w:pPr>
      <w:r w:rsidRPr="00470BA7">
        <w:t>Geological condition of the test sites</w:t>
      </w:r>
    </w:p>
    <w:p w14:paraId="25DBD69F" w14:textId="77777777" w:rsidR="008E4020" w:rsidRDefault="008E4020" w:rsidP="008E4020">
      <w:r>
        <w:t xml:space="preserve">The geological investigation of the test sites was conducted by Andersson </w:t>
      </w:r>
      <w:r>
        <w:fldChar w:fldCharType="begin"/>
      </w:r>
      <w:r>
        <w:instrText>ADDIN RW.CITE{{1 Andersson,U.B. 2010 /a}}</w:instrText>
      </w:r>
      <w:r>
        <w:fldChar w:fldCharType="separate"/>
      </w:r>
      <w:r w:rsidRPr="00A518CE">
        <w:t>(2010)</w:t>
      </w:r>
      <w:r>
        <w:fldChar w:fldCharType="end"/>
      </w:r>
      <w:r>
        <w:t xml:space="preserve">. </w:t>
      </w:r>
      <w:r w:rsidRPr="00B04000">
        <w:t xml:space="preserve">Eighty joints were mapped </w:t>
      </w:r>
      <w:r>
        <w:t>around</w:t>
      </w:r>
      <w:r w:rsidRPr="00B04000">
        <w:t xml:space="preserve"> cross-cut 93</w:t>
      </w:r>
      <w:r>
        <w:t xml:space="preserve"> where Tests 1 and 2 were conducted</w:t>
      </w:r>
      <w:r w:rsidRPr="00B04000">
        <w:t xml:space="preserve">. </w:t>
      </w:r>
      <w:r w:rsidRPr="00BF6F17">
        <w:t xml:space="preserve">The most significant set in cross-cut 93, was set </w:t>
      </w:r>
      <w:r>
        <w:t xml:space="preserve">1 striking </w:t>
      </w:r>
      <w:r w:rsidRPr="00BF6F17">
        <w:t>parallel to th</w:t>
      </w:r>
      <w:r>
        <w:t>e</w:t>
      </w:r>
      <w:r w:rsidRPr="00BF6F17">
        <w:t xml:space="preserve"> cross</w:t>
      </w:r>
      <w:r>
        <w:t>-</w:t>
      </w:r>
      <w:r w:rsidRPr="00BF6F17">
        <w:t>cut</w:t>
      </w:r>
      <w:r>
        <w:t xml:space="preserve"> </w:t>
      </w:r>
      <w:r>
        <w:lastRenderedPageBreak/>
        <w:t>(</w:t>
      </w:r>
      <w:r>
        <w:fldChar w:fldCharType="begin"/>
      </w:r>
      <w:r>
        <w:instrText xml:space="preserve"> REF _Ref497330543 \r \h </w:instrText>
      </w:r>
      <w:r>
        <w:fldChar w:fldCharType="separate"/>
      </w:r>
      <w:r>
        <w:t>Figure 4</w:t>
      </w:r>
      <w:r>
        <w:fldChar w:fldCharType="end"/>
      </w:r>
      <w:r>
        <w:t>a)</w:t>
      </w:r>
      <w:r w:rsidRPr="00BF6F17">
        <w:t>.</w:t>
      </w:r>
      <w:r>
        <w:t xml:space="preserve"> </w:t>
      </w:r>
      <w:r w:rsidRPr="00B04000">
        <w:t xml:space="preserve">In cross-cut 95, </w:t>
      </w:r>
      <w:r>
        <w:t>65</w:t>
      </w:r>
      <w:r w:rsidRPr="00B04000">
        <w:t xml:space="preserve"> joints were mapped. </w:t>
      </w:r>
      <w:r>
        <w:fldChar w:fldCharType="begin"/>
      </w:r>
      <w:r>
        <w:instrText xml:space="preserve"> REF _Ref497330543 \r \h </w:instrText>
      </w:r>
      <w:r>
        <w:fldChar w:fldCharType="separate"/>
      </w:r>
      <w:r>
        <w:t>Figure 4</w:t>
      </w:r>
      <w:r>
        <w:fldChar w:fldCharType="end"/>
      </w:r>
      <w:r>
        <w:t>b</w:t>
      </w:r>
      <w:r w:rsidRPr="00B04000">
        <w:t xml:space="preserve"> </w:t>
      </w:r>
      <w:r>
        <w:t>shows that the</w:t>
      </w:r>
      <w:r w:rsidRPr="00B04000">
        <w:t xml:space="preserve"> dominat</w:t>
      </w:r>
      <w:r>
        <w:t xml:space="preserve">ing </w:t>
      </w:r>
      <w:r w:rsidRPr="00B04000">
        <w:t>joint</w:t>
      </w:r>
      <w:r>
        <w:t xml:space="preserve"> sets in cross-cut 95 were set 1, 2a and 3. According to Andersson </w:t>
      </w:r>
      <w:r>
        <w:fldChar w:fldCharType="begin"/>
      </w:r>
      <w:r>
        <w:instrText>ADDIN RW.CITE{{1 Andersson, U.B. 2010/a;}}</w:instrText>
      </w:r>
      <w:r>
        <w:fldChar w:fldCharType="separate"/>
      </w:r>
      <w:r>
        <w:t>(2010)</w:t>
      </w:r>
      <w:r>
        <w:fldChar w:fldCharType="end"/>
      </w:r>
      <w:r>
        <w:t xml:space="preserve">, the joint spacing in block 9 (cross-cut numbers starting with 9, e.g., 93, 95) generally lies in the range 0.5 </w:t>
      </w:r>
      <w:r w:rsidRPr="008B60E4">
        <w:t>–</w:t>
      </w:r>
      <w:r>
        <w:t xml:space="preserve"> 2 m for most of the sets, but it may locally be denser.</w:t>
      </w:r>
    </w:p>
    <w:p w14:paraId="31E35F2F" w14:textId="03FFCBDC" w:rsidR="008E4020" w:rsidRDefault="008E4020" w:rsidP="008E4020">
      <w:pPr>
        <w:rPr>
          <w:szCs w:val="24"/>
        </w:rPr>
      </w:pPr>
      <w:r>
        <w:rPr>
          <w:szCs w:val="24"/>
        </w:rPr>
        <w:t xml:space="preserve">From </w:t>
      </w:r>
      <w:r>
        <w:rPr>
          <w:szCs w:val="24"/>
        </w:rPr>
        <w:fldChar w:fldCharType="begin"/>
      </w:r>
      <w:r>
        <w:rPr>
          <w:szCs w:val="24"/>
        </w:rPr>
        <w:instrText xml:space="preserve"> REF _Ref497330543 \r \h </w:instrText>
      </w:r>
      <w:r>
        <w:rPr>
          <w:szCs w:val="24"/>
        </w:rPr>
      </w:r>
      <w:r>
        <w:rPr>
          <w:szCs w:val="24"/>
        </w:rPr>
        <w:fldChar w:fldCharType="separate"/>
      </w:r>
      <w:r>
        <w:rPr>
          <w:szCs w:val="24"/>
        </w:rPr>
        <w:t>Figure 4</w:t>
      </w:r>
      <w:r>
        <w:rPr>
          <w:szCs w:val="24"/>
        </w:rPr>
        <w:fldChar w:fldCharType="end"/>
      </w:r>
      <w:r>
        <w:rPr>
          <w:szCs w:val="24"/>
        </w:rPr>
        <w:t xml:space="preserve"> </w:t>
      </w:r>
      <w:r w:rsidRPr="000C7932">
        <w:fldChar w:fldCharType="begin"/>
      </w:r>
      <w:r w:rsidRPr="000C7932">
        <w:instrText>ADDIN RW.CITE{{36 Andersson,U.B. 2011}}</w:instrText>
      </w:r>
      <w:r w:rsidRPr="000C7932">
        <w:fldChar w:fldCharType="separate"/>
      </w:r>
      <w:r w:rsidRPr="000C7932">
        <w:t>(Andersson 2011)</w:t>
      </w:r>
      <w:r w:rsidRPr="000C7932">
        <w:fldChar w:fldCharType="end"/>
      </w:r>
      <w:r>
        <w:t xml:space="preserve">, </w:t>
      </w:r>
      <w:r>
        <w:rPr>
          <w:szCs w:val="24"/>
        </w:rPr>
        <w:t>it is evident that for Tests 1 and 2 joint set 1 is dominant</w:t>
      </w:r>
      <w:r w:rsidRPr="00616BA7">
        <w:rPr>
          <w:szCs w:val="24"/>
        </w:rPr>
        <w:t xml:space="preserve">. However, there are 3 more sets, 2, 3 and 4 which are less frequently occurring (or observed during mapping). Moreover, joint sets 2 and 3 have two subsets with somewhat different strike and dip, denoted </w:t>
      </w:r>
      <w:r>
        <w:rPr>
          <w:szCs w:val="24"/>
        </w:rPr>
        <w:t xml:space="preserve">as </w:t>
      </w:r>
      <w:r w:rsidRPr="00616BA7">
        <w:rPr>
          <w:szCs w:val="24"/>
        </w:rPr>
        <w:t>a and b.</w:t>
      </w:r>
      <w:r>
        <w:rPr>
          <w:szCs w:val="24"/>
        </w:rPr>
        <w:t xml:space="preserve"> For Tests 4 and 5, joint set 1 is the most dominant set, but 2a and 3 are also well-represented. </w:t>
      </w:r>
      <w:r>
        <w:t>Since joint set 2a in cross-cut</w:t>
      </w:r>
      <w:r w:rsidRPr="00874EF8">
        <w:t xml:space="preserve"> </w:t>
      </w:r>
      <w:r>
        <w:t>95 i</w:t>
      </w:r>
      <w:r w:rsidRPr="00874EF8">
        <w:t xml:space="preserve">s almost </w:t>
      </w:r>
      <w:r>
        <w:t>perpendicular</w:t>
      </w:r>
      <w:r w:rsidRPr="00874EF8">
        <w:t xml:space="preserve"> to the </w:t>
      </w:r>
      <w:r>
        <w:t>axis of the cross-cut,</w:t>
      </w:r>
      <w:r w:rsidRPr="00874EF8">
        <w:t xml:space="preserve"> this set is not </w:t>
      </w:r>
      <w:r>
        <w:t>considered in</w:t>
      </w:r>
      <w:r w:rsidRPr="00874EF8">
        <w:t xml:space="preserve"> the </w:t>
      </w:r>
      <w:r>
        <w:t>UDEC analysis</w:t>
      </w:r>
      <w:r w:rsidRPr="00874EF8">
        <w:t>.</w:t>
      </w:r>
      <w:r>
        <w:t xml:space="preserve"> </w:t>
      </w:r>
      <w:r>
        <w:rPr>
          <w:szCs w:val="24"/>
        </w:rPr>
        <w:t>There is also one more joint set 4 which is less frequently occurring (or mapp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2"/>
        <w:gridCol w:w="3568"/>
      </w:tblGrid>
      <w:tr w:rsidR="00283572" w14:paraId="377923EF" w14:textId="77777777" w:rsidTr="00283572">
        <w:tc>
          <w:tcPr>
            <w:tcW w:w="4392" w:type="dxa"/>
          </w:tcPr>
          <w:p w14:paraId="37AFC128" w14:textId="77777777" w:rsidR="00283572" w:rsidRPr="000E0954" w:rsidRDefault="00283572" w:rsidP="00283572">
            <w:pPr>
              <w:pStyle w:val="Figure"/>
            </w:pPr>
            <w:r w:rsidRPr="000E0954">
              <w:t>a)</w:t>
            </w:r>
          </w:p>
        </w:tc>
        <w:tc>
          <w:tcPr>
            <w:tcW w:w="3568" w:type="dxa"/>
          </w:tcPr>
          <w:p w14:paraId="6C91FBE3" w14:textId="77777777" w:rsidR="00283572" w:rsidRPr="000E0954" w:rsidRDefault="00283572" w:rsidP="00283572">
            <w:pPr>
              <w:pStyle w:val="Figure"/>
            </w:pPr>
            <w:r w:rsidRPr="000E0954">
              <w:t>b)</w:t>
            </w:r>
          </w:p>
        </w:tc>
      </w:tr>
      <w:tr w:rsidR="00283572" w14:paraId="4CF85FF7" w14:textId="77777777" w:rsidTr="00283572">
        <w:tc>
          <w:tcPr>
            <w:tcW w:w="7960" w:type="dxa"/>
            <w:gridSpan w:val="2"/>
          </w:tcPr>
          <w:p w14:paraId="3D645407" w14:textId="77777777" w:rsidR="00283572" w:rsidRDefault="00283572" w:rsidP="00283572">
            <w:pPr>
              <w:pStyle w:val="Figure"/>
              <w:rPr>
                <w:szCs w:val="24"/>
              </w:rPr>
            </w:pPr>
            <w:r>
              <w:rPr>
                <w:noProof/>
                <w:lang w:eastAsia="en-US"/>
              </w:rPr>
              <w:drawing>
                <wp:inline distT="0" distB="0" distL="0" distR="0" wp14:anchorId="6F86753F" wp14:editId="144CEF05">
                  <wp:extent cx="4320000" cy="2140963"/>
                  <wp:effectExtent l="0" t="0" r="444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 0.PNG"/>
                          <pic:cNvPicPr/>
                        </pic:nvPicPr>
                        <pic:blipFill>
                          <a:blip r:embed="rId12">
                            <a:extLst>
                              <a:ext uri="{28A0092B-C50C-407E-A947-70E740481C1C}">
                                <a14:useLocalDpi xmlns:a14="http://schemas.microsoft.com/office/drawing/2010/main" val="0"/>
                              </a:ext>
                            </a:extLst>
                          </a:blip>
                          <a:stretch>
                            <a:fillRect/>
                          </a:stretch>
                        </pic:blipFill>
                        <pic:spPr>
                          <a:xfrm>
                            <a:off x="0" y="0"/>
                            <a:ext cx="4320000" cy="2140963"/>
                          </a:xfrm>
                          <a:prstGeom prst="rect">
                            <a:avLst/>
                          </a:prstGeom>
                        </pic:spPr>
                      </pic:pic>
                    </a:graphicData>
                  </a:graphic>
                </wp:inline>
              </w:drawing>
            </w:r>
          </w:p>
        </w:tc>
      </w:tr>
    </w:tbl>
    <w:p w14:paraId="33E84E12" w14:textId="141D4023" w:rsidR="00283572" w:rsidRDefault="00283572" w:rsidP="00283572">
      <w:pPr>
        <w:pStyle w:val="Figure"/>
      </w:pPr>
      <w:r w:rsidRPr="00183750">
        <w:t xml:space="preserve">Figure </w:t>
      </w:r>
      <w:r>
        <w:fldChar w:fldCharType="begin"/>
      </w:r>
      <w:r>
        <w:instrText xml:space="preserve"> SEQ Figure \* ARABIC </w:instrText>
      </w:r>
      <w:r>
        <w:fldChar w:fldCharType="separate"/>
      </w:r>
      <w:r w:rsidR="005F09FD">
        <w:rPr>
          <w:noProof/>
        </w:rPr>
        <w:t>4</w:t>
      </w:r>
      <w:r>
        <w:fldChar w:fldCharType="end"/>
      </w:r>
      <w:r w:rsidRPr="00183750">
        <w:t>:</w:t>
      </w:r>
      <w:r w:rsidRPr="00B63C46">
        <w:t xml:space="preserve"> </w:t>
      </w:r>
      <w:r w:rsidRPr="000C7932">
        <w:t xml:space="preserve">Joints orientation in the cross-cuts of a) Tests 1 and 2, and b) Tests 4 and 5 </w:t>
      </w:r>
      <w:r w:rsidRPr="000C7932">
        <w:fldChar w:fldCharType="begin"/>
      </w:r>
      <w:r w:rsidRPr="000C7932">
        <w:instrText>ADDIN RW.CITE{{36 Andersson,U.B. 2011}}</w:instrText>
      </w:r>
      <w:r w:rsidRPr="000C7932">
        <w:fldChar w:fldCharType="separate"/>
      </w:r>
      <w:r w:rsidRPr="000C7932">
        <w:t>(Andersson 2011)</w:t>
      </w:r>
      <w:r w:rsidRPr="000C7932">
        <w:fldChar w:fldCharType="end"/>
      </w:r>
    </w:p>
    <w:p w14:paraId="1284EEE1" w14:textId="77777777" w:rsidR="003652E9" w:rsidRDefault="003652E9" w:rsidP="003652E9">
      <w:pPr>
        <w:pStyle w:val="HeadingNumbering1"/>
      </w:pPr>
      <w:r>
        <w:t>Numerical modelling technique</w:t>
      </w:r>
    </w:p>
    <w:p w14:paraId="073C5DE3" w14:textId="783B87FB" w:rsidR="00283572" w:rsidRDefault="003652E9" w:rsidP="003652E9">
      <w:r w:rsidRPr="00BF67DB">
        <w:t>As UDEC has not the capability to simulate the blast lo</w:t>
      </w:r>
      <w:r>
        <w:t>ad, this was done with the finite element program</w:t>
      </w:r>
      <w:r w:rsidRPr="00BF67DB">
        <w:t xml:space="preserve"> LS-DYNA</w:t>
      </w:r>
      <w:r>
        <w:t xml:space="preserve">. The created crushed zones around the blasthole absorb significant amounts of blast energy. However, this effect cannot be modelled in UDEC. Therefore, </w:t>
      </w:r>
      <w:r w:rsidRPr="004C481E">
        <w:t>LS</w:t>
      </w:r>
      <w:r>
        <w:t>-</w:t>
      </w:r>
      <w:r w:rsidRPr="004C481E">
        <w:t xml:space="preserve">DYNA was used to estimate the diameter of the crushed zone </w:t>
      </w:r>
      <w:r>
        <w:t xml:space="preserve">boundary </w:t>
      </w:r>
      <w:r w:rsidRPr="004C481E">
        <w:t>(CZB) created around t</w:t>
      </w:r>
      <w:r>
        <w:t>he blasthole due to the blast and</w:t>
      </w:r>
      <w:r w:rsidRPr="004C481E">
        <w:t xml:space="preserve"> </w:t>
      </w:r>
      <w:r>
        <w:t xml:space="preserve">to calculate </w:t>
      </w:r>
      <w:r w:rsidRPr="004C481E">
        <w:t xml:space="preserve">the </w:t>
      </w:r>
      <w:r>
        <w:t>generated</w:t>
      </w:r>
      <w:r w:rsidRPr="004C481E">
        <w:t xml:space="preserve"> velocity </w:t>
      </w:r>
      <w:r>
        <w:t>of</w:t>
      </w:r>
      <w:r w:rsidRPr="004C481E">
        <w:t xml:space="preserve"> the </w:t>
      </w:r>
      <w:r>
        <w:t>CZB</w:t>
      </w:r>
      <w:r w:rsidRPr="00774993">
        <w:t xml:space="preserve">. </w:t>
      </w:r>
      <w:r>
        <w:t>The velocity-time function at CZB, calculated by LS-DYNA, was used as an internal boundary condition in the UDEC model.</w:t>
      </w:r>
    </w:p>
    <w:p w14:paraId="504FF106" w14:textId="77777777" w:rsidR="00F646C4" w:rsidRDefault="00F646C4" w:rsidP="00F646C4">
      <w:pPr>
        <w:pStyle w:val="HeadingNumbering2"/>
      </w:pPr>
      <w:r>
        <w:t>LS-DYNA model</w:t>
      </w:r>
    </w:p>
    <w:p w14:paraId="741EB610" w14:textId="6409DADB" w:rsidR="0014288B" w:rsidRDefault="0014288B" w:rsidP="0014288B">
      <w:r>
        <w:t xml:space="preserve">The initial stage of the blast in Tests 1, 2, 4 and 5 was simulated in LS-DYNA. </w:t>
      </w:r>
      <w:r w:rsidRPr="006F7A32">
        <w:t xml:space="preserve">The model featured a 10 m </w:t>
      </w:r>
      <w:r>
        <w:t xml:space="preserve">long </w:t>
      </w:r>
      <w:r w:rsidRPr="006F7A32">
        <w:t xml:space="preserve">explosive column with the diameter </w:t>
      </w:r>
      <w:r>
        <w:t>76 mm for Test 1, 98</w:t>
      </w:r>
      <w:r w:rsidRPr="006F7A32">
        <w:t xml:space="preserve"> mm </w:t>
      </w:r>
      <w:r>
        <w:t xml:space="preserve">for Tests 2 and 5 and 120 mm for Test 4 </w:t>
      </w:r>
      <w:r w:rsidRPr="006F7A32">
        <w:t xml:space="preserve">in a </w:t>
      </w:r>
      <w:r>
        <w:t>blasthole with a length of 15</w:t>
      </w:r>
      <w:r w:rsidRPr="006F7A32">
        <w:t xml:space="preserve"> m. The diameter of the blasthole was </w:t>
      </w:r>
      <w:r>
        <w:t xml:space="preserve">125 mm in Test 1 and </w:t>
      </w:r>
      <w:r w:rsidRPr="006F7A32">
        <w:t>152 mm</w:t>
      </w:r>
      <w:r>
        <w:t xml:space="preserve"> in Tests 2, 4 </w:t>
      </w:r>
      <w:r>
        <w:lastRenderedPageBreak/>
        <w:t>and 5</w:t>
      </w:r>
      <w:r w:rsidRPr="006F7A32">
        <w:t xml:space="preserve">. The detonation process was simulated by a three-dimensional model with the height of 25 m and </w:t>
      </w:r>
      <w:r>
        <w:t xml:space="preserve">a </w:t>
      </w:r>
      <w:r w:rsidRPr="006F7A32">
        <w:t>diameter of 20 m. Non</w:t>
      </w:r>
      <w:r w:rsidRPr="006F7A32">
        <w:rPr>
          <w:rFonts w:ascii="Cambria Math" w:hAnsi="Cambria Math" w:cs="Cambria Math"/>
        </w:rPr>
        <w:t>‐</w:t>
      </w:r>
      <w:r w:rsidRPr="006F7A32">
        <w:t xml:space="preserve">reflecting boundaries were </w:t>
      </w:r>
      <w:r>
        <w:t>applied</w:t>
      </w:r>
      <w:r w:rsidRPr="006F7A32">
        <w:t xml:space="preserve"> around the outer </w:t>
      </w:r>
      <w:r>
        <w:t>boundaries</w:t>
      </w:r>
      <w:r w:rsidRPr="006F7A32">
        <w:t xml:space="preserve"> of the </w:t>
      </w:r>
      <w:r>
        <w:t>model</w:t>
      </w:r>
      <w:r w:rsidRPr="006F7A32">
        <w:t xml:space="preserve"> to eliminate </w:t>
      </w:r>
      <w:r>
        <w:t xml:space="preserve">the effect of </w:t>
      </w:r>
      <w:r w:rsidRPr="006F7A32">
        <w:t xml:space="preserve">wave reflections. </w:t>
      </w:r>
      <w:r>
        <w:t>The</w:t>
      </w:r>
      <w:r w:rsidRPr="006F7A32">
        <w:t xml:space="preserve"> Jones-Wilkins-Lee (JWL) equation of state </w:t>
      </w:r>
      <w:r w:rsidRPr="006F7A32">
        <w:fldChar w:fldCharType="begin"/>
      </w:r>
      <w:r w:rsidRPr="006F7A32">
        <w:instrText>ADDIN RW.CITE{{38 Hallquist, J. O. 2006}}</w:instrText>
      </w:r>
      <w:r w:rsidRPr="006F7A32">
        <w:fldChar w:fldCharType="separate"/>
      </w:r>
      <w:r>
        <w:t>(Hallquist 2006)</w:t>
      </w:r>
      <w:r w:rsidRPr="006F7A32">
        <w:fldChar w:fldCharType="end"/>
      </w:r>
      <w:r>
        <w:t xml:space="preserve"> was used to model the</w:t>
      </w:r>
      <w:r w:rsidRPr="006F7A32">
        <w:t xml:space="preserve"> explosive</w:t>
      </w:r>
      <w:r>
        <w:t xml:space="preserve">. </w:t>
      </w:r>
      <w:r w:rsidRPr="00615038">
        <w:t xml:space="preserve">The </w:t>
      </w:r>
      <w:r>
        <w:t>explosives were decoupled from</w:t>
      </w:r>
      <w:r w:rsidRPr="00615038">
        <w:t xml:space="preserve"> </w:t>
      </w:r>
      <w:r>
        <w:t xml:space="preserve">the </w:t>
      </w:r>
      <w:r w:rsidRPr="00615038">
        <w:t xml:space="preserve">blasthole and the gap between the </w:t>
      </w:r>
      <w:r>
        <w:t xml:space="preserve">blasthole and the </w:t>
      </w:r>
      <w:r w:rsidRPr="00615038">
        <w:t xml:space="preserve">explosive was filled with air. </w:t>
      </w:r>
    </w:p>
    <w:p w14:paraId="593B70C2" w14:textId="77777777" w:rsidR="0014288B" w:rsidRDefault="0014288B" w:rsidP="0014288B">
      <w:r w:rsidRPr="00C40F29">
        <w:t xml:space="preserve">RHT material model </w:t>
      </w:r>
      <w:r>
        <w:t xml:space="preserve">was used in order to model the rock mass in LS-DYNA. RHT material model </w:t>
      </w:r>
      <w:r w:rsidRPr="00C40F29">
        <w:t xml:space="preserve">is </w:t>
      </w:r>
      <w:bookmarkStart w:id="9" w:name="OLE_LINK196"/>
      <w:bookmarkStart w:id="10" w:name="OLE_LINK197"/>
      <w:r w:rsidRPr="00C40F29">
        <w:t>an advanced plasticity model for brittle materials</w:t>
      </w:r>
      <w:bookmarkEnd w:id="9"/>
      <w:bookmarkEnd w:id="10"/>
      <w:r w:rsidRPr="00C40F29">
        <w:t xml:space="preserve"> </w:t>
      </w:r>
      <w:r w:rsidRPr="00C40F29">
        <w:fldChar w:fldCharType="begin"/>
      </w:r>
      <w:r w:rsidRPr="00C40F29">
        <w:instrText>ADDIN RW.CITE{{85 Riedel, W 1999}}</w:instrText>
      </w:r>
      <w:r w:rsidRPr="00C40F29">
        <w:fldChar w:fldCharType="separate"/>
      </w:r>
      <w:r>
        <w:t>(Riedel et al. 1999)</w:t>
      </w:r>
      <w:r w:rsidRPr="00C40F29">
        <w:fldChar w:fldCharType="end"/>
      </w:r>
      <w:r>
        <w:t xml:space="preserve"> which is</w:t>
      </w:r>
      <w:r w:rsidRPr="00C40F29">
        <w:t xml:space="preserve"> </w:t>
      </w:r>
      <w:r>
        <w:t>executed</w:t>
      </w:r>
      <w:r w:rsidRPr="00C40F29">
        <w:t xml:space="preserve"> in LS</w:t>
      </w:r>
      <w:r w:rsidRPr="00C40F29">
        <w:rPr>
          <w:rFonts w:ascii="Cambria Math" w:hAnsi="Cambria Math" w:cs="Cambria Math"/>
        </w:rPr>
        <w:t>‐</w:t>
      </w:r>
      <w:r w:rsidRPr="00C40F29">
        <w:t xml:space="preserve">DYNA </w:t>
      </w:r>
      <w:r w:rsidRPr="00C40F29">
        <w:fldChar w:fldCharType="begin"/>
      </w:r>
      <w:r w:rsidRPr="00C40F29">
        <w:instrText>ADDIN RW.CITE{{137 Borrvall, T 2011}}</w:instrText>
      </w:r>
      <w:r w:rsidRPr="00C40F29">
        <w:fldChar w:fldCharType="separate"/>
      </w:r>
      <w:r>
        <w:t>(Borrvall and Riedel 2011)</w:t>
      </w:r>
      <w:r w:rsidRPr="00C40F29">
        <w:fldChar w:fldCharType="end"/>
      </w:r>
      <w:r w:rsidRPr="00C40F29">
        <w:t>. The values of the parameters required for modelling of rock in LS</w:t>
      </w:r>
      <w:r>
        <w:t>-</w:t>
      </w:r>
      <w:r w:rsidRPr="00C40F29">
        <w:t>DYNA, includ</w:t>
      </w:r>
      <w:r>
        <w:t>ing</w:t>
      </w:r>
      <w:r w:rsidRPr="00C40F29">
        <w:t xml:space="preserve"> </w:t>
      </w:r>
      <w:r>
        <w:t xml:space="preserve">the </w:t>
      </w:r>
      <w:r w:rsidRPr="00C40F29">
        <w:t xml:space="preserve">uniaxial compressive strength, tensile strength, Poisson’s ratio and </w:t>
      </w:r>
      <w:r>
        <w:t>Young’s</w:t>
      </w:r>
      <w:r w:rsidRPr="00C40F29">
        <w:t xml:space="preserve"> modulus, are listed in </w:t>
      </w:r>
      <w:r w:rsidRPr="00C40F29">
        <w:fldChar w:fldCharType="begin"/>
      </w:r>
      <w:r w:rsidRPr="00C40F29">
        <w:instrText xml:space="preserve"> REF _Ref466035916 \r \h  \* MERGEFORMAT </w:instrText>
      </w:r>
      <w:r w:rsidRPr="00C40F29">
        <w:fldChar w:fldCharType="separate"/>
      </w:r>
      <w:r>
        <w:t>Table 3</w:t>
      </w:r>
      <w:r w:rsidRPr="00C40F29">
        <w:fldChar w:fldCharType="end"/>
      </w:r>
      <w:r w:rsidRPr="00C40F29">
        <w:t>.</w:t>
      </w:r>
    </w:p>
    <w:p w14:paraId="0549AA7F" w14:textId="285B5EA9" w:rsidR="005E7929" w:rsidRDefault="0014288B" w:rsidP="0014288B">
      <w:r w:rsidRPr="00052292">
        <w:rPr>
          <w:lang w:eastAsia="el-GR"/>
        </w:rPr>
        <w:t xml:space="preserve">The RHT </w:t>
      </w:r>
      <w:r>
        <w:rPr>
          <w:lang w:eastAsia="el-GR"/>
        </w:rPr>
        <w:t xml:space="preserve">material </w:t>
      </w:r>
      <w:r w:rsidRPr="00052292">
        <w:rPr>
          <w:lang w:eastAsia="el-GR"/>
        </w:rPr>
        <w:t xml:space="preserve">model </w:t>
      </w:r>
      <w:r>
        <w:rPr>
          <w:lang w:eastAsia="el-GR"/>
        </w:rPr>
        <w:t>contains</w:t>
      </w:r>
      <w:r w:rsidRPr="00052292">
        <w:rPr>
          <w:lang w:eastAsia="el-GR"/>
        </w:rPr>
        <w:t xml:space="preserve"> a damage model </w:t>
      </w:r>
      <w:r>
        <w:rPr>
          <w:lang w:eastAsia="el-GR"/>
        </w:rPr>
        <w:t xml:space="preserve">defined </w:t>
      </w:r>
      <w:r w:rsidRPr="00052292">
        <w:t xml:space="preserve">based on </w:t>
      </w:r>
      <w:r>
        <w:t xml:space="preserve">the </w:t>
      </w:r>
      <w:r w:rsidRPr="00052292">
        <w:t>continuum damage theory</w:t>
      </w:r>
      <w:r>
        <w:rPr>
          <w:lang w:eastAsia="el-GR"/>
        </w:rPr>
        <w:t xml:space="preserve"> </w:t>
      </w:r>
      <w:r>
        <w:rPr>
          <w:lang w:eastAsia="el-GR"/>
        </w:rPr>
        <w:fldChar w:fldCharType="begin"/>
      </w:r>
      <w:r>
        <w:rPr>
          <w:lang w:eastAsia="el-GR"/>
        </w:rPr>
        <w:instrText>ADDIN RW.CITE{{38 Hallquist, J. O. 2006}}</w:instrText>
      </w:r>
      <w:r>
        <w:rPr>
          <w:lang w:eastAsia="el-GR"/>
        </w:rPr>
        <w:fldChar w:fldCharType="separate"/>
      </w:r>
      <w:r>
        <w:rPr>
          <w:lang w:eastAsia="el-GR"/>
        </w:rPr>
        <w:t>(Hallquist 2006)</w:t>
      </w:r>
      <w:r>
        <w:rPr>
          <w:lang w:eastAsia="el-GR"/>
        </w:rPr>
        <w:fldChar w:fldCharType="end"/>
      </w:r>
      <w:r w:rsidRPr="00052292">
        <w:rPr>
          <w:lang w:eastAsia="el-GR"/>
        </w:rPr>
        <w:t xml:space="preserve">. </w:t>
      </w:r>
      <w:r>
        <w:rPr>
          <w:lang w:eastAsia="el-GR"/>
        </w:rPr>
        <w:t>T</w:t>
      </w:r>
      <w:r w:rsidRPr="00052292">
        <w:rPr>
          <w:lang w:eastAsia="el-GR"/>
        </w:rPr>
        <w:t xml:space="preserve">he crushed zone can </w:t>
      </w:r>
      <w:r>
        <w:rPr>
          <w:lang w:eastAsia="el-GR"/>
        </w:rPr>
        <w:t xml:space="preserve">therefore </w:t>
      </w:r>
      <w:r w:rsidRPr="00052292">
        <w:rPr>
          <w:lang w:eastAsia="el-GR"/>
        </w:rPr>
        <w:t xml:space="preserve">be </w:t>
      </w:r>
      <w:r>
        <w:rPr>
          <w:lang w:eastAsia="el-GR"/>
        </w:rPr>
        <w:t>calculated</w:t>
      </w:r>
      <w:r w:rsidRPr="00052292">
        <w:rPr>
          <w:lang w:eastAsia="el-GR"/>
        </w:rPr>
        <w:t xml:space="preserve"> </w:t>
      </w:r>
      <w:r>
        <w:rPr>
          <w:lang w:eastAsia="el-GR"/>
        </w:rPr>
        <w:t>using</w:t>
      </w:r>
      <w:r w:rsidRPr="00052292">
        <w:rPr>
          <w:lang w:eastAsia="el-GR"/>
        </w:rPr>
        <w:t xml:space="preserve"> the damage level</w:t>
      </w:r>
      <w:r>
        <w:rPr>
          <w:lang w:eastAsia="el-GR"/>
        </w:rPr>
        <w:t>,</w:t>
      </w:r>
      <w:r w:rsidRPr="00052292">
        <w:rPr>
          <w:lang w:eastAsia="el-GR"/>
        </w:rPr>
        <w:t xml:space="preserve"> </w:t>
      </w:r>
      <w:r>
        <w:rPr>
          <w:lang w:eastAsia="el-GR"/>
        </w:rPr>
        <w:t>as</w:t>
      </w:r>
      <w:r w:rsidRPr="00052292">
        <w:rPr>
          <w:lang w:eastAsia="el-GR"/>
        </w:rPr>
        <w:t xml:space="preserve"> the RHT </w:t>
      </w:r>
      <w:r>
        <w:rPr>
          <w:lang w:eastAsia="el-GR"/>
        </w:rPr>
        <w:t xml:space="preserve">material </w:t>
      </w:r>
      <w:r w:rsidRPr="00052292">
        <w:rPr>
          <w:lang w:eastAsia="el-GR"/>
        </w:rPr>
        <w:t xml:space="preserve">model can simulate compressive </w:t>
      </w:r>
      <w:r>
        <w:rPr>
          <w:lang w:eastAsia="el-GR"/>
        </w:rPr>
        <w:t xml:space="preserve">and tensile </w:t>
      </w:r>
      <w:r w:rsidRPr="00052292">
        <w:rPr>
          <w:lang w:eastAsia="el-GR"/>
        </w:rPr>
        <w:t>failure</w:t>
      </w:r>
      <w:r>
        <w:rPr>
          <w:lang w:eastAsia="el-GR"/>
        </w:rPr>
        <w:t>s</w:t>
      </w:r>
      <w:r w:rsidRPr="00052292">
        <w:rPr>
          <w:lang w:eastAsia="el-GR"/>
        </w:rPr>
        <w:t xml:space="preserve"> with </w:t>
      </w:r>
      <w:r>
        <w:rPr>
          <w:lang w:eastAsia="el-GR"/>
        </w:rPr>
        <w:t>the</w:t>
      </w:r>
      <w:r w:rsidRPr="00052292">
        <w:rPr>
          <w:lang w:eastAsia="el-GR"/>
        </w:rPr>
        <w:t xml:space="preserve"> damage model. </w:t>
      </w:r>
      <w:r w:rsidRPr="00774993">
        <w:fldChar w:fldCharType="begin"/>
      </w:r>
      <w:r w:rsidRPr="00774993">
        <w:instrText xml:space="preserve"> REF _Ref464812853 \r \h  \* MERGEFORMAT </w:instrText>
      </w:r>
      <w:r w:rsidRPr="00774993">
        <w:fldChar w:fldCharType="separate"/>
      </w:r>
      <w:r>
        <w:t>Figure 5</w:t>
      </w:r>
      <w:r w:rsidRPr="00774993">
        <w:fldChar w:fldCharType="end"/>
      </w:r>
      <w:r>
        <w:t>a</w:t>
      </w:r>
      <w:r w:rsidRPr="00774993">
        <w:t xml:space="preserve"> shows </w:t>
      </w:r>
      <w:r>
        <w:t xml:space="preserve">for example </w:t>
      </w:r>
      <w:r w:rsidRPr="00774993">
        <w:t>the calculated damage level around the blasthole in LS</w:t>
      </w:r>
      <w:r>
        <w:t>-</w:t>
      </w:r>
      <w:r w:rsidRPr="00774993">
        <w:t>DYNA</w:t>
      </w:r>
      <w:r>
        <w:t xml:space="preserve"> for Tests 2 and 5</w:t>
      </w:r>
      <w:r w:rsidRPr="00774993">
        <w:t xml:space="preserve">. The red </w:t>
      </w:r>
      <w:r>
        <w:t>area</w:t>
      </w:r>
      <w:r w:rsidRPr="00774993">
        <w:t xml:space="preserve"> around the blasthole in </w:t>
      </w:r>
      <w:r w:rsidRPr="00774993">
        <w:fldChar w:fldCharType="begin"/>
      </w:r>
      <w:r w:rsidRPr="00774993">
        <w:instrText xml:space="preserve"> REF _Ref464812853 \r \h  \* MERGEFORMAT </w:instrText>
      </w:r>
      <w:r w:rsidRPr="00774993">
        <w:fldChar w:fldCharType="separate"/>
      </w:r>
      <w:r>
        <w:t>Figure 5</w:t>
      </w:r>
      <w:r w:rsidRPr="00774993">
        <w:fldChar w:fldCharType="end"/>
      </w:r>
      <w:r>
        <w:t>a</w:t>
      </w:r>
      <w:r w:rsidRPr="00774993">
        <w:t xml:space="preserve"> </w:t>
      </w:r>
      <w:r>
        <w:t>represents</w:t>
      </w:r>
      <w:r w:rsidRPr="00774993">
        <w:t xml:space="preserve"> the crushed zone. The diameter of the crushed zone was </w:t>
      </w:r>
      <w:r>
        <w:t xml:space="preserve">0.84 m for Test 1, </w:t>
      </w:r>
      <w:r w:rsidRPr="00774993">
        <w:t>0.97 m</w:t>
      </w:r>
      <w:r>
        <w:t xml:space="preserve"> for Tests 2 and 5, and 1.1 m for Test 4</w:t>
      </w:r>
      <w:r w:rsidRPr="00774993">
        <w:t xml:space="preserve">. The recorded velocity </w:t>
      </w:r>
      <w:r>
        <w:t xml:space="preserve">of the stress </w:t>
      </w:r>
      <w:r w:rsidRPr="00774993">
        <w:t>wave</w:t>
      </w:r>
      <w:r>
        <w:t xml:space="preserve">s in the simulation of the four tests </w:t>
      </w:r>
      <w:r w:rsidRPr="00774993">
        <w:t xml:space="preserve">monitored at the CZB </w:t>
      </w:r>
      <w:r>
        <w:t>are</w:t>
      </w:r>
      <w:r w:rsidRPr="00774993">
        <w:t xml:space="preserve"> presented in </w:t>
      </w:r>
      <w:r w:rsidRPr="00774993">
        <w:fldChar w:fldCharType="begin"/>
      </w:r>
      <w:r w:rsidRPr="00774993">
        <w:instrText xml:space="preserve"> REF _Ref464813223 \r \h  \* MERGEFORMAT </w:instrText>
      </w:r>
      <w:r w:rsidRPr="00774993">
        <w:fldChar w:fldCharType="separate"/>
      </w:r>
      <w:r>
        <w:t>Figure 5</w:t>
      </w:r>
      <w:r w:rsidRPr="00774993">
        <w:fldChar w:fldCharType="end"/>
      </w:r>
      <w:r>
        <w:t>b</w:t>
      </w:r>
      <w:r w:rsidRPr="00774993">
        <w:t xml:space="preserve">. </w:t>
      </w:r>
      <w:r>
        <w:t>In the LS-DYNA analysis of the field tests that had two different charge diameters, only the high charge segment was modell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68"/>
        <w:gridCol w:w="4787"/>
      </w:tblGrid>
      <w:tr w:rsidR="0014288B" w14:paraId="5B2FA99D" w14:textId="77777777" w:rsidTr="0014288B">
        <w:tc>
          <w:tcPr>
            <w:tcW w:w="2868" w:type="dxa"/>
          </w:tcPr>
          <w:p w14:paraId="3FCE7778" w14:textId="77777777" w:rsidR="0014288B" w:rsidRDefault="0014288B" w:rsidP="0014288B">
            <w:pPr>
              <w:pStyle w:val="Figure"/>
            </w:pPr>
            <w:r>
              <w:t>a)</w:t>
            </w:r>
          </w:p>
        </w:tc>
        <w:tc>
          <w:tcPr>
            <w:tcW w:w="4787" w:type="dxa"/>
          </w:tcPr>
          <w:p w14:paraId="6ECA1FB7" w14:textId="77777777" w:rsidR="0014288B" w:rsidRDefault="0014288B" w:rsidP="0014288B">
            <w:pPr>
              <w:pStyle w:val="Figure"/>
            </w:pPr>
            <w:r>
              <w:t>b)</w:t>
            </w:r>
          </w:p>
        </w:tc>
      </w:tr>
      <w:tr w:rsidR="0014288B" w14:paraId="3200D560" w14:textId="77777777" w:rsidTr="0014288B">
        <w:tc>
          <w:tcPr>
            <w:tcW w:w="2868" w:type="dxa"/>
          </w:tcPr>
          <w:p w14:paraId="4E8AC8DF" w14:textId="77777777" w:rsidR="0014288B" w:rsidRDefault="0014288B" w:rsidP="0014288B">
            <w:pPr>
              <w:pStyle w:val="Figure"/>
              <w:rPr>
                <w:lang w:val="en-GB" w:eastAsia="en-GB"/>
              </w:rPr>
            </w:pPr>
            <w:bookmarkStart w:id="11" w:name="_Hlk497945824"/>
            <w:bookmarkStart w:id="12" w:name="OLE_LINK1"/>
            <w:r>
              <w:rPr>
                <w:noProof/>
                <w:lang w:eastAsia="en-US"/>
              </w:rPr>
              <w:drawing>
                <wp:inline distT="0" distB="0" distL="0" distR="0" wp14:anchorId="6506A115" wp14:editId="4A5EA155">
                  <wp:extent cx="1684020" cy="2109108"/>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ZB.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690329" cy="2117010"/>
                          </a:xfrm>
                          <a:prstGeom prst="rect">
                            <a:avLst/>
                          </a:prstGeom>
                        </pic:spPr>
                      </pic:pic>
                    </a:graphicData>
                  </a:graphic>
                </wp:inline>
              </w:drawing>
            </w:r>
          </w:p>
        </w:tc>
        <w:tc>
          <w:tcPr>
            <w:tcW w:w="4787" w:type="dxa"/>
          </w:tcPr>
          <w:p w14:paraId="3D48EEE0" w14:textId="7258C159" w:rsidR="0014288B" w:rsidRDefault="0014288B" w:rsidP="0014288B">
            <w:pPr>
              <w:pStyle w:val="Figure"/>
            </w:pPr>
            <w:r>
              <w:rPr>
                <w:noProof/>
                <w:sz w:val="16"/>
                <w:szCs w:val="16"/>
                <w:lang w:eastAsia="en-US"/>
              </w:rPr>
              <w:drawing>
                <wp:anchor distT="0" distB="0" distL="114300" distR="114300" simplePos="0" relativeHeight="251659264" behindDoc="1" locked="0" layoutInCell="1" allowOverlap="1" wp14:anchorId="51FE5869" wp14:editId="25928F56">
                  <wp:simplePos x="0" y="0"/>
                  <wp:positionH relativeFrom="column">
                    <wp:posOffset>1905</wp:posOffset>
                  </wp:positionH>
                  <wp:positionV relativeFrom="paragraph">
                    <wp:posOffset>3175</wp:posOffset>
                  </wp:positionV>
                  <wp:extent cx="2983817" cy="1959610"/>
                  <wp:effectExtent l="0" t="0" r="7620" b="254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time velocity input.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04180" cy="1972983"/>
                          </a:xfrm>
                          <a:prstGeom prst="rect">
                            <a:avLst/>
                          </a:prstGeom>
                        </pic:spPr>
                      </pic:pic>
                    </a:graphicData>
                  </a:graphic>
                  <wp14:sizeRelH relativeFrom="margin">
                    <wp14:pctWidth>0</wp14:pctWidth>
                  </wp14:sizeRelH>
                  <wp14:sizeRelV relativeFrom="margin">
                    <wp14:pctHeight>0</wp14:pctHeight>
                  </wp14:sizeRelV>
                </wp:anchor>
              </w:drawing>
            </w:r>
          </w:p>
        </w:tc>
      </w:tr>
    </w:tbl>
    <w:bookmarkEnd w:id="11"/>
    <w:bookmarkEnd w:id="12"/>
    <w:p w14:paraId="767742D5" w14:textId="0AF2BF5F" w:rsidR="0014288B" w:rsidRPr="0014288B" w:rsidRDefault="0014288B" w:rsidP="0014288B">
      <w:pPr>
        <w:pStyle w:val="Figure"/>
      </w:pPr>
      <w:r w:rsidRPr="0014288B">
        <w:t xml:space="preserve">Figure </w:t>
      </w:r>
      <w:r w:rsidRPr="0014288B">
        <w:fldChar w:fldCharType="begin"/>
      </w:r>
      <w:r w:rsidRPr="0014288B">
        <w:instrText xml:space="preserve"> SEQ Figure \* ARABIC </w:instrText>
      </w:r>
      <w:r w:rsidRPr="0014288B">
        <w:fldChar w:fldCharType="separate"/>
      </w:r>
      <w:r w:rsidR="005F09FD">
        <w:rPr>
          <w:noProof/>
        </w:rPr>
        <w:t>5</w:t>
      </w:r>
      <w:r w:rsidRPr="0014288B">
        <w:fldChar w:fldCharType="end"/>
      </w:r>
      <w:r w:rsidRPr="0014288B">
        <w:t>: a) Identification of the crushed zone boundary in LS-DYNA model (Tests 2 and 5), b) Velocity at the crushed zone boundary</w:t>
      </w:r>
    </w:p>
    <w:p w14:paraId="544B2E98" w14:textId="5C6525A4" w:rsidR="0014288B" w:rsidRDefault="003D3C56" w:rsidP="003D3C56">
      <w:pPr>
        <w:pStyle w:val="HeadingNumbering2"/>
      </w:pPr>
      <w:r w:rsidRPr="003D3C56">
        <w:t>UDEC models</w:t>
      </w:r>
    </w:p>
    <w:p w14:paraId="1037BCB8" w14:textId="77777777" w:rsidR="003D3C56" w:rsidRPr="003D3C56" w:rsidRDefault="003D3C56" w:rsidP="003D3C56">
      <w:pPr>
        <w:widowControl/>
        <w:adjustRightInd/>
        <w:textAlignment w:val="auto"/>
        <w:rPr>
          <w:rFonts w:eastAsia="Calibri"/>
          <w:szCs w:val="22"/>
          <w:lang w:val="en-GB" w:eastAsia="en-US"/>
        </w:rPr>
      </w:pPr>
      <w:r w:rsidRPr="003D3C56">
        <w:rPr>
          <w:rFonts w:eastAsia="Calibri"/>
          <w:color w:val="FF0000"/>
          <w:szCs w:val="22"/>
          <w:lang w:val="en-GB" w:eastAsia="en-US"/>
        </w:rPr>
        <w:fldChar w:fldCharType="begin"/>
      </w:r>
      <w:r w:rsidRPr="003D3C56">
        <w:rPr>
          <w:rFonts w:eastAsia="Calibri"/>
          <w:szCs w:val="22"/>
          <w:lang w:val="en-GB" w:eastAsia="en-US"/>
        </w:rPr>
        <w:instrText xml:space="preserve"> REF _Ref464812978 \r \h </w:instrText>
      </w:r>
      <w:r w:rsidRPr="003D3C56">
        <w:rPr>
          <w:rFonts w:eastAsia="Calibri"/>
          <w:color w:val="FF0000"/>
          <w:szCs w:val="22"/>
          <w:lang w:val="en-GB" w:eastAsia="en-US"/>
        </w:rPr>
      </w:r>
      <w:r w:rsidRPr="003D3C56">
        <w:rPr>
          <w:rFonts w:eastAsia="Calibri"/>
          <w:color w:val="FF0000"/>
          <w:szCs w:val="22"/>
          <w:lang w:val="en-GB" w:eastAsia="en-US"/>
        </w:rPr>
        <w:fldChar w:fldCharType="separate"/>
      </w:r>
      <w:r w:rsidRPr="003D3C56">
        <w:rPr>
          <w:rFonts w:eastAsia="Calibri"/>
          <w:szCs w:val="22"/>
          <w:lang w:val="en-GB" w:eastAsia="en-US"/>
        </w:rPr>
        <w:t>Figure 6</w:t>
      </w:r>
      <w:r w:rsidRPr="003D3C56">
        <w:rPr>
          <w:rFonts w:eastAsia="Calibri"/>
          <w:color w:val="FF0000"/>
          <w:szCs w:val="22"/>
          <w:lang w:val="en-GB" w:eastAsia="en-US"/>
        </w:rPr>
        <w:fldChar w:fldCharType="end"/>
      </w:r>
      <w:r w:rsidRPr="003D3C56">
        <w:rPr>
          <w:rFonts w:eastAsia="Calibri"/>
          <w:szCs w:val="22"/>
          <w:lang w:val="en-GB" w:eastAsia="en-US"/>
        </w:rPr>
        <w:t xml:space="preserve"> shows the general configuration of the modelled geometry in UDEC. The external boundaries of the UDEC models were 80 m x 80 m, and the modelled cross-</w:t>
      </w:r>
      <w:r w:rsidRPr="003D3C56">
        <w:rPr>
          <w:rFonts w:eastAsia="Calibri"/>
          <w:szCs w:val="22"/>
          <w:lang w:val="en-GB" w:eastAsia="en-US"/>
        </w:rPr>
        <w:lastRenderedPageBreak/>
        <w:t>cuts were 7 m wide and 5.2 m high. Non</w:t>
      </w:r>
      <w:r w:rsidRPr="003D3C56">
        <w:rPr>
          <w:rFonts w:ascii="Cambria Math" w:eastAsia="Calibri" w:hAnsi="Cambria Math" w:cs="Cambria Math"/>
          <w:szCs w:val="22"/>
          <w:lang w:val="en-GB" w:eastAsia="en-US"/>
        </w:rPr>
        <w:t>‐</w:t>
      </w:r>
      <w:r w:rsidRPr="003D3C56">
        <w:rPr>
          <w:rFonts w:eastAsia="Calibri"/>
          <w:szCs w:val="22"/>
          <w:lang w:val="en-GB" w:eastAsia="en-US"/>
        </w:rPr>
        <w:t xml:space="preserve">reflecting (i.e. viscous) boundaries were introduced around the outer perimeter of the domain to eliminate wave reflections. </w:t>
      </w:r>
    </w:p>
    <w:p w14:paraId="454FABB8" w14:textId="77777777" w:rsidR="003D3C56" w:rsidRPr="003D3C56" w:rsidRDefault="003D3C56" w:rsidP="003D3C56">
      <w:pPr>
        <w:widowControl/>
        <w:adjustRightInd/>
        <w:textAlignment w:val="auto"/>
        <w:rPr>
          <w:rFonts w:eastAsia="Calibri"/>
          <w:szCs w:val="22"/>
          <w:lang w:val="en-GB" w:eastAsia="en-US"/>
        </w:rPr>
      </w:pPr>
      <w:r w:rsidRPr="003D3C56">
        <w:rPr>
          <w:rFonts w:eastAsia="Calibri"/>
          <w:szCs w:val="22"/>
          <w:lang w:val="en-GB" w:eastAsia="en-US"/>
        </w:rPr>
        <w:t xml:space="preserve">The identified dominant joint sets were explicitly modelled in the considered jointed region in </w:t>
      </w:r>
      <w:r w:rsidRPr="003D3C56">
        <w:rPr>
          <w:rFonts w:eastAsia="Calibri"/>
          <w:color w:val="FF0000"/>
          <w:szCs w:val="22"/>
          <w:lang w:val="en-GB" w:eastAsia="en-US"/>
        </w:rPr>
        <w:fldChar w:fldCharType="begin"/>
      </w:r>
      <w:r w:rsidRPr="003D3C56">
        <w:rPr>
          <w:rFonts w:eastAsia="Calibri"/>
          <w:szCs w:val="22"/>
          <w:lang w:val="en-GB" w:eastAsia="en-US"/>
        </w:rPr>
        <w:instrText xml:space="preserve"> REF _Ref464812978 \r \h </w:instrText>
      </w:r>
      <w:r w:rsidRPr="003D3C56">
        <w:rPr>
          <w:rFonts w:eastAsia="Calibri"/>
          <w:color w:val="FF0000"/>
          <w:szCs w:val="22"/>
          <w:lang w:val="en-GB" w:eastAsia="en-US"/>
        </w:rPr>
      </w:r>
      <w:r w:rsidRPr="003D3C56">
        <w:rPr>
          <w:rFonts w:eastAsia="Calibri"/>
          <w:color w:val="FF0000"/>
          <w:szCs w:val="22"/>
          <w:lang w:val="en-GB" w:eastAsia="en-US"/>
        </w:rPr>
        <w:fldChar w:fldCharType="separate"/>
      </w:r>
      <w:r w:rsidRPr="003D3C56">
        <w:rPr>
          <w:rFonts w:eastAsia="Calibri"/>
          <w:szCs w:val="22"/>
          <w:lang w:val="en-GB" w:eastAsia="en-US"/>
        </w:rPr>
        <w:t>Figure 6</w:t>
      </w:r>
      <w:r w:rsidRPr="003D3C56">
        <w:rPr>
          <w:rFonts w:eastAsia="Calibri"/>
          <w:color w:val="FF0000"/>
          <w:szCs w:val="22"/>
          <w:lang w:val="en-GB" w:eastAsia="en-US"/>
        </w:rPr>
        <w:fldChar w:fldCharType="end"/>
      </w:r>
      <w:r w:rsidRPr="003D3C56">
        <w:rPr>
          <w:rFonts w:eastAsia="Calibri"/>
          <w:szCs w:val="22"/>
          <w:lang w:val="en-GB" w:eastAsia="en-US"/>
        </w:rPr>
        <w:t xml:space="preserve">, and the velocity-time history at the CZB calculated by LS-DYNA for each blast design (different depending on the diameter of the blasthole and explosive), was used as an internal boundary condition at the CZB. Besides the geological conditions and the input velocity, another difference among the simulated tests was the burden, i.e. distance between the centre of the CZB to the test wall in Tests 1 – 5. </w:t>
      </w:r>
    </w:p>
    <w:p w14:paraId="1C7B999F" w14:textId="77777777" w:rsidR="003D3C56" w:rsidRPr="003D3C56" w:rsidRDefault="003D3C56" w:rsidP="003D3C56">
      <w:pPr>
        <w:widowControl/>
        <w:adjustRightInd/>
        <w:textAlignment w:val="auto"/>
        <w:rPr>
          <w:rFonts w:eastAsia="Calibri"/>
          <w:szCs w:val="22"/>
          <w:lang w:val="en-GB" w:eastAsia="en-US"/>
        </w:rPr>
      </w:pPr>
      <w:r w:rsidRPr="003D3C56">
        <w:rPr>
          <w:rFonts w:eastAsia="Calibri"/>
          <w:szCs w:val="22"/>
          <w:lang w:val="en-GB" w:eastAsia="en-US"/>
        </w:rPr>
        <w:t xml:space="preserve">According to Deng et al. </w:t>
      </w:r>
      <w:r w:rsidRPr="003D3C56">
        <w:rPr>
          <w:rFonts w:eastAsia="Calibri"/>
          <w:szCs w:val="22"/>
          <w:lang w:val="en-GB" w:eastAsia="en-US"/>
        </w:rPr>
        <w:fldChar w:fldCharType="begin"/>
      </w:r>
      <w:r w:rsidRPr="003D3C56">
        <w:rPr>
          <w:rFonts w:eastAsia="Calibri"/>
          <w:szCs w:val="22"/>
          <w:lang w:val="en-GB" w:eastAsia="en-US"/>
        </w:rPr>
        <w:instrText>ADDIN RW.CITE{{120 Deng,X.F. 2015 /a}}</w:instrText>
      </w:r>
      <w:r w:rsidRPr="003D3C56">
        <w:rPr>
          <w:rFonts w:eastAsia="Calibri"/>
          <w:szCs w:val="22"/>
          <w:lang w:val="en-GB" w:eastAsia="en-US"/>
        </w:rPr>
        <w:fldChar w:fldCharType="separate"/>
      </w:r>
      <w:r w:rsidRPr="003D3C56">
        <w:rPr>
          <w:rFonts w:eastAsia="Calibri"/>
          <w:bCs/>
          <w:szCs w:val="22"/>
          <w:lang w:eastAsia="en-US"/>
        </w:rPr>
        <w:t>(2015)</w:t>
      </w:r>
      <w:r w:rsidRPr="003D3C56">
        <w:rPr>
          <w:rFonts w:eastAsia="Calibri"/>
          <w:szCs w:val="22"/>
          <w:lang w:val="en-GB" w:eastAsia="en-US"/>
        </w:rPr>
        <w:fldChar w:fldCharType="end"/>
      </w:r>
      <w:r w:rsidRPr="003D3C56">
        <w:rPr>
          <w:rFonts w:eastAsia="Calibri"/>
          <w:szCs w:val="22"/>
          <w:lang w:val="en-GB" w:eastAsia="en-US"/>
        </w:rPr>
        <w:t xml:space="preserve">, at least three layers of zones should lie between adjacent joints to balance between computational accuracy and efficiency. For this purpose, the zone edge length was set to 0.2 m to have at least three layers of zones between the considered smallest modelled spacing (0.6 m) between adjacent joints. The zone edge length of 0.2 m is smaller than the maximum recommended edge length by Kuhlemeyer and Lysmer </w:t>
      </w:r>
      <w:r w:rsidRPr="003D3C56">
        <w:rPr>
          <w:rFonts w:eastAsia="Calibri"/>
          <w:szCs w:val="22"/>
          <w:lang w:val="en-GB" w:eastAsia="en-US"/>
        </w:rPr>
        <w:fldChar w:fldCharType="begin"/>
      </w:r>
      <w:r w:rsidRPr="003D3C56">
        <w:rPr>
          <w:rFonts w:eastAsia="Calibri"/>
          <w:szCs w:val="22"/>
          <w:lang w:val="en-GB" w:eastAsia="en-US"/>
        </w:rPr>
        <w:instrText>ADDIN RW.CITE{{150 Kuhlemeyer, Roger L 1973/a;}}</w:instrText>
      </w:r>
      <w:r w:rsidRPr="003D3C56">
        <w:rPr>
          <w:rFonts w:eastAsia="Calibri"/>
          <w:szCs w:val="22"/>
          <w:lang w:val="en-GB" w:eastAsia="en-US"/>
        </w:rPr>
        <w:fldChar w:fldCharType="separate"/>
      </w:r>
      <w:r w:rsidRPr="003D3C56">
        <w:rPr>
          <w:rFonts w:eastAsia="Calibri"/>
          <w:szCs w:val="22"/>
          <w:lang w:val="en-GB" w:eastAsia="en-US"/>
        </w:rPr>
        <w:t>(1973)</w:t>
      </w:r>
      <w:r w:rsidRPr="003D3C56">
        <w:rPr>
          <w:rFonts w:eastAsia="Calibri"/>
          <w:szCs w:val="22"/>
          <w:lang w:val="en-GB" w:eastAsia="en-US"/>
        </w:rPr>
        <w:fldChar w:fldCharType="end"/>
      </w:r>
      <w:r w:rsidRPr="003D3C56">
        <w:rPr>
          <w:rFonts w:eastAsia="Calibri"/>
          <w:szCs w:val="22"/>
          <w:lang w:val="en-GB" w:eastAsia="en-US"/>
        </w:rPr>
        <w:t>, i.e. 1/8 – 1/10 of the wave length</w:t>
      </w:r>
      <m:oMath>
        <m:r>
          <w:rPr>
            <w:rFonts w:ascii="Cambria Math" w:eastAsia="Calibri" w:hAnsi="Cambria Math"/>
            <w:szCs w:val="22"/>
            <w:lang w:val="en-GB" w:eastAsia="en-US"/>
          </w:rPr>
          <m:t xml:space="preserve"> λ</m:t>
        </m:r>
      </m:oMath>
      <w:r w:rsidRPr="003D3C56">
        <w:rPr>
          <w:rFonts w:eastAsia="Calibri"/>
          <w:szCs w:val="22"/>
          <w:lang w:val="en-GB" w:eastAsia="en-US"/>
        </w:rPr>
        <w:t>, associated with the dominant frequency, to ensure the accuracy of the model.</w:t>
      </w:r>
    </w:p>
    <w:p w14:paraId="4CC13231" w14:textId="77777777" w:rsidR="003D3C56" w:rsidRPr="003D3C56" w:rsidRDefault="003D3C56" w:rsidP="003D3C56">
      <w:pPr>
        <w:widowControl/>
        <w:adjustRightInd/>
        <w:textAlignment w:val="auto"/>
        <w:rPr>
          <w:rFonts w:eastAsia="Calibri"/>
          <w:szCs w:val="22"/>
          <w:lang w:val="en-GB" w:eastAsia="en-US"/>
        </w:rPr>
      </w:pPr>
      <w:r w:rsidRPr="003D3C56">
        <w:rPr>
          <w:rFonts w:eastAsia="Calibri"/>
          <w:szCs w:val="22"/>
          <w:lang w:val="en-GB" w:eastAsia="en-US"/>
        </w:rPr>
        <w:t xml:space="preserve">The static stress applied to the model was 16.5 MPa along the </w:t>
      </w:r>
      <w:r w:rsidRPr="003D3C56">
        <w:rPr>
          <w:rFonts w:eastAsia="Calibri"/>
          <w:i/>
          <w:iCs/>
          <w:szCs w:val="22"/>
          <w:lang w:val="en-GB" w:eastAsia="en-US"/>
        </w:rPr>
        <w:t>x</w:t>
      </w:r>
      <w:r w:rsidRPr="003D3C56">
        <w:rPr>
          <w:rFonts w:eastAsia="Calibri"/>
          <w:szCs w:val="22"/>
          <w:lang w:val="en-GB" w:eastAsia="en-US"/>
        </w:rPr>
        <w:t xml:space="preserve">-direction and 11.3 MPa along the </w:t>
      </w:r>
      <w:r w:rsidRPr="003D3C56">
        <w:rPr>
          <w:rFonts w:eastAsia="Calibri"/>
          <w:i/>
          <w:iCs/>
          <w:szCs w:val="22"/>
          <w:lang w:val="en-GB" w:eastAsia="en-US"/>
        </w:rPr>
        <w:t>y</w:t>
      </w:r>
      <w:r w:rsidRPr="003D3C56">
        <w:rPr>
          <w:rFonts w:eastAsia="Calibri"/>
          <w:szCs w:val="22"/>
          <w:lang w:val="en-GB" w:eastAsia="en-US"/>
        </w:rPr>
        <w:t xml:space="preserve">-direction, representing the stress state at mining level 741 m (Malmgren and Sjöberg, </w:t>
      </w:r>
      <w:r w:rsidRPr="003D3C56">
        <w:rPr>
          <w:rFonts w:eastAsia="Calibri"/>
          <w:szCs w:val="22"/>
          <w:lang w:val="en-GB" w:eastAsia="en-US"/>
        </w:rPr>
        <w:fldChar w:fldCharType="begin"/>
      </w:r>
      <w:r w:rsidRPr="003D3C56">
        <w:rPr>
          <w:rFonts w:eastAsia="Calibri"/>
          <w:szCs w:val="22"/>
          <w:lang w:val="en-GB" w:eastAsia="en-US"/>
        </w:rPr>
        <w:instrText>ADDIN RW.CITE{{89 Malmgren, L. 2006/a;}}</w:instrText>
      </w:r>
      <w:r w:rsidRPr="003D3C56">
        <w:rPr>
          <w:rFonts w:eastAsia="Calibri"/>
          <w:szCs w:val="22"/>
          <w:lang w:val="en-GB" w:eastAsia="en-US"/>
        </w:rPr>
        <w:fldChar w:fldCharType="separate"/>
      </w:r>
      <w:r w:rsidRPr="003D3C56">
        <w:rPr>
          <w:rFonts w:eastAsia="Calibri"/>
          <w:szCs w:val="22"/>
          <w:lang w:val="en-GB" w:eastAsia="en-US"/>
        </w:rPr>
        <w:t>(2006)</w:t>
      </w:r>
      <w:r w:rsidRPr="003D3C56">
        <w:rPr>
          <w:rFonts w:eastAsia="Calibri"/>
          <w:szCs w:val="22"/>
          <w:lang w:val="en-GB" w:eastAsia="en-US"/>
        </w:rPr>
        <w:fldChar w:fldCharType="end"/>
      </w:r>
      <w:r w:rsidRPr="003D3C56">
        <w:rPr>
          <w:rFonts w:eastAsia="Calibri"/>
          <w:szCs w:val="22"/>
          <w:lang w:val="en-GB" w:eastAsia="en-US"/>
        </w:rPr>
        <w:t xml:space="preserve">. </w:t>
      </w:r>
    </w:p>
    <w:p w14:paraId="7369234B" w14:textId="77777777" w:rsidR="003D3C56" w:rsidRDefault="003D3C56" w:rsidP="003D3C56">
      <w:pPr>
        <w:pStyle w:val="Figure"/>
        <w:keepNext/>
      </w:pPr>
      <w:r w:rsidRPr="003D3C56">
        <w:rPr>
          <w:noProof/>
          <w:lang w:eastAsia="en-US"/>
        </w:rPr>
        <w:drawing>
          <wp:inline distT="0" distB="0" distL="0" distR="0" wp14:anchorId="6EBCC00E" wp14:editId="0E8BE2DA">
            <wp:extent cx="3179035" cy="3246967"/>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 6.PNG"/>
                    <pic:cNvPicPr/>
                  </pic:nvPicPr>
                  <pic:blipFill rotWithShape="1">
                    <a:blip r:embed="rId15">
                      <a:extLst>
                        <a:ext uri="{28A0092B-C50C-407E-A947-70E740481C1C}">
                          <a14:useLocalDpi xmlns:a14="http://schemas.microsoft.com/office/drawing/2010/main" val="0"/>
                        </a:ext>
                      </a:extLst>
                    </a:blip>
                    <a:srcRect t="4901" r="40760"/>
                    <a:stretch/>
                  </pic:blipFill>
                  <pic:spPr bwMode="auto">
                    <a:xfrm>
                      <a:off x="0" y="0"/>
                      <a:ext cx="3188481" cy="3256615"/>
                    </a:xfrm>
                    <a:prstGeom prst="rect">
                      <a:avLst/>
                    </a:prstGeom>
                    <a:ln>
                      <a:noFill/>
                    </a:ln>
                    <a:extLst>
                      <a:ext uri="{53640926-AAD7-44D8-BBD7-CCE9431645EC}">
                        <a14:shadowObscured xmlns:a14="http://schemas.microsoft.com/office/drawing/2010/main"/>
                      </a:ext>
                    </a:extLst>
                  </pic:spPr>
                </pic:pic>
              </a:graphicData>
            </a:graphic>
          </wp:inline>
        </w:drawing>
      </w:r>
    </w:p>
    <w:p w14:paraId="2466F3BC" w14:textId="4E4A1E1E" w:rsidR="003D3C56" w:rsidRPr="003D3C56" w:rsidRDefault="003D3C56" w:rsidP="003D3C56">
      <w:pPr>
        <w:pStyle w:val="Figure"/>
      </w:pPr>
      <w:r>
        <w:t xml:space="preserve">Figure </w:t>
      </w:r>
      <w:r>
        <w:fldChar w:fldCharType="begin"/>
      </w:r>
      <w:r>
        <w:instrText xml:space="preserve"> SEQ Figure \* ARABIC </w:instrText>
      </w:r>
      <w:r>
        <w:fldChar w:fldCharType="separate"/>
      </w:r>
      <w:r w:rsidR="005F09FD">
        <w:rPr>
          <w:noProof/>
        </w:rPr>
        <w:t>6</w:t>
      </w:r>
      <w:r>
        <w:fldChar w:fldCharType="end"/>
      </w:r>
      <w:bookmarkStart w:id="13" w:name="_Ref460922043"/>
      <w:bookmarkStart w:id="14" w:name="_Ref464812978"/>
      <w:r>
        <w:t xml:space="preserve">: </w:t>
      </w:r>
      <w:r w:rsidRPr="003D3C56">
        <w:t>The geometry of simulation of the tests in UDEC</w:t>
      </w:r>
      <w:bookmarkEnd w:id="13"/>
      <w:r w:rsidRPr="003D3C56">
        <w:t xml:space="preserve"> model (Dimensions are in meter</w:t>
      </w:r>
      <w:bookmarkEnd w:id="14"/>
      <w:r w:rsidRPr="003D3C56">
        <w:t xml:space="preserve">) </w:t>
      </w:r>
    </w:p>
    <w:p w14:paraId="1CA13C34" w14:textId="77777777" w:rsidR="003D3C56" w:rsidRPr="003D3C56" w:rsidRDefault="003D3C56" w:rsidP="003D3C56">
      <w:pPr>
        <w:widowControl/>
        <w:adjustRightInd/>
        <w:textAlignment w:val="auto"/>
        <w:rPr>
          <w:rFonts w:eastAsia="Calibri"/>
          <w:szCs w:val="22"/>
          <w:lang w:val="en-GB" w:eastAsia="en-US"/>
        </w:rPr>
      </w:pPr>
      <w:r w:rsidRPr="003D3C56">
        <w:rPr>
          <w:rFonts w:eastAsia="Calibri"/>
          <w:szCs w:val="22"/>
          <w:lang w:val="en-GB" w:eastAsia="en-US"/>
        </w:rPr>
        <w:t xml:space="preserve">The material damping was not considered in the models. The reason was that the models comprised a joint set or two, that will cause the propagated wave energy to </w:t>
      </w:r>
      <w:r w:rsidRPr="003D3C56">
        <w:rPr>
          <w:rFonts w:eastAsia="Calibri"/>
          <w:szCs w:val="22"/>
          <w:lang w:val="en-GB" w:eastAsia="en-US"/>
        </w:rPr>
        <w:lastRenderedPageBreak/>
        <w:t xml:space="preserve">be absorbed by sliding along the joints and by the wave reflection at the joints </w:t>
      </w:r>
      <w:r w:rsidRPr="003D3C56">
        <w:rPr>
          <w:rFonts w:eastAsia="Calibri"/>
          <w:szCs w:val="22"/>
          <w:lang w:val="en-GB" w:eastAsia="en-US"/>
        </w:rPr>
        <w:fldChar w:fldCharType="begin"/>
      </w:r>
      <w:r w:rsidRPr="003D3C56">
        <w:rPr>
          <w:rFonts w:eastAsia="Calibri"/>
          <w:szCs w:val="22"/>
          <w:lang w:val="en-GB" w:eastAsia="en-US"/>
        </w:rPr>
        <w:instrText>ADDIN RW.CITE{{120 Deng, X.F. 2015;}}</w:instrText>
      </w:r>
      <w:r w:rsidRPr="003D3C56">
        <w:rPr>
          <w:rFonts w:eastAsia="Calibri"/>
          <w:szCs w:val="22"/>
          <w:lang w:val="en-GB" w:eastAsia="en-US"/>
        </w:rPr>
        <w:fldChar w:fldCharType="separate"/>
      </w:r>
      <w:r w:rsidRPr="003D3C56">
        <w:rPr>
          <w:rFonts w:eastAsia="Calibri"/>
          <w:szCs w:val="22"/>
          <w:lang w:val="en-GB" w:eastAsia="en-US"/>
        </w:rPr>
        <w:t>(Deng et al. 2015)</w:t>
      </w:r>
      <w:r w:rsidRPr="003D3C56">
        <w:rPr>
          <w:rFonts w:eastAsia="Calibri"/>
          <w:szCs w:val="22"/>
          <w:lang w:val="en-GB" w:eastAsia="en-US"/>
        </w:rPr>
        <w:fldChar w:fldCharType="end"/>
      </w:r>
      <w:r w:rsidRPr="003D3C56">
        <w:rPr>
          <w:rFonts w:eastAsia="Calibri"/>
          <w:szCs w:val="22"/>
          <w:lang w:val="en-GB" w:eastAsia="en-US"/>
        </w:rPr>
        <w:t>. Furthermore, the Mohr-Coulomb perfectly plastic material model, which was used to model the rock blocks between the joints, absorb energy during plastic flow. A zero material damping (for the blocks) was therefore assumed to be a good approximation of the conditions at the test sites for the parameter sensitivity analysis.</w:t>
      </w:r>
    </w:p>
    <w:p w14:paraId="708F669D" w14:textId="77777777" w:rsidR="003D3C56" w:rsidRPr="003D3C56" w:rsidRDefault="003D3C56" w:rsidP="003D3C56">
      <w:pPr>
        <w:widowControl/>
        <w:adjustRightInd/>
        <w:textAlignment w:val="auto"/>
        <w:rPr>
          <w:rFonts w:eastAsia="Calibri"/>
          <w:szCs w:val="22"/>
          <w:lang w:val="en-GB" w:eastAsia="en-US"/>
        </w:rPr>
      </w:pPr>
      <w:r w:rsidRPr="003D3C56">
        <w:rPr>
          <w:rFonts w:eastAsia="Calibri"/>
          <w:szCs w:val="22"/>
          <w:lang w:val="en-GB" w:eastAsia="en-US"/>
        </w:rPr>
        <w:t xml:space="preserve">All the models were run for about 35 – 40 ms. This was the time during which the failure of the burden and the test walls were fully developed in the models. No further failure was developed in the area of interest after this cycling time. </w:t>
      </w:r>
    </w:p>
    <w:p w14:paraId="48607910" w14:textId="77777777" w:rsidR="003D3C56" w:rsidRPr="003D3C56" w:rsidRDefault="003D3C56" w:rsidP="003D3C56">
      <w:pPr>
        <w:widowControl/>
        <w:adjustRightInd/>
        <w:textAlignment w:val="auto"/>
        <w:rPr>
          <w:rFonts w:eastAsia="Calibri"/>
          <w:szCs w:val="24"/>
          <w:lang w:eastAsia="en-US"/>
        </w:rPr>
      </w:pPr>
      <w:r w:rsidRPr="003D3C56">
        <w:rPr>
          <w:rFonts w:eastAsia="Calibri"/>
          <w:szCs w:val="24"/>
          <w:lang w:val="en-GB" w:eastAsia="en-US"/>
        </w:rPr>
        <w:t xml:space="preserve">Since UDEC is a 2D code, </w:t>
      </w:r>
      <w:r w:rsidRPr="003D3C56">
        <w:rPr>
          <w:rFonts w:eastAsia="Calibri"/>
          <w:szCs w:val="24"/>
          <w:lang w:eastAsia="en-US"/>
        </w:rPr>
        <w:t>a number of assumptions had to be made when the models of Tests 1, 2, 4 and 5 were developed, i.e.</w:t>
      </w:r>
    </w:p>
    <w:p w14:paraId="38114789" w14:textId="77777777" w:rsidR="003D3C56" w:rsidRPr="003D3C56" w:rsidRDefault="003D3C56" w:rsidP="003D3C56">
      <w:pPr>
        <w:widowControl/>
        <w:numPr>
          <w:ilvl w:val="0"/>
          <w:numId w:val="23"/>
        </w:numPr>
        <w:adjustRightInd/>
        <w:spacing w:before="60" w:after="60"/>
        <w:textAlignment w:val="auto"/>
        <w:rPr>
          <w:rFonts w:eastAsia="Calibri"/>
          <w:szCs w:val="22"/>
          <w:lang w:val="en-GB" w:eastAsia="en-US"/>
        </w:rPr>
      </w:pPr>
      <w:r w:rsidRPr="003D3C56">
        <w:rPr>
          <w:rFonts w:eastAsia="Calibri"/>
          <w:szCs w:val="24"/>
          <w:lang w:eastAsia="en-US"/>
        </w:rPr>
        <w:t>Only joints striking parallel to the crosscut were considered.</w:t>
      </w:r>
    </w:p>
    <w:p w14:paraId="09F21BC1" w14:textId="77777777" w:rsidR="003D3C56" w:rsidRPr="003D3C56" w:rsidRDefault="003D3C56" w:rsidP="003D3C56">
      <w:pPr>
        <w:widowControl/>
        <w:numPr>
          <w:ilvl w:val="0"/>
          <w:numId w:val="23"/>
        </w:numPr>
        <w:adjustRightInd/>
        <w:spacing w:before="60" w:after="60"/>
        <w:textAlignment w:val="auto"/>
        <w:rPr>
          <w:rFonts w:eastAsia="Calibri"/>
          <w:szCs w:val="22"/>
          <w:lang w:val="en-GB" w:eastAsia="en-US"/>
        </w:rPr>
      </w:pPr>
      <w:r w:rsidRPr="003D3C56">
        <w:rPr>
          <w:rFonts w:eastAsia="Calibri"/>
          <w:szCs w:val="24"/>
          <w:lang w:eastAsia="en-US"/>
        </w:rPr>
        <w:t xml:space="preserve">The joints were assumed to be persistent. </w:t>
      </w:r>
    </w:p>
    <w:p w14:paraId="281F6B72" w14:textId="77777777" w:rsidR="003D3C56" w:rsidRPr="003D3C56" w:rsidRDefault="003D3C56" w:rsidP="003D3C56">
      <w:pPr>
        <w:widowControl/>
        <w:numPr>
          <w:ilvl w:val="0"/>
          <w:numId w:val="23"/>
        </w:numPr>
        <w:adjustRightInd/>
        <w:spacing w:before="60" w:after="60"/>
        <w:textAlignment w:val="auto"/>
        <w:rPr>
          <w:rFonts w:eastAsia="Calibri"/>
          <w:szCs w:val="22"/>
          <w:lang w:val="en-GB" w:eastAsia="en-US"/>
        </w:rPr>
      </w:pPr>
      <w:r w:rsidRPr="003D3C56">
        <w:rPr>
          <w:rFonts w:eastAsia="Calibri"/>
          <w:szCs w:val="24"/>
          <w:lang w:eastAsia="en-US"/>
        </w:rPr>
        <w:t>Only one joint spacing was considered for each model.</w:t>
      </w:r>
    </w:p>
    <w:p w14:paraId="5869ADF5" w14:textId="77777777" w:rsidR="003D3C56" w:rsidRPr="003D3C56" w:rsidRDefault="003D3C56" w:rsidP="003D3C56">
      <w:pPr>
        <w:widowControl/>
        <w:numPr>
          <w:ilvl w:val="0"/>
          <w:numId w:val="23"/>
        </w:numPr>
        <w:adjustRightInd/>
        <w:spacing w:before="60" w:after="60"/>
        <w:textAlignment w:val="auto"/>
        <w:rPr>
          <w:rFonts w:eastAsia="Calibri"/>
          <w:szCs w:val="22"/>
          <w:lang w:val="en-GB" w:eastAsia="en-US"/>
        </w:rPr>
      </w:pPr>
      <w:r w:rsidRPr="003D3C56">
        <w:rPr>
          <w:rFonts w:eastAsia="Calibri"/>
          <w:szCs w:val="24"/>
          <w:lang w:eastAsia="en-US"/>
        </w:rPr>
        <w:t xml:space="preserve">The block material between the joints could only yield, not break into smaller blocks. </w:t>
      </w:r>
    </w:p>
    <w:p w14:paraId="69437D06" w14:textId="77777777" w:rsidR="003D3C56" w:rsidRPr="003D3C56" w:rsidRDefault="003D3C56" w:rsidP="003D3C56">
      <w:pPr>
        <w:widowControl/>
        <w:adjustRightInd/>
        <w:textAlignment w:val="auto"/>
        <w:rPr>
          <w:rFonts w:eastAsia="Calibri"/>
          <w:szCs w:val="22"/>
          <w:lang w:val="en-GB" w:eastAsia="en-US"/>
        </w:rPr>
      </w:pPr>
      <w:r w:rsidRPr="003D3C56">
        <w:rPr>
          <w:rFonts w:eastAsia="Calibri"/>
          <w:szCs w:val="22"/>
          <w:lang w:val="en-GB" w:eastAsia="en-US"/>
        </w:rPr>
        <w:t>As the joints were modelled in a two-dimensional program (UDEC), it was necessary to calculate the apparent dip of the joint sets modelled in UDEC. The following relation was used to calculate the apparent dip:</w:t>
      </w:r>
    </w:p>
    <w:tbl>
      <w:tblPr>
        <w:tblStyle w:val="Tabellrutnt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0"/>
        <w:gridCol w:w="580"/>
      </w:tblGrid>
      <w:tr w:rsidR="003D3C56" w:rsidRPr="003D3C56" w14:paraId="388740BA" w14:textId="77777777" w:rsidTr="00BA6B05">
        <w:tc>
          <w:tcPr>
            <w:tcW w:w="8613" w:type="dxa"/>
            <w:vAlign w:val="center"/>
          </w:tcPr>
          <w:p w14:paraId="5D203408" w14:textId="77777777" w:rsidR="003D3C56" w:rsidRPr="003D3C56" w:rsidRDefault="006B7A21" w:rsidP="003D3C56">
            <w:pPr>
              <w:widowControl/>
              <w:adjustRightInd/>
              <w:textAlignment w:val="auto"/>
              <w:rPr>
                <w:rFonts w:ascii="Times New Roman" w:hAnsi="Times New Roman"/>
                <w:lang w:val="sv-SE" w:eastAsia="en-US"/>
              </w:rPr>
            </w:pPr>
            <m:oMathPara>
              <m:oMath>
                <m:func>
                  <m:funcPr>
                    <m:ctrlPr>
                      <w:rPr>
                        <w:rFonts w:ascii="Cambria Math" w:hAnsi="Cambria Math"/>
                        <w:lang w:val="en-GB" w:eastAsia="en-US"/>
                      </w:rPr>
                    </m:ctrlPr>
                  </m:funcPr>
                  <m:fName>
                    <m:r>
                      <m:rPr>
                        <m:nor/>
                      </m:rPr>
                      <w:rPr>
                        <w:rFonts w:ascii="Times New Roman" w:hAnsi="Times New Roman"/>
                        <w:lang w:val="sv-SE" w:eastAsia="en-US"/>
                      </w:rPr>
                      <m:t>tan</m:t>
                    </m:r>
                  </m:fName>
                  <m:e>
                    <m:r>
                      <m:rPr>
                        <m:nor/>
                      </m:rPr>
                      <w:rPr>
                        <w:rFonts w:ascii="Times New Roman" w:hAnsi="Times New Roman"/>
                        <w:lang w:val="en-GB" w:eastAsia="en-US"/>
                      </w:rPr>
                      <m:t>α</m:t>
                    </m:r>
                  </m:e>
                </m:func>
                <m:r>
                  <m:rPr>
                    <m:nor/>
                  </m:rPr>
                  <w:rPr>
                    <w:rFonts w:ascii="Times New Roman" w:hAnsi="Times New Roman"/>
                    <w:lang w:val="sv-SE" w:eastAsia="en-US"/>
                  </w:rPr>
                  <m:t xml:space="preserve">= </m:t>
                </m:r>
                <m:func>
                  <m:funcPr>
                    <m:ctrlPr>
                      <w:rPr>
                        <w:rFonts w:ascii="Cambria Math" w:hAnsi="Cambria Math"/>
                        <w:lang w:val="en-GB" w:eastAsia="en-US"/>
                      </w:rPr>
                    </m:ctrlPr>
                  </m:funcPr>
                  <m:fName>
                    <m:r>
                      <m:rPr>
                        <m:nor/>
                      </m:rPr>
                      <w:rPr>
                        <w:rFonts w:ascii="Times New Roman" w:hAnsi="Times New Roman"/>
                        <w:lang w:val="sv-SE" w:eastAsia="en-US"/>
                      </w:rPr>
                      <m:t>tan</m:t>
                    </m:r>
                  </m:fName>
                  <m:e>
                    <m:r>
                      <m:rPr>
                        <m:nor/>
                      </m:rPr>
                      <w:rPr>
                        <w:rFonts w:ascii="Times New Roman" w:hAnsi="Times New Roman"/>
                        <w:lang w:val="en-GB" w:eastAsia="en-US"/>
                      </w:rPr>
                      <m:t>δ</m:t>
                    </m:r>
                  </m:e>
                </m:func>
                <m:r>
                  <m:rPr>
                    <m:nor/>
                  </m:rPr>
                  <w:rPr>
                    <w:rFonts w:ascii="Times New Roman" w:hAnsi="Times New Roman"/>
                    <w:lang w:val="sv-SE" w:eastAsia="en-US"/>
                  </w:rPr>
                  <m:t>×</m:t>
                </m:r>
                <m:func>
                  <m:funcPr>
                    <m:ctrlPr>
                      <w:rPr>
                        <w:rFonts w:ascii="Cambria Math" w:hAnsi="Cambria Math"/>
                        <w:lang w:val="en-GB" w:eastAsia="en-US"/>
                      </w:rPr>
                    </m:ctrlPr>
                  </m:funcPr>
                  <m:fName>
                    <m:r>
                      <m:rPr>
                        <m:nor/>
                      </m:rPr>
                      <w:rPr>
                        <w:rFonts w:ascii="Times New Roman" w:hAnsi="Times New Roman"/>
                        <w:lang w:val="sv-SE" w:eastAsia="en-US"/>
                      </w:rPr>
                      <m:t>sin</m:t>
                    </m:r>
                  </m:fName>
                  <m:e>
                    <m:r>
                      <m:rPr>
                        <m:nor/>
                      </m:rPr>
                      <w:rPr>
                        <w:rFonts w:ascii="Times New Roman" w:hAnsi="Times New Roman"/>
                        <w:lang w:val="en-GB" w:eastAsia="en-US"/>
                      </w:rPr>
                      <m:t>β</m:t>
                    </m:r>
                  </m:e>
                </m:func>
              </m:oMath>
            </m:oMathPara>
          </w:p>
        </w:tc>
        <w:tc>
          <w:tcPr>
            <w:tcW w:w="599" w:type="dxa"/>
            <w:vAlign w:val="center"/>
          </w:tcPr>
          <w:p w14:paraId="3779037A" w14:textId="77777777" w:rsidR="003D3C56" w:rsidRPr="003D3C56" w:rsidRDefault="003D3C56" w:rsidP="003D3C56">
            <w:pPr>
              <w:widowControl/>
              <w:adjustRightInd/>
              <w:spacing w:after="120"/>
              <w:jc w:val="center"/>
              <w:textAlignment w:val="auto"/>
              <w:rPr>
                <w:rFonts w:ascii="Times New Roman" w:eastAsia="CMR10" w:hAnsi="Times New Roman"/>
                <w:lang w:val="en-GB" w:eastAsia="en-GB"/>
              </w:rPr>
            </w:pPr>
            <w:bookmarkStart w:id="15" w:name="_Ref462254902"/>
            <w:r w:rsidRPr="003D3C56">
              <w:rPr>
                <w:rFonts w:ascii="Times New Roman" w:eastAsia="CMR10" w:hAnsi="Times New Roman"/>
                <w:lang w:val="en-GB" w:eastAsia="en-GB"/>
              </w:rPr>
              <w:t>(</w:t>
            </w:r>
            <w:r w:rsidRPr="003D3C56">
              <w:rPr>
                <w:rFonts w:eastAsia="CMR10"/>
                <w:noProof/>
                <w:lang w:val="en-GB" w:eastAsia="en-GB"/>
              </w:rPr>
              <w:fldChar w:fldCharType="begin"/>
            </w:r>
            <w:r w:rsidRPr="003D3C56">
              <w:rPr>
                <w:rFonts w:ascii="Times New Roman" w:eastAsia="CMR10" w:hAnsi="Times New Roman"/>
                <w:noProof/>
                <w:lang w:val="en-GB" w:eastAsia="en-GB"/>
              </w:rPr>
              <w:instrText xml:space="preserve"> SEQ Equation \* ARABIC </w:instrText>
            </w:r>
            <w:r w:rsidRPr="003D3C56">
              <w:rPr>
                <w:rFonts w:eastAsia="CMR10"/>
                <w:noProof/>
                <w:lang w:val="en-GB" w:eastAsia="en-GB"/>
              </w:rPr>
              <w:fldChar w:fldCharType="separate"/>
            </w:r>
            <w:r w:rsidRPr="003D3C56">
              <w:rPr>
                <w:rFonts w:ascii="Times New Roman" w:eastAsia="CMR10" w:hAnsi="Times New Roman"/>
                <w:noProof/>
                <w:lang w:val="en-GB" w:eastAsia="en-GB"/>
              </w:rPr>
              <w:t>1</w:t>
            </w:r>
            <w:r w:rsidRPr="003D3C56">
              <w:rPr>
                <w:rFonts w:eastAsia="CMR10"/>
                <w:noProof/>
                <w:lang w:val="en-GB" w:eastAsia="en-GB"/>
              </w:rPr>
              <w:fldChar w:fldCharType="end"/>
            </w:r>
            <w:r w:rsidRPr="003D3C56">
              <w:rPr>
                <w:rFonts w:ascii="Times New Roman" w:eastAsia="CMR10" w:hAnsi="Times New Roman"/>
                <w:lang w:val="en-GB" w:eastAsia="en-GB"/>
              </w:rPr>
              <w:t>)</w:t>
            </w:r>
            <w:bookmarkEnd w:id="15"/>
          </w:p>
        </w:tc>
      </w:tr>
    </w:tbl>
    <w:p w14:paraId="53BC6D0D" w14:textId="467C6DE8" w:rsidR="003D3C56" w:rsidRDefault="003D3C56" w:rsidP="00931943">
      <w:pPr>
        <w:widowControl/>
        <w:adjustRightInd/>
        <w:textAlignment w:val="auto"/>
        <w:rPr>
          <w:rFonts w:eastAsia="Calibri"/>
          <w:szCs w:val="22"/>
          <w:lang w:val="en-GB" w:eastAsia="en-US"/>
        </w:rPr>
      </w:pPr>
      <w:r w:rsidRPr="003D3C56">
        <w:rPr>
          <w:rFonts w:eastAsia="Calibri"/>
          <w:szCs w:val="22"/>
          <w:lang w:val="en-GB" w:eastAsia="en-US"/>
        </w:rPr>
        <w:t xml:space="preserve">where </w:t>
      </w:r>
      <w:bookmarkStart w:id="16" w:name="_Hlk498707049"/>
      <m:oMath>
        <m:r>
          <m:rPr>
            <m:nor/>
          </m:rPr>
          <w:rPr>
            <w:rFonts w:eastAsia="Calibri"/>
            <w:i/>
            <w:szCs w:val="22"/>
            <w:lang w:val="en-GB" w:eastAsia="en-US"/>
          </w:rPr>
          <m:t>δ</m:t>
        </m:r>
      </m:oMath>
      <w:bookmarkEnd w:id="16"/>
      <w:r w:rsidRPr="003D3C56">
        <w:rPr>
          <w:rFonts w:eastAsia="Calibri"/>
          <w:szCs w:val="22"/>
          <w:lang w:val="en-GB" w:eastAsia="en-US"/>
        </w:rPr>
        <w:t xml:space="preserve"> is the true dip and </w:t>
      </w:r>
      <m:oMath>
        <m:r>
          <m:rPr>
            <m:nor/>
          </m:rPr>
          <w:rPr>
            <w:rFonts w:eastAsia="Calibri"/>
            <w:i/>
            <w:szCs w:val="22"/>
            <w:lang w:val="en-GB" w:eastAsia="en-US"/>
          </w:rPr>
          <m:t>β</m:t>
        </m:r>
      </m:oMath>
      <w:r w:rsidRPr="003D3C56">
        <w:rPr>
          <w:rFonts w:eastAsia="Calibri"/>
          <w:szCs w:val="22"/>
          <w:lang w:val="en-GB" w:eastAsia="en-US"/>
        </w:rPr>
        <w:t xml:space="preserve"> is the angle between the line of strike and the cross section of interest. The modelled joint orientations in UDEC for Tests 1, 2, 4 and 5 are presented in </w:t>
      </w:r>
      <w:r w:rsidRPr="003D3C56">
        <w:rPr>
          <w:rFonts w:eastAsia="Calibri"/>
          <w:szCs w:val="22"/>
          <w:lang w:val="en-GB" w:eastAsia="en-US"/>
        </w:rPr>
        <w:fldChar w:fldCharType="begin"/>
      </w:r>
      <w:r w:rsidRPr="003D3C56">
        <w:rPr>
          <w:rFonts w:eastAsia="Calibri"/>
          <w:szCs w:val="22"/>
          <w:lang w:val="en-GB" w:eastAsia="en-US"/>
        </w:rPr>
        <w:instrText xml:space="preserve"> REF _Ref466289109 \r \h </w:instrText>
      </w:r>
      <w:r w:rsidRPr="003D3C56">
        <w:rPr>
          <w:rFonts w:eastAsia="Calibri"/>
          <w:szCs w:val="22"/>
          <w:lang w:val="en-GB" w:eastAsia="en-US"/>
        </w:rPr>
      </w:r>
      <w:r w:rsidRPr="003D3C56">
        <w:rPr>
          <w:rFonts w:eastAsia="Calibri"/>
          <w:szCs w:val="22"/>
          <w:lang w:val="en-GB" w:eastAsia="en-US"/>
        </w:rPr>
        <w:fldChar w:fldCharType="separate"/>
      </w:r>
      <w:r w:rsidRPr="003D3C56">
        <w:rPr>
          <w:rFonts w:eastAsia="Calibri"/>
          <w:szCs w:val="22"/>
          <w:lang w:val="en-GB" w:eastAsia="en-US"/>
        </w:rPr>
        <w:t>Table 2</w:t>
      </w:r>
      <w:r w:rsidRPr="003D3C56">
        <w:rPr>
          <w:rFonts w:eastAsia="Calibri"/>
          <w:szCs w:val="22"/>
          <w:lang w:val="en-GB" w:eastAsia="en-US"/>
        </w:rPr>
        <w:fldChar w:fldCharType="end"/>
      </w:r>
      <w:r w:rsidRPr="003D3C56">
        <w:rPr>
          <w:rFonts w:eastAsia="Calibri"/>
          <w:szCs w:val="22"/>
          <w:lang w:val="en-GB" w:eastAsia="en-US"/>
        </w:rPr>
        <w:t xml:space="preserve">. In </w:t>
      </w:r>
      <w:r w:rsidRPr="003D3C56">
        <w:rPr>
          <w:rFonts w:eastAsia="Calibri"/>
          <w:szCs w:val="22"/>
          <w:lang w:val="en-GB" w:eastAsia="en-US"/>
        </w:rPr>
        <w:fldChar w:fldCharType="begin"/>
      </w:r>
      <w:r w:rsidRPr="003D3C56">
        <w:rPr>
          <w:rFonts w:eastAsia="Calibri"/>
          <w:szCs w:val="22"/>
          <w:lang w:val="en-GB" w:eastAsia="en-US"/>
        </w:rPr>
        <w:instrText xml:space="preserve"> REF _Ref466289109 \r \h </w:instrText>
      </w:r>
      <w:r w:rsidRPr="003D3C56">
        <w:rPr>
          <w:rFonts w:eastAsia="Calibri"/>
          <w:szCs w:val="22"/>
          <w:lang w:val="en-GB" w:eastAsia="en-US"/>
        </w:rPr>
      </w:r>
      <w:r w:rsidRPr="003D3C56">
        <w:rPr>
          <w:rFonts w:eastAsia="Calibri"/>
          <w:szCs w:val="22"/>
          <w:lang w:val="en-GB" w:eastAsia="en-US"/>
        </w:rPr>
        <w:fldChar w:fldCharType="separate"/>
      </w:r>
      <w:r w:rsidRPr="003D3C56">
        <w:rPr>
          <w:rFonts w:eastAsia="Calibri"/>
          <w:szCs w:val="22"/>
          <w:lang w:val="en-GB" w:eastAsia="en-US"/>
        </w:rPr>
        <w:t>Table 2</w:t>
      </w:r>
      <w:r w:rsidRPr="003D3C56">
        <w:rPr>
          <w:rFonts w:eastAsia="Calibri"/>
          <w:szCs w:val="22"/>
          <w:lang w:val="en-GB" w:eastAsia="en-US"/>
        </w:rPr>
        <w:fldChar w:fldCharType="end"/>
      </w:r>
      <w:r w:rsidRPr="003D3C56">
        <w:rPr>
          <w:rFonts w:eastAsia="Calibri"/>
          <w:szCs w:val="22"/>
          <w:lang w:val="en-GB" w:eastAsia="en-US"/>
        </w:rPr>
        <w:t>, the dip of each joint set is defined with a range of dips. Thus, the average value of the range is used to specify the true dip (</w:t>
      </w:r>
      <m:oMath>
        <m:r>
          <m:rPr>
            <m:nor/>
          </m:rPr>
          <w:rPr>
            <w:rFonts w:eastAsia="Calibri"/>
            <w:i/>
            <w:szCs w:val="22"/>
            <w:lang w:val="en-GB" w:eastAsia="en-US"/>
          </w:rPr>
          <m:t>δ</m:t>
        </m:r>
      </m:oMath>
      <w:r w:rsidRPr="003D3C56">
        <w:rPr>
          <w:rFonts w:eastAsia="Calibri"/>
          <w:szCs w:val="22"/>
          <w:lang w:val="en-GB" w:eastAsia="en-US"/>
        </w:rPr>
        <w:t>) value.</w:t>
      </w:r>
    </w:p>
    <w:p w14:paraId="2E913327" w14:textId="77777777" w:rsidR="00931943" w:rsidRPr="00931943" w:rsidRDefault="00931943" w:rsidP="00931943">
      <w:pPr>
        <w:widowControl/>
        <w:adjustRightInd/>
        <w:textAlignment w:val="auto"/>
        <w:rPr>
          <w:rFonts w:eastAsia="Calibri"/>
          <w:szCs w:val="22"/>
          <w:lang w:val="en-GB" w:eastAsia="en-US"/>
        </w:rPr>
      </w:pPr>
    </w:p>
    <w:p w14:paraId="3E2C6C1A" w14:textId="467B87D1" w:rsidR="00931943" w:rsidRDefault="00931943" w:rsidP="00931943">
      <w:pPr>
        <w:pStyle w:val="Tabletitle"/>
      </w:pPr>
      <w:r>
        <w:t xml:space="preserve">Table </w:t>
      </w:r>
      <w:r>
        <w:fldChar w:fldCharType="begin"/>
      </w:r>
      <w:r>
        <w:instrText xml:space="preserve"> SEQ Table \* ARABIC </w:instrText>
      </w:r>
      <w:r>
        <w:fldChar w:fldCharType="separate"/>
      </w:r>
      <w:r w:rsidR="00D054DF">
        <w:rPr>
          <w:noProof/>
        </w:rPr>
        <w:t>2</w:t>
      </w:r>
      <w:r>
        <w:fldChar w:fldCharType="end"/>
      </w:r>
      <w:bookmarkStart w:id="17" w:name="_Ref466289109"/>
      <w:r w:rsidRPr="00931943">
        <w:t>: The major joint sets considered for modelling in UDEC in Tests 1</w:t>
      </w:r>
      <w:r>
        <w:t xml:space="preserve"> – </w:t>
      </w:r>
      <w:r w:rsidRPr="00931943">
        <w:t>5</w:t>
      </w:r>
      <w:bookmarkEnd w:id="17"/>
      <w:r>
        <w:t xml:space="preserve"> </w:t>
      </w:r>
    </w:p>
    <w:tbl>
      <w:tblPr>
        <w:tblStyle w:val="shahintale1"/>
        <w:tblW w:w="5000" w:type="pct"/>
        <w:tblBorders>
          <w:left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93"/>
        <w:gridCol w:w="993"/>
        <w:gridCol w:w="994"/>
        <w:gridCol w:w="994"/>
        <w:gridCol w:w="994"/>
        <w:gridCol w:w="994"/>
        <w:gridCol w:w="994"/>
        <w:gridCol w:w="994"/>
      </w:tblGrid>
      <w:tr w:rsidR="003D3C56" w:rsidRPr="00374189" w14:paraId="67A9774A" w14:textId="77777777" w:rsidTr="00D6242C">
        <w:trPr>
          <w:cnfStyle w:val="100000000000" w:firstRow="1" w:lastRow="0" w:firstColumn="0" w:lastColumn="0" w:oddVBand="0" w:evenVBand="0" w:oddHBand="0" w:evenHBand="0" w:firstRowFirstColumn="0" w:firstRowLastColumn="0" w:lastRowFirstColumn="0" w:lastRowLastColumn="0"/>
        </w:trPr>
        <w:tc>
          <w:tcPr>
            <w:tcW w:w="625" w:type="pct"/>
            <w:tcBorders>
              <w:top w:val="none" w:sz="0" w:space="0" w:color="auto"/>
              <w:left w:val="none" w:sz="0" w:space="0" w:color="auto"/>
              <w:bottom w:val="none" w:sz="0" w:space="0" w:color="auto"/>
              <w:right w:val="none" w:sz="0" w:space="0" w:color="auto"/>
              <w:tl2br w:val="none" w:sz="0" w:space="0" w:color="auto"/>
              <w:tr2bl w:val="none" w:sz="0" w:space="0" w:color="auto"/>
            </w:tcBorders>
          </w:tcPr>
          <w:p w14:paraId="7EB068EE" w14:textId="77777777" w:rsidR="003D3C56" w:rsidRPr="00374189" w:rsidRDefault="003D3C56" w:rsidP="00374189">
            <w:pPr>
              <w:pStyle w:val="Tabletext"/>
            </w:pPr>
            <w:r w:rsidRPr="00374189">
              <w:t>Cross-cut</w:t>
            </w:r>
          </w:p>
        </w:tc>
        <w:tc>
          <w:tcPr>
            <w:tcW w:w="625" w:type="pct"/>
            <w:tcBorders>
              <w:top w:val="none" w:sz="0" w:space="0" w:color="auto"/>
              <w:left w:val="none" w:sz="0" w:space="0" w:color="auto"/>
              <w:bottom w:val="none" w:sz="0" w:space="0" w:color="auto"/>
              <w:right w:val="none" w:sz="0" w:space="0" w:color="auto"/>
              <w:tl2br w:val="none" w:sz="0" w:space="0" w:color="auto"/>
              <w:tr2bl w:val="none" w:sz="0" w:space="0" w:color="auto"/>
            </w:tcBorders>
          </w:tcPr>
          <w:p w14:paraId="50B6712A" w14:textId="77777777" w:rsidR="003D3C56" w:rsidRPr="00374189" w:rsidRDefault="003D3C56" w:rsidP="00374189">
            <w:pPr>
              <w:pStyle w:val="Tabletext"/>
            </w:pPr>
            <w:r w:rsidRPr="00374189">
              <w:t xml:space="preserve">Test </w:t>
            </w:r>
          </w:p>
        </w:tc>
        <w:tc>
          <w:tcPr>
            <w:tcW w:w="625" w:type="pct"/>
            <w:tcBorders>
              <w:top w:val="none" w:sz="0" w:space="0" w:color="auto"/>
              <w:left w:val="none" w:sz="0" w:space="0" w:color="auto"/>
              <w:bottom w:val="none" w:sz="0" w:space="0" w:color="auto"/>
              <w:right w:val="none" w:sz="0" w:space="0" w:color="auto"/>
              <w:tl2br w:val="none" w:sz="0" w:space="0" w:color="auto"/>
              <w:tr2bl w:val="none" w:sz="0" w:space="0" w:color="auto"/>
            </w:tcBorders>
          </w:tcPr>
          <w:p w14:paraId="02203818" w14:textId="77777777" w:rsidR="003D3C56" w:rsidRPr="00374189" w:rsidRDefault="003D3C56" w:rsidP="00374189">
            <w:pPr>
              <w:pStyle w:val="Tabletext"/>
            </w:pPr>
            <w:r w:rsidRPr="00374189">
              <w:t xml:space="preserve">Set </w:t>
            </w:r>
          </w:p>
        </w:tc>
        <w:tc>
          <w:tcPr>
            <w:tcW w:w="625" w:type="pct"/>
            <w:tcBorders>
              <w:top w:val="none" w:sz="0" w:space="0" w:color="auto"/>
              <w:left w:val="none" w:sz="0" w:space="0" w:color="auto"/>
              <w:bottom w:val="none" w:sz="0" w:space="0" w:color="auto"/>
              <w:right w:val="none" w:sz="0" w:space="0" w:color="auto"/>
              <w:tl2br w:val="none" w:sz="0" w:space="0" w:color="auto"/>
              <w:tr2bl w:val="none" w:sz="0" w:space="0" w:color="auto"/>
            </w:tcBorders>
          </w:tcPr>
          <w:p w14:paraId="2914B069" w14:textId="5004D0B5" w:rsidR="003D3C56" w:rsidRPr="00374189" w:rsidRDefault="003D3C56" w:rsidP="00374189">
            <w:pPr>
              <w:pStyle w:val="Tabletext"/>
            </w:pPr>
            <w:r w:rsidRPr="00374189">
              <w:t xml:space="preserve">Dip </w:t>
            </w:r>
            <w:r w:rsidR="00D665B9" w:rsidRPr="00374189">
              <w:t>(°)</w:t>
            </w:r>
          </w:p>
        </w:tc>
        <w:tc>
          <w:tcPr>
            <w:tcW w:w="625" w:type="pct"/>
            <w:tcBorders>
              <w:top w:val="none" w:sz="0" w:space="0" w:color="auto"/>
              <w:left w:val="none" w:sz="0" w:space="0" w:color="auto"/>
              <w:bottom w:val="none" w:sz="0" w:space="0" w:color="auto"/>
              <w:right w:val="none" w:sz="0" w:space="0" w:color="auto"/>
              <w:tl2br w:val="none" w:sz="0" w:space="0" w:color="auto"/>
              <w:tr2bl w:val="none" w:sz="0" w:space="0" w:color="auto"/>
            </w:tcBorders>
          </w:tcPr>
          <w:p w14:paraId="19C06EC3" w14:textId="535F057E" w:rsidR="003D3C56" w:rsidRPr="00374189" w:rsidRDefault="00374189" w:rsidP="00374189">
            <w:pPr>
              <w:pStyle w:val="Tabletext"/>
            </w:pPr>
            <w:r w:rsidRPr="00374189">
              <w:t xml:space="preserve">δ </w:t>
            </w:r>
            <w:r w:rsidR="00D665B9" w:rsidRPr="00374189">
              <w:t>(°)</w:t>
            </w:r>
          </w:p>
        </w:tc>
        <w:tc>
          <w:tcPr>
            <w:tcW w:w="625" w:type="pct"/>
            <w:tcBorders>
              <w:top w:val="none" w:sz="0" w:space="0" w:color="auto"/>
              <w:left w:val="none" w:sz="0" w:space="0" w:color="auto"/>
              <w:bottom w:val="none" w:sz="0" w:space="0" w:color="auto"/>
              <w:right w:val="none" w:sz="0" w:space="0" w:color="auto"/>
              <w:tl2br w:val="none" w:sz="0" w:space="0" w:color="auto"/>
              <w:tr2bl w:val="none" w:sz="0" w:space="0" w:color="auto"/>
            </w:tcBorders>
          </w:tcPr>
          <w:p w14:paraId="0665E551" w14:textId="1359F610" w:rsidR="003D3C56" w:rsidRPr="00374189" w:rsidRDefault="00374189" w:rsidP="00374189">
            <w:pPr>
              <w:pStyle w:val="Tabletext"/>
            </w:pPr>
            <w:r w:rsidRPr="00374189">
              <w:t xml:space="preserve">β </w:t>
            </w:r>
            <w:r w:rsidR="00D665B9" w:rsidRPr="00374189">
              <w:t>(°)</w:t>
            </w:r>
          </w:p>
        </w:tc>
        <w:tc>
          <w:tcPr>
            <w:tcW w:w="625" w:type="pct"/>
            <w:tcBorders>
              <w:top w:val="none" w:sz="0" w:space="0" w:color="auto"/>
              <w:left w:val="none" w:sz="0" w:space="0" w:color="auto"/>
              <w:bottom w:val="none" w:sz="0" w:space="0" w:color="auto"/>
              <w:right w:val="none" w:sz="0" w:space="0" w:color="auto"/>
              <w:tl2br w:val="none" w:sz="0" w:space="0" w:color="auto"/>
              <w:tr2bl w:val="none" w:sz="0" w:space="0" w:color="auto"/>
            </w:tcBorders>
          </w:tcPr>
          <w:p w14:paraId="0E1B09EE" w14:textId="7D417629" w:rsidR="003D3C56" w:rsidRPr="00374189" w:rsidRDefault="00374189" w:rsidP="00374189">
            <w:pPr>
              <w:pStyle w:val="Tabletext"/>
            </w:pPr>
            <w:r w:rsidRPr="00374189">
              <w:t>α</w:t>
            </w:r>
            <w:r w:rsidR="003D3C56" w:rsidRPr="00374189">
              <w:t xml:space="preserve"> </w:t>
            </w:r>
            <w:r w:rsidR="00D665B9" w:rsidRPr="00374189">
              <w:t>(°)</w:t>
            </w:r>
          </w:p>
        </w:tc>
        <w:tc>
          <w:tcPr>
            <w:tcW w:w="625" w:type="pct"/>
            <w:tcBorders>
              <w:top w:val="none" w:sz="0" w:space="0" w:color="auto"/>
              <w:left w:val="none" w:sz="0" w:space="0" w:color="auto"/>
              <w:bottom w:val="none" w:sz="0" w:space="0" w:color="auto"/>
              <w:right w:val="none" w:sz="0" w:space="0" w:color="auto"/>
              <w:tl2br w:val="none" w:sz="0" w:space="0" w:color="auto"/>
              <w:tr2bl w:val="none" w:sz="0" w:space="0" w:color="auto"/>
            </w:tcBorders>
          </w:tcPr>
          <w:p w14:paraId="3E589719" w14:textId="77777777" w:rsidR="003D3C56" w:rsidRPr="00374189" w:rsidRDefault="003D3C56" w:rsidP="00374189">
            <w:pPr>
              <w:pStyle w:val="Tabletext"/>
            </w:pPr>
            <w:r w:rsidRPr="00374189">
              <w:t>Spacing (m)</w:t>
            </w:r>
          </w:p>
        </w:tc>
      </w:tr>
      <w:tr w:rsidR="003D3C56" w:rsidRPr="00374189" w14:paraId="31E50F3A" w14:textId="77777777" w:rsidTr="00D6242C">
        <w:tc>
          <w:tcPr>
            <w:tcW w:w="625" w:type="pct"/>
          </w:tcPr>
          <w:p w14:paraId="6B525096" w14:textId="77777777" w:rsidR="003D3C56" w:rsidRPr="00374189" w:rsidRDefault="003D3C56" w:rsidP="00374189">
            <w:pPr>
              <w:pStyle w:val="Tabletext"/>
            </w:pPr>
            <w:r w:rsidRPr="00374189">
              <w:t>93</w:t>
            </w:r>
          </w:p>
        </w:tc>
        <w:tc>
          <w:tcPr>
            <w:tcW w:w="625" w:type="pct"/>
          </w:tcPr>
          <w:p w14:paraId="4FEA6A40" w14:textId="77777777" w:rsidR="003D3C56" w:rsidRPr="00374189" w:rsidRDefault="003D3C56" w:rsidP="00374189">
            <w:pPr>
              <w:pStyle w:val="Tabletext"/>
            </w:pPr>
            <w:r w:rsidRPr="00374189">
              <w:t>1 and 2</w:t>
            </w:r>
          </w:p>
        </w:tc>
        <w:tc>
          <w:tcPr>
            <w:tcW w:w="625" w:type="pct"/>
          </w:tcPr>
          <w:p w14:paraId="6EFAF87B" w14:textId="77777777" w:rsidR="003D3C56" w:rsidRPr="00374189" w:rsidRDefault="003D3C56" w:rsidP="00374189">
            <w:pPr>
              <w:pStyle w:val="Tabletext"/>
            </w:pPr>
            <w:r w:rsidRPr="00374189">
              <w:t>1</w:t>
            </w:r>
          </w:p>
        </w:tc>
        <w:tc>
          <w:tcPr>
            <w:tcW w:w="625" w:type="pct"/>
          </w:tcPr>
          <w:p w14:paraId="2D1B81B8" w14:textId="77777777" w:rsidR="003D3C56" w:rsidRPr="00374189" w:rsidRDefault="003D3C56" w:rsidP="00374189">
            <w:pPr>
              <w:pStyle w:val="Tabletext"/>
            </w:pPr>
            <w:r w:rsidRPr="00374189">
              <w:t xml:space="preserve">55 – 80 </w:t>
            </w:r>
          </w:p>
        </w:tc>
        <w:tc>
          <w:tcPr>
            <w:tcW w:w="625" w:type="pct"/>
          </w:tcPr>
          <w:p w14:paraId="134C2D37" w14:textId="77777777" w:rsidR="003D3C56" w:rsidRPr="00374189" w:rsidRDefault="003D3C56" w:rsidP="00374189">
            <w:pPr>
              <w:pStyle w:val="Tabletext"/>
            </w:pPr>
            <w:r w:rsidRPr="00374189">
              <w:t>67.5</w:t>
            </w:r>
          </w:p>
        </w:tc>
        <w:tc>
          <w:tcPr>
            <w:tcW w:w="625" w:type="pct"/>
          </w:tcPr>
          <w:p w14:paraId="6C6F4163" w14:textId="77777777" w:rsidR="003D3C56" w:rsidRPr="00374189" w:rsidRDefault="003D3C56" w:rsidP="00374189">
            <w:pPr>
              <w:pStyle w:val="Tabletext"/>
            </w:pPr>
            <w:r w:rsidRPr="00374189">
              <w:t>86</w:t>
            </w:r>
          </w:p>
        </w:tc>
        <w:tc>
          <w:tcPr>
            <w:tcW w:w="625" w:type="pct"/>
          </w:tcPr>
          <w:p w14:paraId="032C6BD4" w14:textId="77777777" w:rsidR="003D3C56" w:rsidRPr="00374189" w:rsidRDefault="003D3C56" w:rsidP="00374189">
            <w:pPr>
              <w:pStyle w:val="Tabletext"/>
            </w:pPr>
            <w:r w:rsidRPr="00374189">
              <w:t>67.5*</w:t>
            </w:r>
          </w:p>
        </w:tc>
        <w:tc>
          <w:tcPr>
            <w:tcW w:w="625" w:type="pct"/>
          </w:tcPr>
          <w:p w14:paraId="5A31570A" w14:textId="77777777" w:rsidR="003D3C56" w:rsidRPr="00374189" w:rsidRDefault="003D3C56" w:rsidP="00374189">
            <w:pPr>
              <w:pStyle w:val="Tabletext"/>
            </w:pPr>
            <w:r w:rsidRPr="00374189">
              <w:t xml:space="preserve">0.5 – 2 </w:t>
            </w:r>
          </w:p>
        </w:tc>
      </w:tr>
      <w:tr w:rsidR="003D3C56" w:rsidRPr="00374189" w14:paraId="70398F3F" w14:textId="77777777" w:rsidTr="00D6242C">
        <w:tc>
          <w:tcPr>
            <w:tcW w:w="625" w:type="pct"/>
            <w:vMerge w:val="restart"/>
          </w:tcPr>
          <w:p w14:paraId="3B85E077" w14:textId="77777777" w:rsidR="003D3C56" w:rsidRPr="00374189" w:rsidRDefault="003D3C56" w:rsidP="00374189">
            <w:pPr>
              <w:pStyle w:val="Tabletext"/>
            </w:pPr>
            <w:r w:rsidRPr="00374189">
              <w:t>95</w:t>
            </w:r>
          </w:p>
        </w:tc>
        <w:tc>
          <w:tcPr>
            <w:tcW w:w="625" w:type="pct"/>
            <w:vMerge w:val="restart"/>
          </w:tcPr>
          <w:p w14:paraId="1A00F825" w14:textId="77777777" w:rsidR="003D3C56" w:rsidRPr="00374189" w:rsidRDefault="003D3C56" w:rsidP="00374189">
            <w:pPr>
              <w:pStyle w:val="Tabletext"/>
            </w:pPr>
            <w:r w:rsidRPr="00374189">
              <w:t>4 and 5</w:t>
            </w:r>
          </w:p>
        </w:tc>
        <w:tc>
          <w:tcPr>
            <w:tcW w:w="625" w:type="pct"/>
          </w:tcPr>
          <w:p w14:paraId="323C5EC9" w14:textId="77777777" w:rsidR="003D3C56" w:rsidRPr="00374189" w:rsidRDefault="003D3C56" w:rsidP="00374189">
            <w:pPr>
              <w:pStyle w:val="Tabletext"/>
            </w:pPr>
            <w:r w:rsidRPr="00374189">
              <w:t>1</w:t>
            </w:r>
          </w:p>
        </w:tc>
        <w:tc>
          <w:tcPr>
            <w:tcW w:w="625" w:type="pct"/>
          </w:tcPr>
          <w:p w14:paraId="510D1977" w14:textId="77777777" w:rsidR="003D3C56" w:rsidRPr="00374189" w:rsidRDefault="003D3C56" w:rsidP="00374189">
            <w:pPr>
              <w:pStyle w:val="Tabletext"/>
            </w:pPr>
            <w:r w:rsidRPr="00374189">
              <w:t xml:space="preserve">50 – 80 </w:t>
            </w:r>
          </w:p>
        </w:tc>
        <w:tc>
          <w:tcPr>
            <w:tcW w:w="625" w:type="pct"/>
          </w:tcPr>
          <w:p w14:paraId="7E96B8E7" w14:textId="77777777" w:rsidR="003D3C56" w:rsidRPr="00374189" w:rsidRDefault="003D3C56" w:rsidP="00374189">
            <w:pPr>
              <w:pStyle w:val="Tabletext"/>
            </w:pPr>
            <w:r w:rsidRPr="00374189">
              <w:t>65</w:t>
            </w:r>
          </w:p>
        </w:tc>
        <w:tc>
          <w:tcPr>
            <w:tcW w:w="625" w:type="pct"/>
          </w:tcPr>
          <w:p w14:paraId="77406B7A" w14:textId="77777777" w:rsidR="003D3C56" w:rsidRPr="00374189" w:rsidRDefault="003D3C56" w:rsidP="00374189">
            <w:pPr>
              <w:pStyle w:val="Tabletext"/>
            </w:pPr>
            <w:r w:rsidRPr="00374189">
              <w:t>81</w:t>
            </w:r>
          </w:p>
        </w:tc>
        <w:tc>
          <w:tcPr>
            <w:tcW w:w="625" w:type="pct"/>
          </w:tcPr>
          <w:p w14:paraId="7D68275F" w14:textId="77777777" w:rsidR="003D3C56" w:rsidRPr="00374189" w:rsidRDefault="003D3C56" w:rsidP="00374189">
            <w:pPr>
              <w:pStyle w:val="Tabletext"/>
            </w:pPr>
            <w:r w:rsidRPr="00374189">
              <w:t>64*</w:t>
            </w:r>
          </w:p>
        </w:tc>
        <w:tc>
          <w:tcPr>
            <w:tcW w:w="625" w:type="pct"/>
          </w:tcPr>
          <w:p w14:paraId="1FBB51B0" w14:textId="77777777" w:rsidR="003D3C56" w:rsidRPr="00374189" w:rsidRDefault="003D3C56" w:rsidP="00374189">
            <w:pPr>
              <w:pStyle w:val="Tabletext"/>
            </w:pPr>
            <w:r w:rsidRPr="00374189">
              <w:t>0.5 – 2</w:t>
            </w:r>
          </w:p>
        </w:tc>
      </w:tr>
      <w:tr w:rsidR="003D3C56" w:rsidRPr="00374189" w14:paraId="4393DEB8" w14:textId="77777777" w:rsidTr="00D6242C">
        <w:tc>
          <w:tcPr>
            <w:tcW w:w="625" w:type="pct"/>
            <w:vMerge/>
          </w:tcPr>
          <w:p w14:paraId="6B395A92" w14:textId="77777777" w:rsidR="003D3C56" w:rsidRPr="00374189" w:rsidRDefault="003D3C56" w:rsidP="00374189">
            <w:pPr>
              <w:pStyle w:val="Tabletext"/>
            </w:pPr>
          </w:p>
        </w:tc>
        <w:tc>
          <w:tcPr>
            <w:tcW w:w="625" w:type="pct"/>
            <w:vMerge/>
          </w:tcPr>
          <w:p w14:paraId="12548874" w14:textId="77777777" w:rsidR="003D3C56" w:rsidRPr="00374189" w:rsidRDefault="003D3C56" w:rsidP="00374189">
            <w:pPr>
              <w:pStyle w:val="Tabletext"/>
            </w:pPr>
          </w:p>
        </w:tc>
        <w:tc>
          <w:tcPr>
            <w:tcW w:w="625" w:type="pct"/>
          </w:tcPr>
          <w:p w14:paraId="500395E4" w14:textId="77777777" w:rsidR="003D3C56" w:rsidRPr="00374189" w:rsidRDefault="003D3C56" w:rsidP="00374189">
            <w:pPr>
              <w:pStyle w:val="Tabletext"/>
            </w:pPr>
            <w:r w:rsidRPr="00374189">
              <w:t>3</w:t>
            </w:r>
          </w:p>
        </w:tc>
        <w:tc>
          <w:tcPr>
            <w:tcW w:w="625" w:type="pct"/>
          </w:tcPr>
          <w:p w14:paraId="349A3E2B" w14:textId="77777777" w:rsidR="003D3C56" w:rsidRPr="00374189" w:rsidRDefault="003D3C56" w:rsidP="00374189">
            <w:pPr>
              <w:pStyle w:val="Tabletext"/>
            </w:pPr>
            <w:r w:rsidRPr="00374189">
              <w:t xml:space="preserve">70 – 90 </w:t>
            </w:r>
          </w:p>
        </w:tc>
        <w:tc>
          <w:tcPr>
            <w:tcW w:w="625" w:type="pct"/>
          </w:tcPr>
          <w:p w14:paraId="1C4FD882" w14:textId="77777777" w:rsidR="003D3C56" w:rsidRPr="00374189" w:rsidRDefault="003D3C56" w:rsidP="00374189">
            <w:pPr>
              <w:pStyle w:val="Tabletext"/>
            </w:pPr>
            <w:r w:rsidRPr="00374189">
              <w:t>80</w:t>
            </w:r>
          </w:p>
        </w:tc>
        <w:tc>
          <w:tcPr>
            <w:tcW w:w="625" w:type="pct"/>
          </w:tcPr>
          <w:p w14:paraId="3E31A162" w14:textId="77777777" w:rsidR="003D3C56" w:rsidRPr="00374189" w:rsidRDefault="003D3C56" w:rsidP="00374189">
            <w:pPr>
              <w:pStyle w:val="Tabletext"/>
            </w:pPr>
            <w:r w:rsidRPr="00374189">
              <w:t>70</w:t>
            </w:r>
          </w:p>
        </w:tc>
        <w:tc>
          <w:tcPr>
            <w:tcW w:w="625" w:type="pct"/>
          </w:tcPr>
          <w:p w14:paraId="1109023F" w14:textId="77777777" w:rsidR="003D3C56" w:rsidRPr="00374189" w:rsidRDefault="003D3C56" w:rsidP="00374189">
            <w:pPr>
              <w:pStyle w:val="Tabletext"/>
            </w:pPr>
            <w:r w:rsidRPr="00374189">
              <w:t>79.5</w:t>
            </w:r>
          </w:p>
        </w:tc>
        <w:tc>
          <w:tcPr>
            <w:tcW w:w="625" w:type="pct"/>
          </w:tcPr>
          <w:p w14:paraId="21A7F5F8" w14:textId="77777777" w:rsidR="003D3C56" w:rsidRPr="00374189" w:rsidRDefault="003D3C56" w:rsidP="00374189">
            <w:pPr>
              <w:pStyle w:val="Tabletext"/>
            </w:pPr>
            <w:r w:rsidRPr="00374189">
              <w:t>0.5 – 2</w:t>
            </w:r>
          </w:p>
        </w:tc>
      </w:tr>
      <w:tr w:rsidR="003D3C56" w:rsidRPr="00374189" w14:paraId="55BAEB49" w14:textId="77777777" w:rsidTr="00D6242C">
        <w:tc>
          <w:tcPr>
            <w:tcW w:w="5000" w:type="pct"/>
            <w:gridSpan w:val="8"/>
          </w:tcPr>
          <w:p w14:paraId="1AD41874" w14:textId="77777777" w:rsidR="003D3C56" w:rsidRPr="00374189" w:rsidRDefault="003D3C56" w:rsidP="00374189">
            <w:pPr>
              <w:pStyle w:val="Tabletext"/>
            </w:pPr>
            <w:r w:rsidRPr="00374189">
              <w:t xml:space="preserve">* The input angle in UDEC is 180 - </w:t>
            </w:r>
            <m:oMath>
              <m:r>
                <m:rPr>
                  <m:nor/>
                </m:rPr>
                <m:t>α</m:t>
              </m:r>
              <m:r>
                <m:rPr>
                  <m:sty m:val="p"/>
                </m:rPr>
                <w:rPr>
                  <w:rFonts w:ascii="Cambria Math" w:hAnsi="Cambria Math"/>
                </w:rPr>
                <m:t xml:space="preserve"> </m:t>
              </m:r>
            </m:oMath>
            <w:r w:rsidRPr="00374189">
              <w:t>for the joint set due to their dip direction with respect to the test wall.</w:t>
            </w:r>
          </w:p>
        </w:tc>
      </w:tr>
    </w:tbl>
    <w:p w14:paraId="2F61FECA" w14:textId="77777777" w:rsidR="003D3C56" w:rsidRPr="003D3C56" w:rsidRDefault="003D3C56" w:rsidP="003D3C56">
      <w:pPr>
        <w:rPr>
          <w:lang w:val="en-GB"/>
        </w:rPr>
      </w:pPr>
    </w:p>
    <w:bookmarkEnd w:id="1"/>
    <w:p w14:paraId="47920429" w14:textId="14C5C27C" w:rsidR="00881C04" w:rsidRDefault="009C11B4" w:rsidP="003F3ED0">
      <w:pPr>
        <w:pStyle w:val="HeadingNumbering3"/>
      </w:pPr>
      <w:r>
        <w:t>Material properties</w:t>
      </w:r>
    </w:p>
    <w:p w14:paraId="01C2C620" w14:textId="2D3501BD" w:rsidR="009C11B4" w:rsidRDefault="00C87FC2" w:rsidP="009C11B4">
      <w:r>
        <w:t xml:space="preserve">The used rock properties in UDEC are summarized in </w:t>
      </w:r>
      <w:r>
        <w:fldChar w:fldCharType="begin"/>
      </w:r>
      <w:r>
        <w:instrText xml:space="preserve"> REF _Ref465869650 \r \h </w:instrText>
      </w:r>
      <w:r>
        <w:fldChar w:fldCharType="separate"/>
      </w:r>
      <w:r>
        <w:t>Table 3</w:t>
      </w:r>
      <w:r>
        <w:fldChar w:fldCharType="end"/>
      </w:r>
      <w:r>
        <w:t xml:space="preserve">. The rock block was assigned intact rock properties as the joints were modelled explicitly. </w:t>
      </w:r>
      <w:r w:rsidRPr="00FC4382">
        <w:t xml:space="preserve">The </w:t>
      </w:r>
      <w:r>
        <w:t>parameters and their</w:t>
      </w:r>
      <w:r w:rsidRPr="00FC4382">
        <w:t xml:space="preserve"> </w:t>
      </w:r>
      <w:r>
        <w:t>corresponding values</w:t>
      </w:r>
      <w:r w:rsidRPr="00FC4382">
        <w:t xml:space="preserve"> </w:t>
      </w:r>
      <w:r>
        <w:t xml:space="preserve">were obtained from previous studies conducted by </w:t>
      </w:r>
      <w:r w:rsidRPr="0009582D">
        <w:t xml:space="preserve">Malmgren and Nordlund </w:t>
      </w:r>
      <w:r w:rsidRPr="0009582D">
        <w:fldChar w:fldCharType="begin"/>
      </w:r>
      <w:r w:rsidRPr="0009582D">
        <w:instrText>ADDIN RW.CITE{{88 Malmgren, Lars 2008/a;}}</w:instrText>
      </w:r>
      <w:r w:rsidRPr="0009582D">
        <w:fldChar w:fldCharType="separate"/>
      </w:r>
      <w:r>
        <w:t>(2008)</w:t>
      </w:r>
      <w:r w:rsidRPr="0009582D">
        <w:fldChar w:fldCharType="end"/>
      </w:r>
      <w:r>
        <w:t xml:space="preserve">, </w:t>
      </w:r>
      <w:r w:rsidRPr="0009582D">
        <w:t xml:space="preserve">Malmgren </w:t>
      </w:r>
      <w:r w:rsidRPr="0009582D">
        <w:fldChar w:fldCharType="begin"/>
      </w:r>
      <w:r w:rsidRPr="0009582D">
        <w:instrText>ADDIN RW.CITE{{135 Malmgren, L. 2008/a;}}</w:instrText>
      </w:r>
      <w:r w:rsidRPr="0009582D">
        <w:fldChar w:fldCharType="separate"/>
      </w:r>
      <w:r>
        <w:t>(2008)</w:t>
      </w:r>
      <w:r w:rsidRPr="0009582D">
        <w:fldChar w:fldCharType="end"/>
      </w:r>
      <w:r>
        <w:t xml:space="preserve"> and </w:t>
      </w:r>
      <w:r w:rsidRPr="0009582D">
        <w:t xml:space="preserve">Brandshaug </w:t>
      </w:r>
      <w:r w:rsidRPr="0009582D">
        <w:lastRenderedPageBreak/>
        <w:fldChar w:fldCharType="begin"/>
      </w:r>
      <w:r w:rsidRPr="0009582D">
        <w:instrText>ADDIN RW.CITE{{134 Brandshaug, T. 2009/a;}}</w:instrText>
      </w:r>
      <w:r w:rsidRPr="0009582D">
        <w:fldChar w:fldCharType="separate"/>
      </w:r>
      <w:r>
        <w:t>(2009)</w:t>
      </w:r>
      <w:r w:rsidRPr="0009582D">
        <w:fldChar w:fldCharType="end"/>
      </w:r>
      <w:r>
        <w:t>.</w:t>
      </w:r>
    </w:p>
    <w:p w14:paraId="659076B1" w14:textId="77777777" w:rsidR="00C87FC2" w:rsidRDefault="00C87FC2" w:rsidP="009C11B4"/>
    <w:p w14:paraId="56798D06" w14:textId="31B44C3B" w:rsidR="00C87FC2" w:rsidRPr="00C87FC2" w:rsidRDefault="00C87FC2" w:rsidP="00C87FC2">
      <w:pPr>
        <w:pStyle w:val="Tabletitle"/>
        <w:rPr>
          <w:rFonts w:eastAsia="Calibri"/>
          <w:szCs w:val="24"/>
          <w:lang w:val="en-GB" w:eastAsia="el-GR"/>
        </w:rPr>
      </w:pPr>
      <w:r>
        <w:t xml:space="preserve">Table </w:t>
      </w:r>
      <w:r>
        <w:fldChar w:fldCharType="begin"/>
      </w:r>
      <w:r>
        <w:instrText xml:space="preserve"> SEQ Table \* ARABIC </w:instrText>
      </w:r>
      <w:r>
        <w:fldChar w:fldCharType="separate"/>
      </w:r>
      <w:r w:rsidR="00D054DF">
        <w:rPr>
          <w:noProof/>
        </w:rPr>
        <w:t>3</w:t>
      </w:r>
      <w:r>
        <w:fldChar w:fldCharType="end"/>
      </w:r>
      <w:r w:rsidRPr="00931943">
        <w:t>:</w:t>
      </w:r>
      <w:r>
        <w:t xml:space="preserve"> </w:t>
      </w:r>
      <w:r w:rsidRPr="00C87FC2">
        <w:t xml:space="preserve">Intact rock properties used in numerical analysis </w:t>
      </w:r>
      <w:r w:rsidRPr="00C87FC2">
        <w:fldChar w:fldCharType="begin"/>
      </w:r>
      <w:r w:rsidRPr="00C87FC2">
        <w:instrText>ADDIN RW.CITE{{88 Malmgren, Lars 2008; 135 Malmgren, L. 2008; 134 Brandshaug, T. 2009}}</w:instrText>
      </w:r>
      <w:r w:rsidRPr="00C87FC2">
        <w:fldChar w:fldCharType="separate"/>
      </w:r>
      <w:r w:rsidRPr="00C87FC2">
        <w:t>(Malmgren and Nordlund 2008; Malmgren 2008; Brandshaug 2009)</w:t>
      </w:r>
      <w:r w:rsidRPr="00C87FC2">
        <w:fldChar w:fldCharType="end"/>
      </w:r>
    </w:p>
    <w:tbl>
      <w:tblPr>
        <w:tblStyle w:val="shahintale2"/>
        <w:tblW w:w="4987" w:type="pct"/>
        <w:tblInd w:w="0" w:type="dxa"/>
        <w:tblBorders>
          <w:left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59"/>
        <w:gridCol w:w="903"/>
        <w:gridCol w:w="981"/>
        <w:gridCol w:w="903"/>
        <w:gridCol w:w="903"/>
        <w:gridCol w:w="969"/>
        <w:gridCol w:w="847"/>
        <w:gridCol w:w="859"/>
        <w:gridCol w:w="726"/>
      </w:tblGrid>
      <w:tr w:rsidR="00D6242C" w:rsidRPr="00C87FC2" w14:paraId="423AB386" w14:textId="77777777" w:rsidTr="00D6242C">
        <w:trPr>
          <w:cnfStyle w:val="100000000000" w:firstRow="1" w:lastRow="0" w:firstColumn="0" w:lastColumn="0" w:oddVBand="0" w:evenVBand="0" w:oddHBand="0" w:evenHBand="0" w:firstRowFirstColumn="0" w:firstRowLastColumn="0" w:lastRowFirstColumn="0" w:lastRowLastColumn="0"/>
          <w:trHeight w:val="312"/>
        </w:trPr>
        <w:tc>
          <w:tcPr>
            <w:tcW w:w="556" w:type="pct"/>
            <w:tcBorders>
              <w:top w:val="none" w:sz="0" w:space="0" w:color="auto"/>
              <w:left w:val="none" w:sz="0" w:space="0" w:color="auto"/>
              <w:bottom w:val="none" w:sz="0" w:space="0" w:color="auto"/>
              <w:right w:val="none" w:sz="0" w:space="0" w:color="auto"/>
              <w:tl2br w:val="none" w:sz="0" w:space="0" w:color="auto"/>
              <w:tr2bl w:val="none" w:sz="0" w:space="0" w:color="auto"/>
            </w:tcBorders>
          </w:tcPr>
          <w:p w14:paraId="465450C0" w14:textId="77777777" w:rsidR="00C87FC2" w:rsidRPr="00C87FC2" w:rsidRDefault="00C87FC2" w:rsidP="00C87FC2">
            <w:pPr>
              <w:pStyle w:val="Tabletext"/>
            </w:pPr>
            <w:r w:rsidRPr="00C87FC2">
              <w:t>Density (kg/m3)</w:t>
            </w:r>
          </w:p>
        </w:tc>
        <w:tc>
          <w:tcPr>
            <w:tcW w:w="577" w:type="pct"/>
            <w:tcBorders>
              <w:top w:val="none" w:sz="0" w:space="0" w:color="auto"/>
              <w:left w:val="none" w:sz="0" w:space="0" w:color="auto"/>
              <w:bottom w:val="none" w:sz="0" w:space="0" w:color="auto"/>
              <w:right w:val="none" w:sz="0" w:space="0" w:color="auto"/>
              <w:tl2br w:val="none" w:sz="0" w:space="0" w:color="auto"/>
              <w:tr2bl w:val="none" w:sz="0" w:space="0" w:color="auto"/>
            </w:tcBorders>
          </w:tcPr>
          <w:p w14:paraId="2BAAA301" w14:textId="77777777" w:rsidR="00C87FC2" w:rsidRPr="00C87FC2" w:rsidRDefault="00C87FC2" w:rsidP="00C87FC2">
            <w:pPr>
              <w:pStyle w:val="Tabletext"/>
            </w:pPr>
            <w:r w:rsidRPr="00C87FC2">
              <w:t>Elastic modulus (GPa)</w:t>
            </w:r>
          </w:p>
        </w:tc>
        <w:tc>
          <w:tcPr>
            <w:tcW w:w="501" w:type="pct"/>
            <w:tcBorders>
              <w:top w:val="none" w:sz="0" w:space="0" w:color="auto"/>
              <w:left w:val="none" w:sz="0" w:space="0" w:color="auto"/>
              <w:bottom w:val="none" w:sz="0" w:space="0" w:color="auto"/>
              <w:right w:val="none" w:sz="0" w:space="0" w:color="auto"/>
              <w:tl2br w:val="none" w:sz="0" w:space="0" w:color="auto"/>
              <w:tr2bl w:val="none" w:sz="0" w:space="0" w:color="auto"/>
            </w:tcBorders>
          </w:tcPr>
          <w:p w14:paraId="4C3C1B41" w14:textId="77777777" w:rsidR="00C87FC2" w:rsidRPr="00C87FC2" w:rsidRDefault="00C87FC2" w:rsidP="00C87FC2">
            <w:pPr>
              <w:pStyle w:val="Tabletext"/>
            </w:pPr>
            <w:r w:rsidRPr="00C87FC2">
              <w:t xml:space="preserve">Poisson’s ratio </w:t>
            </w:r>
          </w:p>
        </w:tc>
        <w:tc>
          <w:tcPr>
            <w:tcW w:w="486" w:type="pct"/>
            <w:tcBorders>
              <w:top w:val="none" w:sz="0" w:space="0" w:color="auto"/>
              <w:left w:val="none" w:sz="0" w:space="0" w:color="auto"/>
              <w:bottom w:val="none" w:sz="0" w:space="0" w:color="auto"/>
              <w:right w:val="none" w:sz="0" w:space="0" w:color="auto"/>
              <w:tl2br w:val="none" w:sz="0" w:space="0" w:color="auto"/>
              <w:tr2bl w:val="none" w:sz="0" w:space="0" w:color="auto"/>
            </w:tcBorders>
          </w:tcPr>
          <w:p w14:paraId="38EE67CD" w14:textId="77777777" w:rsidR="00C87FC2" w:rsidRPr="00C87FC2" w:rsidRDefault="00C87FC2" w:rsidP="00C87FC2">
            <w:pPr>
              <w:pStyle w:val="Tabletext"/>
            </w:pPr>
            <w:r w:rsidRPr="00C87FC2">
              <w:t>Bulk modulus (GPa)</w:t>
            </w:r>
          </w:p>
        </w:tc>
        <w:tc>
          <w:tcPr>
            <w:tcW w:w="484" w:type="pct"/>
            <w:tcBorders>
              <w:top w:val="none" w:sz="0" w:space="0" w:color="auto"/>
              <w:left w:val="none" w:sz="0" w:space="0" w:color="auto"/>
              <w:bottom w:val="none" w:sz="0" w:space="0" w:color="auto"/>
              <w:right w:val="none" w:sz="0" w:space="0" w:color="auto"/>
              <w:tl2br w:val="none" w:sz="0" w:space="0" w:color="auto"/>
              <w:tr2bl w:val="none" w:sz="0" w:space="0" w:color="auto"/>
            </w:tcBorders>
          </w:tcPr>
          <w:p w14:paraId="2D10FF7C" w14:textId="77777777" w:rsidR="00C87FC2" w:rsidRPr="00C87FC2" w:rsidRDefault="00C87FC2" w:rsidP="00C87FC2">
            <w:pPr>
              <w:pStyle w:val="Tabletext"/>
            </w:pPr>
            <w:r w:rsidRPr="00C87FC2">
              <w:t xml:space="preserve">Shear modulus (GPa) </w:t>
            </w:r>
          </w:p>
        </w:tc>
        <w:tc>
          <w:tcPr>
            <w:tcW w:w="605" w:type="pct"/>
            <w:tcBorders>
              <w:top w:val="none" w:sz="0" w:space="0" w:color="auto"/>
              <w:left w:val="none" w:sz="0" w:space="0" w:color="auto"/>
              <w:bottom w:val="none" w:sz="0" w:space="0" w:color="auto"/>
              <w:right w:val="none" w:sz="0" w:space="0" w:color="auto"/>
              <w:tl2br w:val="none" w:sz="0" w:space="0" w:color="auto"/>
              <w:tr2bl w:val="none" w:sz="0" w:space="0" w:color="auto"/>
            </w:tcBorders>
          </w:tcPr>
          <w:p w14:paraId="002613FD" w14:textId="77777777" w:rsidR="00C87FC2" w:rsidRPr="00C87FC2" w:rsidRDefault="00C87FC2" w:rsidP="00C87FC2">
            <w:pPr>
              <w:pStyle w:val="Tabletext"/>
            </w:pPr>
            <w:r w:rsidRPr="00C87FC2">
              <w:t>Cohesion (MPa)</w:t>
            </w:r>
          </w:p>
        </w:tc>
        <w:tc>
          <w:tcPr>
            <w:tcW w:w="577" w:type="pct"/>
            <w:tcBorders>
              <w:top w:val="none" w:sz="0" w:space="0" w:color="auto"/>
              <w:left w:val="none" w:sz="0" w:space="0" w:color="auto"/>
              <w:bottom w:val="none" w:sz="0" w:space="0" w:color="auto"/>
              <w:right w:val="none" w:sz="0" w:space="0" w:color="auto"/>
              <w:tl2br w:val="none" w:sz="0" w:space="0" w:color="auto"/>
              <w:tr2bl w:val="none" w:sz="0" w:space="0" w:color="auto"/>
            </w:tcBorders>
          </w:tcPr>
          <w:p w14:paraId="4FD97F84" w14:textId="77777777" w:rsidR="00C87FC2" w:rsidRPr="00C87FC2" w:rsidRDefault="00C87FC2" w:rsidP="00C87FC2">
            <w:pPr>
              <w:pStyle w:val="Tabletext"/>
            </w:pPr>
            <w:r w:rsidRPr="00C87FC2">
              <w:t>Friction angle (</w:t>
            </w:r>
            <m:oMath>
              <m:r>
                <m:rPr>
                  <m:sty m:val="p"/>
                </m:rPr>
                <w:rPr>
                  <w:rFonts w:ascii="Cambria Math" w:hAnsi="Cambria Math"/>
                </w:rPr>
                <m:t>°)</m:t>
              </m:r>
            </m:oMath>
          </w:p>
        </w:tc>
        <w:tc>
          <w:tcPr>
            <w:tcW w:w="577" w:type="pct"/>
            <w:tcBorders>
              <w:top w:val="none" w:sz="0" w:space="0" w:color="auto"/>
              <w:left w:val="none" w:sz="0" w:space="0" w:color="auto"/>
              <w:bottom w:val="none" w:sz="0" w:space="0" w:color="auto"/>
              <w:right w:val="none" w:sz="0" w:space="0" w:color="auto"/>
              <w:tl2br w:val="none" w:sz="0" w:space="0" w:color="auto"/>
              <w:tr2bl w:val="none" w:sz="0" w:space="0" w:color="auto"/>
            </w:tcBorders>
          </w:tcPr>
          <w:p w14:paraId="65FDC40B" w14:textId="77777777" w:rsidR="00C87FC2" w:rsidRPr="00C87FC2" w:rsidRDefault="00C87FC2" w:rsidP="00C87FC2">
            <w:pPr>
              <w:pStyle w:val="Tabletext"/>
            </w:pPr>
            <w:r w:rsidRPr="00C87FC2">
              <w:t>Tensile strength (MPa)</w:t>
            </w:r>
          </w:p>
        </w:tc>
        <w:tc>
          <w:tcPr>
            <w:tcW w:w="635" w:type="pct"/>
            <w:tcBorders>
              <w:top w:val="none" w:sz="0" w:space="0" w:color="auto"/>
              <w:left w:val="none" w:sz="0" w:space="0" w:color="auto"/>
              <w:bottom w:val="none" w:sz="0" w:space="0" w:color="auto"/>
              <w:right w:val="none" w:sz="0" w:space="0" w:color="auto"/>
              <w:tl2br w:val="none" w:sz="0" w:space="0" w:color="auto"/>
              <w:tr2bl w:val="none" w:sz="0" w:space="0" w:color="auto"/>
            </w:tcBorders>
          </w:tcPr>
          <w:p w14:paraId="5356C119" w14:textId="77777777" w:rsidR="00C87FC2" w:rsidRPr="00C87FC2" w:rsidRDefault="00C87FC2" w:rsidP="00C87FC2">
            <w:pPr>
              <w:pStyle w:val="Tabletext"/>
            </w:pPr>
            <w:r w:rsidRPr="00C87FC2">
              <w:t>UCS (MPa)</w:t>
            </w:r>
          </w:p>
        </w:tc>
      </w:tr>
      <w:tr w:rsidR="00D6242C" w:rsidRPr="00C87FC2" w14:paraId="131BCC71" w14:textId="77777777" w:rsidTr="00D6242C">
        <w:trPr>
          <w:trHeight w:val="312"/>
        </w:trPr>
        <w:tc>
          <w:tcPr>
            <w:tcW w:w="556" w:type="pct"/>
          </w:tcPr>
          <w:p w14:paraId="6105F48B" w14:textId="77777777" w:rsidR="00C87FC2" w:rsidRPr="00C87FC2" w:rsidRDefault="00C87FC2" w:rsidP="00C87FC2">
            <w:pPr>
              <w:pStyle w:val="Tabletext"/>
            </w:pPr>
            <w:r w:rsidRPr="00C87FC2">
              <w:t>2800</w:t>
            </w:r>
          </w:p>
        </w:tc>
        <w:tc>
          <w:tcPr>
            <w:tcW w:w="577" w:type="pct"/>
          </w:tcPr>
          <w:p w14:paraId="3C8362AC" w14:textId="77777777" w:rsidR="00C87FC2" w:rsidRPr="00C87FC2" w:rsidRDefault="00C87FC2" w:rsidP="00C87FC2">
            <w:pPr>
              <w:pStyle w:val="Tabletext"/>
            </w:pPr>
            <w:r w:rsidRPr="00C87FC2">
              <w:t>70</w:t>
            </w:r>
          </w:p>
        </w:tc>
        <w:tc>
          <w:tcPr>
            <w:tcW w:w="501" w:type="pct"/>
          </w:tcPr>
          <w:p w14:paraId="176D22B9" w14:textId="77777777" w:rsidR="00C87FC2" w:rsidRPr="00C87FC2" w:rsidRDefault="00C87FC2" w:rsidP="00C87FC2">
            <w:pPr>
              <w:pStyle w:val="Tabletext"/>
            </w:pPr>
            <w:r w:rsidRPr="00C87FC2">
              <w:t>0.27</w:t>
            </w:r>
          </w:p>
        </w:tc>
        <w:tc>
          <w:tcPr>
            <w:tcW w:w="486" w:type="pct"/>
          </w:tcPr>
          <w:p w14:paraId="50D9DC90" w14:textId="77777777" w:rsidR="00C87FC2" w:rsidRPr="00C87FC2" w:rsidRDefault="00C87FC2" w:rsidP="00C87FC2">
            <w:pPr>
              <w:pStyle w:val="Tabletext"/>
            </w:pPr>
            <w:r w:rsidRPr="00C87FC2">
              <w:t>50.7</w:t>
            </w:r>
          </w:p>
        </w:tc>
        <w:tc>
          <w:tcPr>
            <w:tcW w:w="484" w:type="pct"/>
          </w:tcPr>
          <w:p w14:paraId="50EF537B" w14:textId="77777777" w:rsidR="00C87FC2" w:rsidRPr="00C87FC2" w:rsidRDefault="00C87FC2" w:rsidP="00C87FC2">
            <w:pPr>
              <w:pStyle w:val="Tabletext"/>
            </w:pPr>
            <w:r w:rsidRPr="00C87FC2">
              <w:t>27.6</w:t>
            </w:r>
          </w:p>
        </w:tc>
        <w:tc>
          <w:tcPr>
            <w:tcW w:w="605" w:type="pct"/>
          </w:tcPr>
          <w:p w14:paraId="0862875B" w14:textId="77777777" w:rsidR="00C87FC2" w:rsidRPr="00C87FC2" w:rsidRDefault="00C87FC2" w:rsidP="00C87FC2">
            <w:pPr>
              <w:pStyle w:val="Tabletext"/>
            </w:pPr>
            <w:r w:rsidRPr="00C87FC2">
              <w:t>31</w:t>
            </w:r>
          </w:p>
        </w:tc>
        <w:tc>
          <w:tcPr>
            <w:tcW w:w="577" w:type="pct"/>
          </w:tcPr>
          <w:p w14:paraId="46EF503A" w14:textId="77777777" w:rsidR="00C87FC2" w:rsidRPr="00C87FC2" w:rsidRDefault="00C87FC2" w:rsidP="00C87FC2">
            <w:pPr>
              <w:pStyle w:val="Tabletext"/>
            </w:pPr>
            <w:r w:rsidRPr="00C87FC2">
              <w:t>61</w:t>
            </w:r>
          </w:p>
        </w:tc>
        <w:tc>
          <w:tcPr>
            <w:tcW w:w="577" w:type="pct"/>
          </w:tcPr>
          <w:p w14:paraId="65E59450" w14:textId="77777777" w:rsidR="00C87FC2" w:rsidRPr="00C87FC2" w:rsidRDefault="00C87FC2" w:rsidP="00C87FC2">
            <w:pPr>
              <w:pStyle w:val="Tabletext"/>
            </w:pPr>
            <w:r w:rsidRPr="00C87FC2">
              <w:t>16.5</w:t>
            </w:r>
          </w:p>
        </w:tc>
        <w:tc>
          <w:tcPr>
            <w:tcW w:w="635" w:type="pct"/>
          </w:tcPr>
          <w:p w14:paraId="3377B9B3" w14:textId="77777777" w:rsidR="00C87FC2" w:rsidRPr="00C87FC2" w:rsidRDefault="00C87FC2" w:rsidP="00C87FC2">
            <w:pPr>
              <w:pStyle w:val="Tabletext"/>
            </w:pPr>
            <w:r w:rsidRPr="00C87FC2">
              <w:t>267</w:t>
            </w:r>
          </w:p>
        </w:tc>
      </w:tr>
    </w:tbl>
    <w:p w14:paraId="7086B64B" w14:textId="77777777" w:rsidR="00C87FC2" w:rsidRPr="00C87FC2" w:rsidRDefault="00C87FC2" w:rsidP="009C11B4">
      <w:pPr>
        <w:rPr>
          <w:lang w:val="en-GB"/>
        </w:rPr>
      </w:pPr>
    </w:p>
    <w:p w14:paraId="47B66B51" w14:textId="6E967B15" w:rsidR="00F03418" w:rsidRDefault="00D6242C" w:rsidP="00D6242C">
      <w:r>
        <w:t>T</w:t>
      </w:r>
      <w:r w:rsidRPr="00EF588F">
        <w:t xml:space="preserve">he joint properties are </w:t>
      </w:r>
      <w:r>
        <w:t>summarized</w:t>
      </w:r>
      <w:r w:rsidRPr="00EF588F">
        <w:t xml:space="preserve"> in</w:t>
      </w:r>
      <w:r>
        <w:t xml:space="preserve"> </w:t>
      </w:r>
      <w:r>
        <w:fldChar w:fldCharType="begin"/>
      </w:r>
      <w:r>
        <w:instrText xml:space="preserve"> REF _Ref55684366 \r \h  \* MERGEFORMAT </w:instrText>
      </w:r>
      <w:r>
        <w:fldChar w:fldCharType="separate"/>
      </w:r>
      <w:r>
        <w:t>Table 4</w:t>
      </w:r>
      <w:r>
        <w:fldChar w:fldCharType="end"/>
      </w:r>
      <w:r w:rsidRPr="00EF588F">
        <w:t>.</w:t>
      </w:r>
      <w:r>
        <w:t xml:space="preserve"> The presented data are based on previous studies conducted by </w:t>
      </w:r>
      <w:r w:rsidRPr="00EF588F">
        <w:t xml:space="preserve">Malmgren and Nordlund </w:t>
      </w:r>
      <w:r w:rsidRPr="00EF588F">
        <w:fldChar w:fldCharType="begin"/>
      </w:r>
      <w:r w:rsidRPr="00EF588F">
        <w:instrText>ADDIN RW.CITE{{133 Malmgren, Lars 2006/a;}}</w:instrText>
      </w:r>
      <w:r w:rsidRPr="00EF588F">
        <w:fldChar w:fldCharType="separate"/>
      </w:r>
      <w:r>
        <w:t>(2006)</w:t>
      </w:r>
      <w:r w:rsidRPr="00EF588F">
        <w:fldChar w:fldCharType="end"/>
      </w:r>
      <w:r>
        <w:t>. S</w:t>
      </w:r>
      <w:r w:rsidRPr="00E70315">
        <w:t>mall value</w:t>
      </w:r>
      <w:r>
        <w:t>s</w:t>
      </w:r>
      <w:r w:rsidRPr="00E70315">
        <w:t xml:space="preserve"> </w:t>
      </w:r>
      <w:r>
        <w:t>were assigned to</w:t>
      </w:r>
      <w:r w:rsidRPr="00E70315">
        <w:t xml:space="preserve"> </w:t>
      </w:r>
      <w:r>
        <w:t xml:space="preserve">the </w:t>
      </w:r>
      <w:r w:rsidRPr="00E70315">
        <w:t>tensile strength and cohesion</w:t>
      </w:r>
      <w:r>
        <w:t xml:space="preserve"> of the rock joints to represent </w:t>
      </w:r>
      <w:r w:rsidRPr="00E70315">
        <w:t xml:space="preserve">a </w:t>
      </w:r>
      <w:r>
        <w:t>virgin</w:t>
      </w:r>
      <w:r w:rsidRPr="00E70315">
        <w:t xml:space="preserve"> rock mass</w:t>
      </w:r>
      <w:r w:rsidRPr="00EF588F">
        <w:t xml:space="preserve"> </w:t>
      </w:r>
      <w:r w:rsidRPr="00EF588F">
        <w:fldChar w:fldCharType="begin"/>
      </w:r>
      <w:r>
        <w:instrText>ADDIN RW.CITE{{134 Brandshaug, T. 2009;}}</w:instrText>
      </w:r>
      <w:r w:rsidRPr="00EF588F">
        <w:fldChar w:fldCharType="separate"/>
      </w:r>
      <w:r>
        <w:t>(Brandshaug 2009)</w:t>
      </w:r>
      <w:r w:rsidRPr="00EF588F">
        <w:fldChar w:fldCharType="end"/>
      </w:r>
      <w:r>
        <w:t>.</w:t>
      </w:r>
    </w:p>
    <w:p w14:paraId="1DFCB54A" w14:textId="5344EF90" w:rsidR="00D6242C" w:rsidRDefault="00D6242C" w:rsidP="00D6242C">
      <w:pPr>
        <w:rPr>
          <w:b/>
          <w:sz w:val="28"/>
          <w:szCs w:val="28"/>
        </w:rPr>
      </w:pPr>
    </w:p>
    <w:p w14:paraId="256D9D30" w14:textId="602456BE" w:rsidR="00D6242C" w:rsidRDefault="00D6242C" w:rsidP="00D6242C">
      <w:pPr>
        <w:pStyle w:val="Tabletitle"/>
        <w:rPr>
          <w:lang w:val="en-GB" w:eastAsia="en-US"/>
        </w:rPr>
      </w:pPr>
      <w:bookmarkStart w:id="18" w:name="_Ref55684366"/>
      <w:r w:rsidRPr="00D6242C">
        <w:rPr>
          <w:lang w:eastAsia="en-US"/>
        </w:rPr>
        <w:t xml:space="preserve">Table </w:t>
      </w:r>
      <w:r w:rsidRPr="00D6242C">
        <w:rPr>
          <w:lang w:eastAsia="en-US"/>
        </w:rPr>
        <w:fldChar w:fldCharType="begin"/>
      </w:r>
      <w:r w:rsidRPr="00D6242C">
        <w:rPr>
          <w:lang w:eastAsia="en-US"/>
        </w:rPr>
        <w:instrText xml:space="preserve"> SEQ Table \* ARABIC </w:instrText>
      </w:r>
      <w:r w:rsidRPr="00D6242C">
        <w:rPr>
          <w:lang w:eastAsia="en-US"/>
        </w:rPr>
        <w:fldChar w:fldCharType="separate"/>
      </w:r>
      <w:r w:rsidR="00D054DF">
        <w:rPr>
          <w:noProof/>
          <w:lang w:eastAsia="en-US"/>
        </w:rPr>
        <w:t>4</w:t>
      </w:r>
      <w:r w:rsidRPr="00D6242C">
        <w:rPr>
          <w:lang w:val="en-GB" w:eastAsia="en-US"/>
        </w:rPr>
        <w:fldChar w:fldCharType="end"/>
      </w:r>
      <w:r w:rsidRPr="00D6242C">
        <w:rPr>
          <w:lang w:eastAsia="en-US"/>
        </w:rPr>
        <w:t xml:space="preserve">: </w:t>
      </w:r>
      <w:r w:rsidRPr="00D6242C">
        <w:rPr>
          <w:lang w:val="en-GB" w:eastAsia="en-US"/>
        </w:rPr>
        <w:t xml:space="preserve">Mechanical properties of the discontinuities </w:t>
      </w:r>
      <w:r w:rsidRPr="00D6242C">
        <w:rPr>
          <w:lang w:val="en-GB" w:eastAsia="en-US"/>
        </w:rPr>
        <w:fldChar w:fldCharType="begin"/>
      </w:r>
      <w:r w:rsidRPr="00D6242C">
        <w:rPr>
          <w:lang w:val="en-GB" w:eastAsia="en-US"/>
        </w:rPr>
        <w:instrText>ADDIN RW.CITE{{133 Malmgren, Lars 2006;}}</w:instrText>
      </w:r>
      <w:r w:rsidRPr="00D6242C">
        <w:rPr>
          <w:lang w:val="en-GB" w:eastAsia="en-US"/>
        </w:rPr>
        <w:fldChar w:fldCharType="separate"/>
      </w:r>
      <w:r w:rsidRPr="00D6242C">
        <w:rPr>
          <w:lang w:val="en-GB" w:eastAsia="en-US"/>
        </w:rPr>
        <w:t>(Malmgren and Nordlund 2006)</w:t>
      </w:r>
      <w:r w:rsidRPr="00D6242C">
        <w:rPr>
          <w:lang w:val="en-GB" w:eastAsia="en-US"/>
        </w:rPr>
        <w:fldChar w:fldCharType="end"/>
      </w:r>
      <w:bookmarkEnd w:id="18"/>
    </w:p>
    <w:tbl>
      <w:tblPr>
        <w:tblStyle w:val="shahintale11"/>
        <w:tblW w:w="5000" w:type="pct"/>
        <w:tblBorders>
          <w:left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7"/>
        <w:gridCol w:w="1499"/>
        <w:gridCol w:w="1499"/>
        <w:gridCol w:w="1499"/>
        <w:gridCol w:w="1496"/>
      </w:tblGrid>
      <w:tr w:rsidR="00D6242C" w:rsidRPr="00D6242C" w14:paraId="5B8FDEC3" w14:textId="77777777" w:rsidTr="00D6242C">
        <w:trPr>
          <w:cnfStyle w:val="100000000000" w:firstRow="1" w:lastRow="0" w:firstColumn="0" w:lastColumn="0" w:oddVBand="0" w:evenVBand="0" w:oddHBand="0" w:evenHBand="0" w:firstRowFirstColumn="0" w:firstRowLastColumn="0" w:lastRowFirstColumn="0" w:lastRowLastColumn="0"/>
        </w:trPr>
        <w:tc>
          <w:tcPr>
            <w:tcW w:w="1230" w:type="pct"/>
            <w:tcBorders>
              <w:top w:val="none" w:sz="0" w:space="0" w:color="auto"/>
              <w:left w:val="none" w:sz="0" w:space="0" w:color="auto"/>
              <w:bottom w:val="none" w:sz="0" w:space="0" w:color="auto"/>
              <w:right w:val="none" w:sz="0" w:space="0" w:color="auto"/>
              <w:tl2br w:val="none" w:sz="0" w:space="0" w:color="auto"/>
              <w:tr2bl w:val="none" w:sz="0" w:space="0" w:color="auto"/>
            </w:tcBorders>
          </w:tcPr>
          <w:p w14:paraId="1BE30974" w14:textId="77777777" w:rsidR="00D6242C" w:rsidRPr="00D6242C" w:rsidRDefault="00D6242C" w:rsidP="00D6242C">
            <w:pPr>
              <w:pStyle w:val="Tabletext"/>
              <w:rPr>
                <w:rFonts w:eastAsia="CMR10"/>
              </w:rPr>
            </w:pPr>
            <w:r w:rsidRPr="00D6242C">
              <w:rPr>
                <w:rFonts w:eastAsia="CMR10"/>
              </w:rPr>
              <w:t>Friction angle</w:t>
            </w:r>
          </w:p>
          <w:p w14:paraId="6FEE6780" w14:textId="77777777" w:rsidR="00D6242C" w:rsidRPr="00D6242C" w:rsidRDefault="00D6242C" w:rsidP="00D6242C">
            <w:pPr>
              <w:pStyle w:val="Tabletext"/>
              <w:rPr>
                <w:rFonts w:eastAsia="CMR10"/>
              </w:rPr>
            </w:pPr>
            <w:r w:rsidRPr="00D6242C">
              <w:rPr>
                <w:rFonts w:eastAsia="CMR10"/>
              </w:rPr>
              <w:t xml:space="preserve"> </w:t>
            </w:r>
            <m:oMath>
              <m:r>
                <m:rPr>
                  <m:sty m:val="p"/>
                </m:rPr>
                <w:rPr>
                  <w:rFonts w:ascii="Cambria Math" w:eastAsia="CMR10" w:hAnsi="Cambria Math"/>
                </w:rPr>
                <m:t>(°)</m:t>
              </m:r>
            </m:oMath>
          </w:p>
        </w:tc>
        <w:tc>
          <w:tcPr>
            <w:tcW w:w="943" w:type="pct"/>
            <w:tcBorders>
              <w:top w:val="none" w:sz="0" w:space="0" w:color="auto"/>
              <w:left w:val="none" w:sz="0" w:space="0" w:color="auto"/>
              <w:bottom w:val="none" w:sz="0" w:space="0" w:color="auto"/>
              <w:right w:val="none" w:sz="0" w:space="0" w:color="auto"/>
              <w:tl2br w:val="none" w:sz="0" w:space="0" w:color="auto"/>
              <w:tr2bl w:val="none" w:sz="0" w:space="0" w:color="auto"/>
            </w:tcBorders>
          </w:tcPr>
          <w:p w14:paraId="28059AD4" w14:textId="77777777" w:rsidR="00D6242C" w:rsidRPr="00D6242C" w:rsidRDefault="00D6242C" w:rsidP="00D6242C">
            <w:pPr>
              <w:pStyle w:val="Tabletext"/>
              <w:rPr>
                <w:rFonts w:eastAsia="CMR10"/>
              </w:rPr>
            </w:pPr>
            <w:r w:rsidRPr="00D6242C">
              <w:rPr>
                <w:rFonts w:eastAsia="CMR10"/>
              </w:rPr>
              <w:t xml:space="preserve">Cohesion </w:t>
            </w:r>
          </w:p>
          <w:p w14:paraId="7A117E45" w14:textId="77777777" w:rsidR="00D6242C" w:rsidRPr="00D6242C" w:rsidRDefault="00D6242C" w:rsidP="00D6242C">
            <w:pPr>
              <w:pStyle w:val="Tabletext"/>
              <w:rPr>
                <w:rFonts w:eastAsia="CMR10"/>
              </w:rPr>
            </w:pPr>
            <w:r w:rsidRPr="00D6242C">
              <w:rPr>
                <w:rFonts w:eastAsia="CMR10"/>
              </w:rPr>
              <w:t>(MPa)</w:t>
            </w:r>
          </w:p>
        </w:tc>
        <w:tc>
          <w:tcPr>
            <w:tcW w:w="943" w:type="pct"/>
            <w:tcBorders>
              <w:top w:val="none" w:sz="0" w:space="0" w:color="auto"/>
              <w:left w:val="none" w:sz="0" w:space="0" w:color="auto"/>
              <w:bottom w:val="none" w:sz="0" w:space="0" w:color="auto"/>
              <w:right w:val="none" w:sz="0" w:space="0" w:color="auto"/>
              <w:tl2br w:val="none" w:sz="0" w:space="0" w:color="auto"/>
              <w:tr2bl w:val="none" w:sz="0" w:space="0" w:color="auto"/>
            </w:tcBorders>
          </w:tcPr>
          <w:p w14:paraId="0C26134F" w14:textId="77777777" w:rsidR="00D6242C" w:rsidRPr="00D6242C" w:rsidRDefault="00D6242C" w:rsidP="00D6242C">
            <w:pPr>
              <w:pStyle w:val="Tabletext"/>
              <w:rPr>
                <w:rFonts w:eastAsia="CMR10"/>
              </w:rPr>
            </w:pPr>
            <w:r w:rsidRPr="00D6242C">
              <w:rPr>
                <w:rFonts w:eastAsia="CMR10"/>
              </w:rPr>
              <w:t>Tensile strength (MPa)</w:t>
            </w:r>
          </w:p>
        </w:tc>
        <w:tc>
          <w:tcPr>
            <w:tcW w:w="943" w:type="pct"/>
            <w:tcBorders>
              <w:top w:val="none" w:sz="0" w:space="0" w:color="auto"/>
              <w:left w:val="none" w:sz="0" w:space="0" w:color="auto"/>
              <w:bottom w:val="none" w:sz="0" w:space="0" w:color="auto"/>
              <w:right w:val="none" w:sz="0" w:space="0" w:color="auto"/>
              <w:tl2br w:val="none" w:sz="0" w:space="0" w:color="auto"/>
              <w:tr2bl w:val="none" w:sz="0" w:space="0" w:color="auto"/>
            </w:tcBorders>
          </w:tcPr>
          <w:p w14:paraId="2BBF6317" w14:textId="77777777" w:rsidR="00D6242C" w:rsidRPr="00D6242C" w:rsidRDefault="00D6242C" w:rsidP="00D6242C">
            <w:pPr>
              <w:pStyle w:val="Tabletext"/>
              <w:rPr>
                <w:rFonts w:eastAsia="CMR10"/>
              </w:rPr>
            </w:pPr>
            <w:r w:rsidRPr="00D6242C">
              <w:rPr>
                <w:rFonts w:eastAsia="CMR10"/>
              </w:rPr>
              <w:t>Normal Stiffness (GPa/m)</w:t>
            </w:r>
          </w:p>
        </w:tc>
        <w:tc>
          <w:tcPr>
            <w:tcW w:w="941" w:type="pct"/>
            <w:tcBorders>
              <w:top w:val="none" w:sz="0" w:space="0" w:color="auto"/>
              <w:left w:val="none" w:sz="0" w:space="0" w:color="auto"/>
              <w:bottom w:val="none" w:sz="0" w:space="0" w:color="auto"/>
              <w:right w:val="none" w:sz="0" w:space="0" w:color="auto"/>
              <w:tl2br w:val="none" w:sz="0" w:space="0" w:color="auto"/>
              <w:tr2bl w:val="none" w:sz="0" w:space="0" w:color="auto"/>
            </w:tcBorders>
          </w:tcPr>
          <w:p w14:paraId="68493555" w14:textId="77777777" w:rsidR="00D6242C" w:rsidRPr="00D6242C" w:rsidRDefault="00D6242C" w:rsidP="00D6242C">
            <w:pPr>
              <w:pStyle w:val="Tabletext"/>
              <w:rPr>
                <w:rFonts w:eastAsia="CMR10"/>
              </w:rPr>
            </w:pPr>
            <w:r w:rsidRPr="00D6242C">
              <w:rPr>
                <w:rFonts w:eastAsia="CMR10"/>
              </w:rPr>
              <w:t>Shear Stiffness (GPa/m)</w:t>
            </w:r>
          </w:p>
        </w:tc>
      </w:tr>
      <w:tr w:rsidR="00D6242C" w:rsidRPr="00D6242C" w14:paraId="3CE7FB84" w14:textId="77777777" w:rsidTr="00D6242C">
        <w:tc>
          <w:tcPr>
            <w:tcW w:w="1230" w:type="pct"/>
          </w:tcPr>
          <w:p w14:paraId="3961B35C" w14:textId="77777777" w:rsidR="00D6242C" w:rsidRPr="00D6242C" w:rsidRDefault="00D6242C" w:rsidP="00D6242C">
            <w:pPr>
              <w:pStyle w:val="Tabletext"/>
              <w:rPr>
                <w:rFonts w:eastAsia="CMR10"/>
              </w:rPr>
            </w:pPr>
            <w:r w:rsidRPr="00D6242C">
              <w:rPr>
                <w:rFonts w:eastAsia="CMR10"/>
              </w:rPr>
              <w:t>35</w:t>
            </w:r>
          </w:p>
        </w:tc>
        <w:tc>
          <w:tcPr>
            <w:tcW w:w="943" w:type="pct"/>
          </w:tcPr>
          <w:p w14:paraId="742AA610" w14:textId="77777777" w:rsidR="00D6242C" w:rsidRPr="00D6242C" w:rsidRDefault="00D6242C" w:rsidP="00D6242C">
            <w:pPr>
              <w:pStyle w:val="Tabletext"/>
              <w:rPr>
                <w:rFonts w:eastAsia="CMR10"/>
              </w:rPr>
            </w:pPr>
            <w:r w:rsidRPr="00D6242C">
              <w:rPr>
                <w:rFonts w:eastAsia="CMR10"/>
              </w:rPr>
              <w:t xml:space="preserve">0.5 </w:t>
            </w:r>
          </w:p>
        </w:tc>
        <w:tc>
          <w:tcPr>
            <w:tcW w:w="943" w:type="pct"/>
          </w:tcPr>
          <w:p w14:paraId="2331A542" w14:textId="77777777" w:rsidR="00D6242C" w:rsidRPr="00D6242C" w:rsidRDefault="00D6242C" w:rsidP="00D6242C">
            <w:pPr>
              <w:pStyle w:val="Tabletext"/>
              <w:rPr>
                <w:rFonts w:eastAsia="CMR10"/>
              </w:rPr>
            </w:pPr>
            <w:r w:rsidRPr="00D6242C">
              <w:rPr>
                <w:rFonts w:eastAsia="CMR10"/>
              </w:rPr>
              <w:t xml:space="preserve">0.5 </w:t>
            </w:r>
          </w:p>
        </w:tc>
        <w:tc>
          <w:tcPr>
            <w:tcW w:w="943" w:type="pct"/>
          </w:tcPr>
          <w:p w14:paraId="429D88C1" w14:textId="77777777" w:rsidR="00D6242C" w:rsidRPr="00D6242C" w:rsidRDefault="00D6242C" w:rsidP="00D6242C">
            <w:pPr>
              <w:pStyle w:val="Tabletext"/>
              <w:rPr>
                <w:rFonts w:eastAsia="CMR10"/>
              </w:rPr>
            </w:pPr>
            <w:r w:rsidRPr="00D6242C">
              <w:rPr>
                <w:rFonts w:eastAsia="CMR10"/>
              </w:rPr>
              <w:t xml:space="preserve">110 </w:t>
            </w:r>
          </w:p>
        </w:tc>
        <w:tc>
          <w:tcPr>
            <w:tcW w:w="941" w:type="pct"/>
          </w:tcPr>
          <w:p w14:paraId="30941B4C" w14:textId="77777777" w:rsidR="00D6242C" w:rsidRPr="00D6242C" w:rsidRDefault="00D6242C" w:rsidP="00D6242C">
            <w:pPr>
              <w:pStyle w:val="Tabletext"/>
              <w:rPr>
                <w:rFonts w:eastAsia="CMR10"/>
              </w:rPr>
            </w:pPr>
            <w:r w:rsidRPr="00D6242C">
              <w:rPr>
                <w:rFonts w:eastAsia="CMR10"/>
              </w:rPr>
              <w:t xml:space="preserve">9 </w:t>
            </w:r>
          </w:p>
        </w:tc>
      </w:tr>
    </w:tbl>
    <w:p w14:paraId="1D4CD6C8" w14:textId="77777777" w:rsidR="00D6242C" w:rsidRPr="00D6242C" w:rsidRDefault="00D6242C" w:rsidP="00D6242C">
      <w:pPr>
        <w:pStyle w:val="Tabletext"/>
        <w:rPr>
          <w:rFonts w:eastAsia="Calibri"/>
        </w:rPr>
      </w:pPr>
    </w:p>
    <w:p w14:paraId="6B9213EF" w14:textId="77777777" w:rsidR="008B4DBE" w:rsidRPr="008B4DBE" w:rsidRDefault="008B4DBE" w:rsidP="00F65528">
      <w:pPr>
        <w:pStyle w:val="HeadingNumbering3"/>
        <w:rPr>
          <w:lang w:val="en-GB"/>
        </w:rPr>
      </w:pPr>
      <w:r w:rsidRPr="008B4DBE">
        <w:rPr>
          <w:lang w:val="en-GB"/>
        </w:rPr>
        <w:t>Rock support properties</w:t>
      </w:r>
    </w:p>
    <w:p w14:paraId="16A74DAB" w14:textId="2B5B513E" w:rsidR="00D6242C" w:rsidRPr="00D6242C" w:rsidRDefault="00D6242C" w:rsidP="008B4DBE">
      <w:pPr>
        <w:rPr>
          <w:lang w:val="en-GB"/>
        </w:rPr>
      </w:pPr>
    </w:p>
    <w:p w14:paraId="69EB3DC3" w14:textId="2880A24B" w:rsidR="00BA6B05" w:rsidRDefault="00BA6B05" w:rsidP="00BA6B05">
      <w:r>
        <w:t xml:space="preserve">The mechanical properties of the reinforced shotcrete used in UDEC are summarized in </w:t>
      </w:r>
      <w:r>
        <w:fldChar w:fldCharType="begin"/>
      </w:r>
      <w:r>
        <w:instrText xml:space="preserve"> REF _Ref464501669 \r \h  \* MERGEFORMAT </w:instrText>
      </w:r>
      <w:r>
        <w:fldChar w:fldCharType="separate"/>
      </w:r>
      <w:r>
        <w:t>Table 5</w:t>
      </w:r>
      <w:r>
        <w:fldChar w:fldCharType="end"/>
      </w:r>
      <w:r>
        <w:t xml:space="preserve">. The properties are determined based on a series of laboratory tests conducted by Malmgren </w:t>
      </w:r>
      <w:r>
        <w:fldChar w:fldCharType="begin"/>
      </w:r>
      <w:r>
        <w:instrText>ADDIN RW.CITE{{141 Malmgren, L 2007/a;}}</w:instrText>
      </w:r>
      <w:r>
        <w:fldChar w:fldCharType="separate"/>
      </w:r>
      <w:r>
        <w:t>(2007)</w:t>
      </w:r>
      <w:r>
        <w:fldChar w:fldCharType="end"/>
      </w:r>
      <w:r>
        <w:t xml:space="preserve">. </w:t>
      </w:r>
      <w:r w:rsidRPr="00263D7C">
        <w:t xml:space="preserve">The second set of parameters that need to be specified to model the structural elements are the interface material properties. The mechanical properties of the interface are </w:t>
      </w:r>
      <w:r>
        <w:t xml:space="preserve">according to </w:t>
      </w:r>
      <w:r w:rsidRPr="00263D7C">
        <w:t xml:space="preserve">those determined by Saiang et al. </w:t>
      </w:r>
      <w:r>
        <w:fldChar w:fldCharType="begin"/>
      </w:r>
      <w:r>
        <w:instrText>ADDIN RW.CITE{{142 Saiang,D 2005 /a}}</w:instrText>
      </w:r>
      <w:r>
        <w:fldChar w:fldCharType="separate"/>
      </w:r>
      <w:r w:rsidRPr="00CC62F1">
        <w:rPr>
          <w:bCs/>
        </w:rPr>
        <w:t>(2005)</w:t>
      </w:r>
      <w:r>
        <w:fldChar w:fldCharType="end"/>
      </w:r>
      <w:r w:rsidRPr="00263D7C">
        <w:t xml:space="preserve"> and are listed in</w:t>
      </w:r>
      <w:r>
        <w:t xml:space="preserve"> </w:t>
      </w:r>
      <w:r>
        <w:fldChar w:fldCharType="begin"/>
      </w:r>
      <w:r>
        <w:instrText xml:space="preserve"> REF _Ref57831014 \r \h  \* MERGEFORMAT </w:instrText>
      </w:r>
      <w:r>
        <w:fldChar w:fldCharType="separate"/>
      </w:r>
      <w:r>
        <w:t>Table 6</w:t>
      </w:r>
      <w:r>
        <w:fldChar w:fldCharType="end"/>
      </w:r>
      <w:r w:rsidRPr="00263D7C">
        <w:t>.</w:t>
      </w:r>
    </w:p>
    <w:p w14:paraId="00AD523D" w14:textId="77777777" w:rsidR="00BA6B05" w:rsidRDefault="00BA6B05" w:rsidP="00BA6B05"/>
    <w:p w14:paraId="14388CF5" w14:textId="629708D0" w:rsidR="00BA6B05" w:rsidRPr="00D764F9" w:rsidRDefault="00BA6B05" w:rsidP="00BA6B05">
      <w:pPr>
        <w:pStyle w:val="Tabletitle"/>
      </w:pPr>
      <w:bookmarkStart w:id="19" w:name="_Ref464501669"/>
      <w:bookmarkStart w:id="20" w:name="_Ref467171310"/>
      <w:r w:rsidRPr="00D6242C">
        <w:rPr>
          <w:lang w:eastAsia="en-US"/>
        </w:rPr>
        <w:t xml:space="preserve">Table </w:t>
      </w:r>
      <w:r w:rsidRPr="00D6242C">
        <w:rPr>
          <w:lang w:eastAsia="en-US"/>
        </w:rPr>
        <w:fldChar w:fldCharType="begin"/>
      </w:r>
      <w:r w:rsidRPr="00D6242C">
        <w:rPr>
          <w:lang w:eastAsia="en-US"/>
        </w:rPr>
        <w:instrText xml:space="preserve"> SEQ Table \* ARABIC </w:instrText>
      </w:r>
      <w:r w:rsidRPr="00D6242C">
        <w:rPr>
          <w:lang w:eastAsia="en-US"/>
        </w:rPr>
        <w:fldChar w:fldCharType="separate"/>
      </w:r>
      <w:r w:rsidR="00D054DF">
        <w:rPr>
          <w:noProof/>
          <w:lang w:eastAsia="en-US"/>
        </w:rPr>
        <w:t>5</w:t>
      </w:r>
      <w:r w:rsidRPr="00D6242C">
        <w:rPr>
          <w:lang w:val="en-GB" w:eastAsia="en-US"/>
        </w:rPr>
        <w:fldChar w:fldCharType="end"/>
      </w:r>
      <w:r>
        <w:t>: M</w:t>
      </w:r>
      <w:r w:rsidRPr="00D764F9">
        <w:t xml:space="preserve">echanical properties </w:t>
      </w:r>
      <w:bookmarkEnd w:id="19"/>
      <w:r>
        <w:t>of r</w:t>
      </w:r>
      <w:r w:rsidRPr="00D764F9">
        <w:t xml:space="preserve">einforced shotcrete </w:t>
      </w:r>
      <w:r w:rsidRPr="00D764F9">
        <w:fldChar w:fldCharType="begin"/>
      </w:r>
      <w:r w:rsidRPr="00D764F9">
        <w:instrText>ADDIN RW.CITE{{141 Malmgren, L 2007;}}</w:instrText>
      </w:r>
      <w:r w:rsidRPr="00D764F9">
        <w:fldChar w:fldCharType="separate"/>
      </w:r>
      <w:r>
        <w:t>(Malmgren 2007)</w:t>
      </w:r>
      <w:r w:rsidRPr="00D764F9">
        <w:fldChar w:fldCharType="end"/>
      </w:r>
      <w:bookmarkEnd w:id="20"/>
    </w:p>
    <w:tbl>
      <w:tblPr>
        <w:tblStyle w:val="shahintale"/>
        <w:tblW w:w="5130" w:type="pct"/>
        <w:tblBorders>
          <w:left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3"/>
        <w:gridCol w:w="1307"/>
        <w:gridCol w:w="1137"/>
        <w:gridCol w:w="1680"/>
        <w:gridCol w:w="1308"/>
        <w:gridCol w:w="1762"/>
      </w:tblGrid>
      <w:tr w:rsidR="00BA6B05" w:rsidRPr="00CC62F1" w14:paraId="68B1D7D2" w14:textId="77777777" w:rsidTr="00B15AE0">
        <w:trPr>
          <w:cnfStyle w:val="100000000000" w:firstRow="1" w:lastRow="0" w:firstColumn="0" w:lastColumn="0" w:oddVBand="0" w:evenVBand="0" w:oddHBand="0" w:evenHBand="0" w:firstRowFirstColumn="0" w:firstRowLastColumn="0" w:lastRowFirstColumn="0" w:lastRowLastColumn="0"/>
        </w:trPr>
        <w:tc>
          <w:tcPr>
            <w:tcW w:w="533" w:type="pct"/>
            <w:tcBorders>
              <w:top w:val="none" w:sz="0" w:space="0" w:color="auto"/>
              <w:left w:val="none" w:sz="0" w:space="0" w:color="auto"/>
              <w:bottom w:val="none" w:sz="0" w:space="0" w:color="auto"/>
              <w:right w:val="none" w:sz="0" w:space="0" w:color="auto"/>
              <w:tl2br w:val="none" w:sz="0" w:space="0" w:color="auto"/>
              <w:tr2bl w:val="none" w:sz="0" w:space="0" w:color="auto"/>
            </w:tcBorders>
            <w:hideMark/>
          </w:tcPr>
          <w:p w14:paraId="58845F95" w14:textId="77777777" w:rsidR="00BA6B05" w:rsidRPr="00CC62F1" w:rsidRDefault="00BA6B05" w:rsidP="00BA6B05">
            <w:pPr>
              <w:pStyle w:val="Tabletext"/>
            </w:pPr>
            <w:r w:rsidRPr="00CC62F1">
              <w:t>Density (kg/m</w:t>
            </w:r>
            <w:r w:rsidRPr="00BA6B05">
              <w:rPr>
                <w:vertAlign w:val="superscript"/>
              </w:rPr>
              <w:t>3</w:t>
            </w:r>
            <w:r w:rsidRPr="00CC62F1">
              <w:t>)</w:t>
            </w:r>
          </w:p>
        </w:tc>
        <w:tc>
          <w:tcPr>
            <w:tcW w:w="838" w:type="pct"/>
            <w:tcBorders>
              <w:top w:val="none" w:sz="0" w:space="0" w:color="auto"/>
              <w:left w:val="none" w:sz="0" w:space="0" w:color="auto"/>
              <w:bottom w:val="none" w:sz="0" w:space="0" w:color="auto"/>
              <w:right w:val="none" w:sz="0" w:space="0" w:color="auto"/>
              <w:tl2br w:val="none" w:sz="0" w:space="0" w:color="auto"/>
              <w:tr2bl w:val="none" w:sz="0" w:space="0" w:color="auto"/>
            </w:tcBorders>
          </w:tcPr>
          <w:p w14:paraId="6953AE88" w14:textId="77777777" w:rsidR="00BA6B05" w:rsidRPr="00CC62F1" w:rsidRDefault="00BA6B05" w:rsidP="00BA6B05">
            <w:pPr>
              <w:pStyle w:val="Tabletext"/>
            </w:pPr>
            <w:r w:rsidRPr="00CC62F1">
              <w:t>Elastic modulus (GPa)</w:t>
            </w:r>
          </w:p>
        </w:tc>
        <w:tc>
          <w:tcPr>
            <w:tcW w:w="609" w:type="pct"/>
            <w:tcBorders>
              <w:top w:val="none" w:sz="0" w:space="0" w:color="auto"/>
              <w:left w:val="none" w:sz="0" w:space="0" w:color="auto"/>
              <w:bottom w:val="none" w:sz="0" w:space="0" w:color="auto"/>
              <w:right w:val="none" w:sz="0" w:space="0" w:color="auto"/>
              <w:tl2br w:val="none" w:sz="0" w:space="0" w:color="auto"/>
              <w:tr2bl w:val="none" w:sz="0" w:space="0" w:color="auto"/>
            </w:tcBorders>
            <w:hideMark/>
          </w:tcPr>
          <w:p w14:paraId="4A5B8001" w14:textId="77777777" w:rsidR="00BA6B05" w:rsidRPr="00CC62F1" w:rsidRDefault="00BA6B05" w:rsidP="00BA6B05">
            <w:pPr>
              <w:pStyle w:val="Tabletext"/>
            </w:pPr>
            <w:r w:rsidRPr="00CC62F1">
              <w:t>Poisson’s ratio</w:t>
            </w:r>
          </w:p>
        </w:tc>
        <w:tc>
          <w:tcPr>
            <w:tcW w:w="1066" w:type="pct"/>
            <w:tcBorders>
              <w:top w:val="none" w:sz="0" w:space="0" w:color="auto"/>
              <w:left w:val="none" w:sz="0" w:space="0" w:color="auto"/>
              <w:bottom w:val="none" w:sz="0" w:space="0" w:color="auto"/>
              <w:right w:val="none" w:sz="0" w:space="0" w:color="auto"/>
              <w:tl2br w:val="none" w:sz="0" w:space="0" w:color="auto"/>
              <w:tr2bl w:val="none" w:sz="0" w:space="0" w:color="auto"/>
            </w:tcBorders>
            <w:hideMark/>
          </w:tcPr>
          <w:p w14:paraId="334A9615" w14:textId="77777777" w:rsidR="00BA6B05" w:rsidRPr="00CC62F1" w:rsidRDefault="00BA6B05" w:rsidP="00BA6B05">
            <w:pPr>
              <w:pStyle w:val="Tabletext"/>
            </w:pPr>
            <w:r w:rsidRPr="00CC62F1">
              <w:t>Compressive yield strength (MPa)</w:t>
            </w:r>
          </w:p>
        </w:tc>
        <w:tc>
          <w:tcPr>
            <w:tcW w:w="838" w:type="pct"/>
            <w:tcBorders>
              <w:top w:val="none" w:sz="0" w:space="0" w:color="auto"/>
              <w:left w:val="none" w:sz="0" w:space="0" w:color="auto"/>
              <w:bottom w:val="none" w:sz="0" w:space="0" w:color="auto"/>
              <w:right w:val="none" w:sz="0" w:space="0" w:color="auto"/>
              <w:tl2br w:val="none" w:sz="0" w:space="0" w:color="auto"/>
              <w:tr2bl w:val="none" w:sz="0" w:space="0" w:color="auto"/>
            </w:tcBorders>
            <w:hideMark/>
          </w:tcPr>
          <w:p w14:paraId="4F6C76CC" w14:textId="77777777" w:rsidR="00BA6B05" w:rsidRPr="00CC62F1" w:rsidRDefault="00BA6B05" w:rsidP="00BA6B05">
            <w:pPr>
              <w:pStyle w:val="Tabletext"/>
            </w:pPr>
            <w:r w:rsidRPr="00CC62F1">
              <w:t>Tensile yield strength (MPa)</w:t>
            </w:r>
          </w:p>
        </w:tc>
        <w:tc>
          <w:tcPr>
            <w:tcW w:w="1116" w:type="pct"/>
            <w:tcBorders>
              <w:top w:val="none" w:sz="0" w:space="0" w:color="auto"/>
              <w:left w:val="none" w:sz="0" w:space="0" w:color="auto"/>
              <w:bottom w:val="none" w:sz="0" w:space="0" w:color="auto"/>
              <w:right w:val="none" w:sz="0" w:space="0" w:color="auto"/>
              <w:tl2br w:val="none" w:sz="0" w:space="0" w:color="auto"/>
              <w:tr2bl w:val="none" w:sz="0" w:space="0" w:color="auto"/>
            </w:tcBorders>
            <w:hideMark/>
          </w:tcPr>
          <w:p w14:paraId="0F1661C7" w14:textId="77777777" w:rsidR="00BA6B05" w:rsidRPr="00CC62F1" w:rsidRDefault="00BA6B05" w:rsidP="00BA6B05">
            <w:pPr>
              <w:pStyle w:val="Tabletext"/>
            </w:pPr>
            <w:r w:rsidRPr="00CC62F1">
              <w:t>Residual tensile yield strength (MPa)</w:t>
            </w:r>
          </w:p>
        </w:tc>
      </w:tr>
      <w:tr w:rsidR="00BA6B05" w:rsidRPr="00CC62F1" w14:paraId="22A1122A" w14:textId="77777777" w:rsidTr="00B15AE0">
        <w:tc>
          <w:tcPr>
            <w:tcW w:w="533" w:type="pct"/>
            <w:hideMark/>
          </w:tcPr>
          <w:p w14:paraId="09B18CE7" w14:textId="77777777" w:rsidR="00BA6B05" w:rsidRPr="00CC62F1" w:rsidRDefault="00BA6B05" w:rsidP="00BA6B05">
            <w:pPr>
              <w:pStyle w:val="Tabletext"/>
            </w:pPr>
            <w:r w:rsidRPr="00CC62F1">
              <w:t>2300</w:t>
            </w:r>
          </w:p>
        </w:tc>
        <w:tc>
          <w:tcPr>
            <w:tcW w:w="838" w:type="pct"/>
          </w:tcPr>
          <w:p w14:paraId="7B7725D3" w14:textId="77777777" w:rsidR="00BA6B05" w:rsidRPr="00CC62F1" w:rsidRDefault="00BA6B05" w:rsidP="00BA6B05">
            <w:pPr>
              <w:pStyle w:val="Tabletext"/>
            </w:pPr>
            <w:r w:rsidRPr="00CC62F1">
              <w:t>19</w:t>
            </w:r>
          </w:p>
        </w:tc>
        <w:tc>
          <w:tcPr>
            <w:tcW w:w="609" w:type="pct"/>
            <w:hideMark/>
          </w:tcPr>
          <w:p w14:paraId="24F2FA6D" w14:textId="77777777" w:rsidR="00BA6B05" w:rsidRPr="00CC62F1" w:rsidRDefault="00BA6B05" w:rsidP="00BA6B05">
            <w:pPr>
              <w:pStyle w:val="Tabletext"/>
            </w:pPr>
            <w:r w:rsidRPr="00CC62F1">
              <w:t>0.15</w:t>
            </w:r>
          </w:p>
        </w:tc>
        <w:tc>
          <w:tcPr>
            <w:tcW w:w="1066" w:type="pct"/>
            <w:hideMark/>
          </w:tcPr>
          <w:p w14:paraId="187DFB4C" w14:textId="77777777" w:rsidR="00BA6B05" w:rsidRPr="00CC62F1" w:rsidRDefault="00BA6B05" w:rsidP="00BA6B05">
            <w:pPr>
              <w:pStyle w:val="Tabletext"/>
            </w:pPr>
            <w:r w:rsidRPr="00CC62F1">
              <w:t>35</w:t>
            </w:r>
          </w:p>
        </w:tc>
        <w:tc>
          <w:tcPr>
            <w:tcW w:w="838" w:type="pct"/>
            <w:hideMark/>
          </w:tcPr>
          <w:p w14:paraId="341E41F7" w14:textId="77777777" w:rsidR="00BA6B05" w:rsidRPr="00CC62F1" w:rsidRDefault="00BA6B05" w:rsidP="00BA6B05">
            <w:pPr>
              <w:pStyle w:val="Tabletext"/>
            </w:pPr>
            <w:r w:rsidRPr="00CC62F1">
              <w:t>3.8</w:t>
            </w:r>
          </w:p>
        </w:tc>
        <w:tc>
          <w:tcPr>
            <w:tcW w:w="1116" w:type="pct"/>
            <w:hideMark/>
          </w:tcPr>
          <w:p w14:paraId="07D572C8" w14:textId="77777777" w:rsidR="00BA6B05" w:rsidRPr="00CC62F1" w:rsidRDefault="00BA6B05" w:rsidP="00BA6B05">
            <w:pPr>
              <w:pStyle w:val="Tabletext"/>
            </w:pPr>
            <w:r w:rsidRPr="00CC62F1">
              <w:t>3.1</w:t>
            </w:r>
          </w:p>
        </w:tc>
      </w:tr>
    </w:tbl>
    <w:p w14:paraId="18428EE1" w14:textId="77777777" w:rsidR="00BA6B05" w:rsidRDefault="00BA6B05" w:rsidP="00BA6B05">
      <w:bookmarkStart w:id="21" w:name="_Ref465842567"/>
      <w:bookmarkStart w:id="22" w:name="_Ref467171315"/>
    </w:p>
    <w:p w14:paraId="4C701B5D" w14:textId="630C4E9C" w:rsidR="00BA6B05" w:rsidRPr="006006C3" w:rsidRDefault="00BA6B05" w:rsidP="00B15AE0">
      <w:pPr>
        <w:pStyle w:val="Tabletitle"/>
      </w:pPr>
      <w:bookmarkStart w:id="23" w:name="_Ref57831014"/>
      <w:r w:rsidRPr="00D6242C">
        <w:lastRenderedPageBreak/>
        <w:t xml:space="preserve">Table </w:t>
      </w:r>
      <w:r w:rsidRPr="00D6242C">
        <w:fldChar w:fldCharType="begin"/>
      </w:r>
      <w:r w:rsidRPr="00D6242C">
        <w:instrText xml:space="preserve"> SEQ Table \* ARABIC </w:instrText>
      </w:r>
      <w:r w:rsidRPr="00D6242C">
        <w:fldChar w:fldCharType="separate"/>
      </w:r>
      <w:r w:rsidR="00D054DF">
        <w:rPr>
          <w:noProof/>
        </w:rPr>
        <w:t>6</w:t>
      </w:r>
      <w:r w:rsidRPr="00D6242C">
        <w:fldChar w:fldCharType="end"/>
      </w:r>
      <w:r>
        <w:t xml:space="preserve">: </w:t>
      </w:r>
      <w:r w:rsidRPr="00D764F9">
        <w:t>Mechanical properties of shotcrete and r</w:t>
      </w:r>
      <w:r w:rsidRPr="006006C3">
        <w:t xml:space="preserve">ock interface </w:t>
      </w:r>
      <w:bookmarkEnd w:id="21"/>
      <w:r w:rsidRPr="006006C3">
        <w:fldChar w:fldCharType="begin"/>
      </w:r>
      <w:r w:rsidRPr="006006C3">
        <w:instrText>ADDIN RW.CITE{{142 Saiang, D 2005;}}</w:instrText>
      </w:r>
      <w:r w:rsidRPr="006006C3">
        <w:fldChar w:fldCharType="separate"/>
      </w:r>
      <w:r w:rsidRPr="006006C3">
        <w:t>(Saiang et al. 2005)</w:t>
      </w:r>
      <w:r w:rsidRPr="006006C3">
        <w:fldChar w:fldCharType="end"/>
      </w:r>
      <w:bookmarkEnd w:id="22"/>
      <w:bookmarkEnd w:id="23"/>
    </w:p>
    <w:tbl>
      <w:tblPr>
        <w:tblStyle w:val="shahintale"/>
        <w:tblW w:w="5000" w:type="pct"/>
        <w:tblBorders>
          <w:left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45"/>
        <w:gridCol w:w="1744"/>
        <w:gridCol w:w="1549"/>
        <w:gridCol w:w="1456"/>
        <w:gridCol w:w="1456"/>
      </w:tblGrid>
      <w:tr w:rsidR="00BA6B05" w:rsidRPr="006006C3" w14:paraId="649CCC85" w14:textId="77777777" w:rsidTr="00B15AE0">
        <w:trPr>
          <w:cnfStyle w:val="100000000000" w:firstRow="1" w:lastRow="0" w:firstColumn="0" w:lastColumn="0" w:oddVBand="0" w:evenVBand="0" w:oddHBand="0" w:evenHBand="0" w:firstRowFirstColumn="0" w:firstRowLastColumn="0" w:lastRowFirstColumn="0" w:lastRowLastColumn="0"/>
        </w:trPr>
        <w:tc>
          <w:tcPr>
            <w:tcW w:w="1097" w:type="pct"/>
            <w:tcBorders>
              <w:top w:val="none" w:sz="0" w:space="0" w:color="auto"/>
              <w:left w:val="none" w:sz="0" w:space="0" w:color="auto"/>
              <w:bottom w:val="none" w:sz="0" w:space="0" w:color="auto"/>
              <w:right w:val="none" w:sz="0" w:space="0" w:color="auto"/>
              <w:tl2br w:val="none" w:sz="0" w:space="0" w:color="auto"/>
              <w:tr2bl w:val="none" w:sz="0" w:space="0" w:color="auto"/>
            </w:tcBorders>
            <w:hideMark/>
          </w:tcPr>
          <w:p w14:paraId="03D69F86" w14:textId="77777777" w:rsidR="00BA6B05" w:rsidRPr="006006C3" w:rsidRDefault="00BA6B05" w:rsidP="00B15AE0">
            <w:pPr>
              <w:pStyle w:val="Tabletext"/>
            </w:pPr>
            <w:r w:rsidRPr="006006C3">
              <w:t>Normal stiffness (GPa/m)</w:t>
            </w:r>
          </w:p>
        </w:tc>
        <w:tc>
          <w:tcPr>
            <w:tcW w:w="1097" w:type="pct"/>
            <w:tcBorders>
              <w:top w:val="none" w:sz="0" w:space="0" w:color="auto"/>
              <w:left w:val="none" w:sz="0" w:space="0" w:color="auto"/>
              <w:bottom w:val="none" w:sz="0" w:space="0" w:color="auto"/>
              <w:right w:val="none" w:sz="0" w:space="0" w:color="auto"/>
              <w:tl2br w:val="none" w:sz="0" w:space="0" w:color="auto"/>
              <w:tr2bl w:val="none" w:sz="0" w:space="0" w:color="auto"/>
            </w:tcBorders>
            <w:hideMark/>
          </w:tcPr>
          <w:p w14:paraId="5BB277E6" w14:textId="77777777" w:rsidR="00BA6B05" w:rsidRPr="006006C3" w:rsidRDefault="00BA6B05" w:rsidP="00B15AE0">
            <w:pPr>
              <w:pStyle w:val="Tabletext"/>
            </w:pPr>
            <w:r w:rsidRPr="006006C3">
              <w:t>Shear stiffness (GPa/m)</w:t>
            </w:r>
          </w:p>
        </w:tc>
        <w:tc>
          <w:tcPr>
            <w:tcW w:w="974" w:type="pct"/>
            <w:tcBorders>
              <w:top w:val="none" w:sz="0" w:space="0" w:color="auto"/>
              <w:left w:val="none" w:sz="0" w:space="0" w:color="auto"/>
              <w:bottom w:val="none" w:sz="0" w:space="0" w:color="auto"/>
              <w:right w:val="none" w:sz="0" w:space="0" w:color="auto"/>
              <w:tl2br w:val="none" w:sz="0" w:space="0" w:color="auto"/>
              <w:tr2bl w:val="none" w:sz="0" w:space="0" w:color="auto"/>
            </w:tcBorders>
            <w:hideMark/>
          </w:tcPr>
          <w:p w14:paraId="68AE9070" w14:textId="77777777" w:rsidR="00BA6B05" w:rsidRPr="006006C3" w:rsidRDefault="00BA6B05" w:rsidP="00B15AE0">
            <w:pPr>
              <w:pStyle w:val="Tabletext"/>
            </w:pPr>
            <w:r w:rsidRPr="006006C3">
              <w:t>Cohesion (MPa)</w:t>
            </w:r>
          </w:p>
        </w:tc>
        <w:tc>
          <w:tcPr>
            <w:tcW w:w="916" w:type="pct"/>
            <w:tcBorders>
              <w:top w:val="none" w:sz="0" w:space="0" w:color="auto"/>
              <w:left w:val="none" w:sz="0" w:space="0" w:color="auto"/>
              <w:bottom w:val="none" w:sz="0" w:space="0" w:color="auto"/>
              <w:right w:val="none" w:sz="0" w:space="0" w:color="auto"/>
              <w:tl2br w:val="none" w:sz="0" w:space="0" w:color="auto"/>
              <w:tr2bl w:val="none" w:sz="0" w:space="0" w:color="auto"/>
            </w:tcBorders>
            <w:hideMark/>
          </w:tcPr>
          <w:p w14:paraId="0BE80962" w14:textId="77777777" w:rsidR="00BA6B05" w:rsidRPr="006006C3" w:rsidRDefault="00BA6B05" w:rsidP="00B15AE0">
            <w:pPr>
              <w:pStyle w:val="Tabletext"/>
            </w:pPr>
            <w:r w:rsidRPr="006006C3">
              <w:t>Tensile strength (MPa)</w:t>
            </w:r>
          </w:p>
        </w:tc>
        <w:tc>
          <w:tcPr>
            <w:tcW w:w="916" w:type="pct"/>
            <w:tcBorders>
              <w:top w:val="none" w:sz="0" w:space="0" w:color="auto"/>
              <w:left w:val="none" w:sz="0" w:space="0" w:color="auto"/>
              <w:bottom w:val="none" w:sz="0" w:space="0" w:color="auto"/>
              <w:right w:val="none" w:sz="0" w:space="0" w:color="auto"/>
              <w:tl2br w:val="none" w:sz="0" w:space="0" w:color="auto"/>
              <w:tr2bl w:val="none" w:sz="0" w:space="0" w:color="auto"/>
            </w:tcBorders>
          </w:tcPr>
          <w:p w14:paraId="5FBCAF45" w14:textId="77777777" w:rsidR="00BA6B05" w:rsidRPr="006006C3" w:rsidRDefault="00BA6B05" w:rsidP="00B15AE0">
            <w:pPr>
              <w:pStyle w:val="Tabletext"/>
            </w:pPr>
            <w:r w:rsidRPr="00794622">
              <w:t>Friction angle (degree)</w:t>
            </w:r>
          </w:p>
        </w:tc>
      </w:tr>
      <w:tr w:rsidR="00BA6B05" w:rsidRPr="006006C3" w14:paraId="5028FBAB" w14:textId="77777777" w:rsidTr="00B15AE0">
        <w:tc>
          <w:tcPr>
            <w:tcW w:w="1097" w:type="pct"/>
            <w:hideMark/>
          </w:tcPr>
          <w:p w14:paraId="6E5EFE14" w14:textId="77777777" w:rsidR="00BA6B05" w:rsidRPr="006006C3" w:rsidRDefault="00BA6B05" w:rsidP="00B15AE0">
            <w:pPr>
              <w:pStyle w:val="Tabletext"/>
            </w:pPr>
            <w:r w:rsidRPr="006006C3">
              <w:t>250</w:t>
            </w:r>
          </w:p>
        </w:tc>
        <w:tc>
          <w:tcPr>
            <w:tcW w:w="1097" w:type="pct"/>
            <w:hideMark/>
          </w:tcPr>
          <w:p w14:paraId="4D463775" w14:textId="77777777" w:rsidR="00BA6B05" w:rsidRPr="006006C3" w:rsidRDefault="00BA6B05" w:rsidP="00B15AE0">
            <w:pPr>
              <w:pStyle w:val="Tabletext"/>
            </w:pPr>
            <w:r w:rsidRPr="006006C3">
              <w:t>1</w:t>
            </w:r>
          </w:p>
        </w:tc>
        <w:tc>
          <w:tcPr>
            <w:tcW w:w="974" w:type="pct"/>
            <w:hideMark/>
          </w:tcPr>
          <w:p w14:paraId="19CA5674" w14:textId="77777777" w:rsidR="00BA6B05" w:rsidRPr="006006C3" w:rsidRDefault="00BA6B05" w:rsidP="00B15AE0">
            <w:pPr>
              <w:pStyle w:val="Tabletext"/>
            </w:pPr>
            <w:r w:rsidRPr="006006C3">
              <w:t>0.6</w:t>
            </w:r>
          </w:p>
        </w:tc>
        <w:tc>
          <w:tcPr>
            <w:tcW w:w="916" w:type="pct"/>
            <w:hideMark/>
          </w:tcPr>
          <w:p w14:paraId="0263568B" w14:textId="77777777" w:rsidR="00BA6B05" w:rsidRPr="006006C3" w:rsidRDefault="00BA6B05" w:rsidP="00B15AE0">
            <w:pPr>
              <w:pStyle w:val="Tabletext"/>
            </w:pPr>
            <w:r w:rsidRPr="006006C3">
              <w:t>0.6</w:t>
            </w:r>
          </w:p>
        </w:tc>
        <w:tc>
          <w:tcPr>
            <w:tcW w:w="916" w:type="pct"/>
          </w:tcPr>
          <w:p w14:paraId="37FBC107" w14:textId="77777777" w:rsidR="00BA6B05" w:rsidRPr="006006C3" w:rsidRDefault="00BA6B05" w:rsidP="00B15AE0">
            <w:pPr>
              <w:pStyle w:val="Tabletext"/>
            </w:pPr>
            <w:r>
              <w:t>35</w:t>
            </w:r>
          </w:p>
        </w:tc>
      </w:tr>
    </w:tbl>
    <w:p w14:paraId="4F4B9C99" w14:textId="77777777" w:rsidR="00BA6B05" w:rsidRDefault="00BA6B05" w:rsidP="00BA6B05"/>
    <w:p w14:paraId="22C36C61" w14:textId="474011A8" w:rsidR="00BA6B05" w:rsidRDefault="00BA6B05" w:rsidP="00B15AE0">
      <w:r w:rsidRPr="006006C3">
        <w:t>The geometrical specifications, mechanical</w:t>
      </w:r>
      <w:r w:rsidRPr="006006C3">
        <w:rPr>
          <w:rFonts w:eastAsia="Calibri"/>
        </w:rPr>
        <w:t xml:space="preserve"> properties, and the interface material properties</w:t>
      </w:r>
      <w:r w:rsidRPr="006006C3">
        <w:t xml:space="preserve"> of the Swellex bolt were according to a series of pull out test simulations in UDEC</w:t>
      </w:r>
      <w:r>
        <w:t xml:space="preserve"> by Shirzadegan </w:t>
      </w:r>
      <w:bookmarkStart w:id="24" w:name="_Hlk56418329"/>
      <w:r>
        <w:fldChar w:fldCharType="begin"/>
      </w:r>
      <w:r>
        <w:instrText>ADDIN RW.CITE{{155 Shirzadegan,Shahin 2020 /a}}</w:instrText>
      </w:r>
      <w:r>
        <w:fldChar w:fldCharType="separate"/>
      </w:r>
      <w:r w:rsidRPr="00366CE1">
        <w:rPr>
          <w:bCs/>
        </w:rPr>
        <w:t>(2020)</w:t>
      </w:r>
      <w:r>
        <w:fldChar w:fldCharType="end"/>
      </w:r>
      <w:bookmarkEnd w:id="24"/>
      <w:r w:rsidRPr="006006C3">
        <w:t xml:space="preserve">, and </w:t>
      </w:r>
      <w:r>
        <w:t>technical</w:t>
      </w:r>
      <w:r w:rsidRPr="006006C3">
        <w:t xml:space="preserve"> specifications</w:t>
      </w:r>
      <w:r>
        <w:t xml:space="preserve"> of Swellex</w:t>
      </w:r>
      <w:r w:rsidRPr="006006C3">
        <w:t xml:space="preserve"> and discussions with Epiroc</w:t>
      </w:r>
      <w:r>
        <w:t>,</w:t>
      </w:r>
      <w:r w:rsidRPr="006006C3">
        <w:t xml:space="preserve"> summarized in </w:t>
      </w:r>
      <w:r w:rsidRPr="006006C3">
        <w:fldChar w:fldCharType="begin"/>
      </w:r>
      <w:r w:rsidRPr="006006C3">
        <w:instrText xml:space="preserve"> REF _Ref465784901 \r \h  \* MERGEFORMAT </w:instrText>
      </w:r>
      <w:r w:rsidRPr="006006C3">
        <w:fldChar w:fldCharType="separate"/>
      </w:r>
      <w:r>
        <w:t>Table 7</w:t>
      </w:r>
      <w:r w:rsidRPr="006006C3">
        <w:fldChar w:fldCharType="end"/>
      </w:r>
      <w:r w:rsidRPr="006006C3">
        <w:t xml:space="preserve">, </w:t>
      </w:r>
      <w:r>
        <w:fldChar w:fldCharType="begin"/>
      </w:r>
      <w:r>
        <w:instrText xml:space="preserve"> REF _Ref57831955 \r \h </w:instrText>
      </w:r>
      <w:r w:rsidR="00B15AE0">
        <w:instrText xml:space="preserve"> \* MERGEFORMAT </w:instrText>
      </w:r>
      <w:r>
        <w:fldChar w:fldCharType="separate"/>
      </w:r>
      <w:r>
        <w:t>Table 8</w:t>
      </w:r>
      <w:r>
        <w:fldChar w:fldCharType="end"/>
      </w:r>
      <w:r>
        <w:t xml:space="preserve">, </w:t>
      </w:r>
      <w:r w:rsidRPr="006006C3">
        <w:rPr>
          <w:rFonts w:eastAsia="Calibri"/>
        </w:rPr>
        <w:t>and</w:t>
      </w:r>
      <w:r>
        <w:rPr>
          <w:rFonts w:eastAsia="Calibri"/>
        </w:rPr>
        <w:t xml:space="preserve"> </w:t>
      </w:r>
      <w:r>
        <w:rPr>
          <w:rFonts w:eastAsia="Calibri"/>
        </w:rPr>
        <w:fldChar w:fldCharType="begin"/>
      </w:r>
      <w:r>
        <w:rPr>
          <w:rFonts w:eastAsia="Calibri"/>
        </w:rPr>
        <w:instrText xml:space="preserve"> REF _Ref57831986 \r \h </w:instrText>
      </w:r>
      <w:r w:rsidR="00B15AE0">
        <w:rPr>
          <w:rFonts w:eastAsia="Calibri"/>
        </w:rPr>
        <w:instrText xml:space="preserve"> \* MERGEFORMAT </w:instrText>
      </w:r>
      <w:r>
        <w:rPr>
          <w:rFonts w:eastAsia="Calibri"/>
        </w:rPr>
      </w:r>
      <w:r>
        <w:rPr>
          <w:rFonts w:eastAsia="Calibri"/>
        </w:rPr>
        <w:fldChar w:fldCharType="separate"/>
      </w:r>
      <w:r>
        <w:rPr>
          <w:rFonts w:eastAsia="Calibri"/>
        </w:rPr>
        <w:t>Table 9</w:t>
      </w:r>
      <w:r>
        <w:rPr>
          <w:rFonts w:eastAsia="Calibri"/>
        </w:rPr>
        <w:fldChar w:fldCharType="end"/>
      </w:r>
      <w:r w:rsidRPr="006006C3">
        <w:t xml:space="preserve">. </w:t>
      </w:r>
    </w:p>
    <w:p w14:paraId="3E219410" w14:textId="77777777" w:rsidR="00BA6B05" w:rsidRDefault="00BA6B05" w:rsidP="00BA6B05"/>
    <w:p w14:paraId="293A06F3" w14:textId="5506987B" w:rsidR="00BA6B05" w:rsidRPr="006006C3" w:rsidRDefault="00B15AE0" w:rsidP="00B15AE0">
      <w:pPr>
        <w:pStyle w:val="Tabletitle"/>
      </w:pPr>
      <w:bookmarkStart w:id="25" w:name="_Ref465784901"/>
      <w:r w:rsidRPr="00D6242C">
        <w:rPr>
          <w:lang w:eastAsia="en-US"/>
        </w:rPr>
        <w:t xml:space="preserve">Table </w:t>
      </w:r>
      <w:r w:rsidRPr="00D6242C">
        <w:rPr>
          <w:lang w:eastAsia="en-US"/>
        </w:rPr>
        <w:fldChar w:fldCharType="begin"/>
      </w:r>
      <w:r w:rsidRPr="00D6242C">
        <w:rPr>
          <w:lang w:eastAsia="en-US"/>
        </w:rPr>
        <w:instrText xml:space="preserve"> SEQ Table \* ARABIC </w:instrText>
      </w:r>
      <w:r w:rsidRPr="00D6242C">
        <w:rPr>
          <w:lang w:eastAsia="en-US"/>
        </w:rPr>
        <w:fldChar w:fldCharType="separate"/>
      </w:r>
      <w:r w:rsidR="00D054DF">
        <w:rPr>
          <w:noProof/>
          <w:lang w:eastAsia="en-US"/>
        </w:rPr>
        <w:t>7</w:t>
      </w:r>
      <w:r w:rsidRPr="00D6242C">
        <w:rPr>
          <w:lang w:val="en-GB" w:eastAsia="en-US"/>
        </w:rPr>
        <w:fldChar w:fldCharType="end"/>
      </w:r>
      <w:r w:rsidR="00BA6B05">
        <w:t xml:space="preserve">: </w:t>
      </w:r>
      <w:r w:rsidR="00BA6B05" w:rsidRPr="006006C3">
        <w:t>Geometrical specifications of Swellex Mn 24</w:t>
      </w:r>
      <w:bookmarkEnd w:id="25"/>
      <w:r w:rsidR="00BA6B05">
        <w:t xml:space="preserve"> </w:t>
      </w:r>
      <w:r w:rsidR="00BA6B05">
        <w:fldChar w:fldCharType="begin"/>
      </w:r>
      <w:r w:rsidR="00BA6B05">
        <w:instrText>ADDIN RW.CITE{{155 Shirzadegan,Shahin 2020}}</w:instrText>
      </w:r>
      <w:r w:rsidR="00BA6B05">
        <w:fldChar w:fldCharType="separate"/>
      </w:r>
      <w:r w:rsidR="00BA6B05" w:rsidRPr="001D1323">
        <w:rPr>
          <w:bCs/>
        </w:rPr>
        <w:t>(Shirzadegan 2020)</w:t>
      </w:r>
      <w:r w:rsidR="00BA6B05">
        <w:fldChar w:fldCharType="end"/>
      </w:r>
    </w:p>
    <w:tbl>
      <w:tblPr>
        <w:tblStyle w:val="shahintale2"/>
        <w:tblW w:w="5000" w:type="pct"/>
        <w:tblInd w:w="0" w:type="dxa"/>
        <w:tblBorders>
          <w:left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7"/>
        <w:gridCol w:w="2967"/>
        <w:gridCol w:w="2886"/>
      </w:tblGrid>
      <w:tr w:rsidR="00BA6B05" w:rsidRPr="006006C3" w14:paraId="342E7F46" w14:textId="77777777" w:rsidTr="00B15AE0">
        <w:trPr>
          <w:cnfStyle w:val="100000000000" w:firstRow="1" w:lastRow="0" w:firstColumn="0" w:lastColumn="0" w:oddVBand="0" w:evenVBand="0" w:oddHBand="0" w:evenHBand="0" w:firstRowFirstColumn="0" w:firstRowLastColumn="0" w:lastRowFirstColumn="0" w:lastRowLastColumn="0"/>
        </w:trPr>
        <w:tc>
          <w:tcPr>
            <w:tcW w:w="1318" w:type="pct"/>
            <w:tcBorders>
              <w:top w:val="none" w:sz="0" w:space="0" w:color="auto"/>
              <w:left w:val="none" w:sz="0" w:space="0" w:color="auto"/>
              <w:bottom w:val="none" w:sz="0" w:space="0" w:color="auto"/>
              <w:right w:val="none" w:sz="0" w:space="0" w:color="auto"/>
              <w:tl2br w:val="none" w:sz="0" w:space="0" w:color="auto"/>
              <w:tr2bl w:val="none" w:sz="0" w:space="0" w:color="auto"/>
            </w:tcBorders>
            <w:hideMark/>
          </w:tcPr>
          <w:p w14:paraId="322969A7" w14:textId="77777777" w:rsidR="00BA6B05" w:rsidRPr="006006C3" w:rsidRDefault="00BA6B05" w:rsidP="00B15AE0">
            <w:pPr>
              <w:pStyle w:val="Tabletext"/>
            </w:pPr>
            <w:r w:rsidRPr="006006C3">
              <w:t>Area (m</w:t>
            </w:r>
            <w:r w:rsidRPr="006006C3">
              <w:rPr>
                <w:vertAlign w:val="superscript"/>
              </w:rPr>
              <w:t>2</w:t>
            </w:r>
            <w:r w:rsidRPr="006006C3">
              <w:t>)</w:t>
            </w:r>
          </w:p>
        </w:tc>
        <w:tc>
          <w:tcPr>
            <w:tcW w:w="1866" w:type="pct"/>
            <w:tcBorders>
              <w:top w:val="none" w:sz="0" w:space="0" w:color="auto"/>
              <w:left w:val="none" w:sz="0" w:space="0" w:color="auto"/>
              <w:bottom w:val="none" w:sz="0" w:space="0" w:color="auto"/>
              <w:right w:val="none" w:sz="0" w:space="0" w:color="auto"/>
              <w:tl2br w:val="none" w:sz="0" w:space="0" w:color="auto"/>
              <w:tr2bl w:val="none" w:sz="0" w:space="0" w:color="auto"/>
            </w:tcBorders>
            <w:hideMark/>
          </w:tcPr>
          <w:p w14:paraId="79C6E92E" w14:textId="77777777" w:rsidR="00BA6B05" w:rsidRPr="006006C3" w:rsidRDefault="00BA6B05" w:rsidP="00B15AE0">
            <w:pPr>
              <w:pStyle w:val="Tabletext"/>
            </w:pPr>
            <w:r w:rsidRPr="006006C3">
              <w:t>Second moment of inertia (m</w:t>
            </w:r>
            <w:r w:rsidRPr="006006C3">
              <w:rPr>
                <w:vertAlign w:val="superscript"/>
              </w:rPr>
              <w:t>4</w:t>
            </w:r>
            <w:r w:rsidRPr="006006C3">
              <w:t>)</w:t>
            </w:r>
          </w:p>
        </w:tc>
        <w:tc>
          <w:tcPr>
            <w:tcW w:w="1815" w:type="pct"/>
            <w:tcBorders>
              <w:top w:val="none" w:sz="0" w:space="0" w:color="auto"/>
              <w:left w:val="none" w:sz="0" w:space="0" w:color="auto"/>
              <w:bottom w:val="none" w:sz="0" w:space="0" w:color="auto"/>
              <w:right w:val="none" w:sz="0" w:space="0" w:color="auto"/>
              <w:tl2br w:val="none" w:sz="0" w:space="0" w:color="auto"/>
              <w:tr2bl w:val="none" w:sz="0" w:space="0" w:color="auto"/>
            </w:tcBorders>
            <w:hideMark/>
          </w:tcPr>
          <w:p w14:paraId="5EEC8EC8" w14:textId="77777777" w:rsidR="00BA6B05" w:rsidRPr="006006C3" w:rsidRDefault="00BA6B05" w:rsidP="00B15AE0">
            <w:pPr>
              <w:pStyle w:val="Tabletext"/>
            </w:pPr>
            <w:r w:rsidRPr="006006C3">
              <w:t>Perimeter (m)</w:t>
            </w:r>
          </w:p>
        </w:tc>
      </w:tr>
      <w:tr w:rsidR="00BA6B05" w:rsidRPr="006006C3" w14:paraId="7CA55780" w14:textId="77777777" w:rsidTr="00B15AE0">
        <w:tc>
          <w:tcPr>
            <w:tcW w:w="1318" w:type="pct"/>
            <w:hideMark/>
          </w:tcPr>
          <w:p w14:paraId="76D57A7E" w14:textId="77777777" w:rsidR="00BA6B05" w:rsidRPr="006006C3" w:rsidRDefault="00BA6B05" w:rsidP="00B15AE0">
            <w:pPr>
              <w:pStyle w:val="Tabletext"/>
            </w:pPr>
            <w:r w:rsidRPr="006006C3">
              <w:t>3.27×10</w:t>
            </w:r>
            <w:r w:rsidRPr="006006C3">
              <w:rPr>
                <w:vertAlign w:val="superscript"/>
              </w:rPr>
              <w:t>-4</w:t>
            </w:r>
          </w:p>
        </w:tc>
        <w:tc>
          <w:tcPr>
            <w:tcW w:w="1866" w:type="pct"/>
            <w:hideMark/>
          </w:tcPr>
          <w:p w14:paraId="76C91A59" w14:textId="77777777" w:rsidR="00BA6B05" w:rsidRPr="006006C3" w:rsidRDefault="00BA6B05" w:rsidP="00B15AE0">
            <w:pPr>
              <w:pStyle w:val="Tabletext"/>
            </w:pPr>
            <w:r w:rsidRPr="006006C3">
              <w:t>11.0</w:t>
            </w:r>
            <w:r>
              <w:t>6</w:t>
            </w:r>
            <w:r w:rsidRPr="006006C3">
              <w:t>×10</w:t>
            </w:r>
            <w:r w:rsidRPr="006006C3">
              <w:rPr>
                <w:vertAlign w:val="superscript"/>
              </w:rPr>
              <w:t>-8</w:t>
            </w:r>
          </w:p>
        </w:tc>
        <w:tc>
          <w:tcPr>
            <w:tcW w:w="1815" w:type="pct"/>
            <w:hideMark/>
          </w:tcPr>
          <w:p w14:paraId="1C04BBCD" w14:textId="77777777" w:rsidR="00BA6B05" w:rsidRPr="006006C3" w:rsidRDefault="00BA6B05" w:rsidP="00B15AE0">
            <w:pPr>
              <w:pStyle w:val="Tabletext"/>
            </w:pPr>
            <w:r w:rsidRPr="006006C3">
              <w:t>0.151</w:t>
            </w:r>
          </w:p>
        </w:tc>
      </w:tr>
    </w:tbl>
    <w:p w14:paraId="6E1AB3E5" w14:textId="77777777" w:rsidR="00BA6B05" w:rsidRPr="00CC62F1" w:rsidRDefault="00BA6B05" w:rsidP="00BA6B05">
      <w:bookmarkStart w:id="26" w:name="_Ref465862154"/>
    </w:p>
    <w:p w14:paraId="117455B3" w14:textId="53E0B3EE" w:rsidR="00BA6B05" w:rsidRPr="006006C3" w:rsidRDefault="00B15AE0" w:rsidP="00B15AE0">
      <w:pPr>
        <w:pStyle w:val="Tabletitle"/>
      </w:pPr>
      <w:bookmarkStart w:id="27" w:name="_Ref57831955"/>
      <w:r w:rsidRPr="00D6242C">
        <w:rPr>
          <w:lang w:eastAsia="en-US"/>
        </w:rPr>
        <w:t xml:space="preserve">Table </w:t>
      </w:r>
      <w:r w:rsidRPr="00D6242C">
        <w:rPr>
          <w:lang w:eastAsia="en-US"/>
        </w:rPr>
        <w:fldChar w:fldCharType="begin"/>
      </w:r>
      <w:r w:rsidRPr="00D6242C">
        <w:rPr>
          <w:lang w:eastAsia="en-US"/>
        </w:rPr>
        <w:instrText xml:space="preserve"> SEQ Table \* ARABIC </w:instrText>
      </w:r>
      <w:r w:rsidRPr="00D6242C">
        <w:rPr>
          <w:lang w:eastAsia="en-US"/>
        </w:rPr>
        <w:fldChar w:fldCharType="separate"/>
      </w:r>
      <w:r w:rsidR="00D054DF">
        <w:rPr>
          <w:noProof/>
          <w:lang w:eastAsia="en-US"/>
        </w:rPr>
        <w:t>8</w:t>
      </w:r>
      <w:r w:rsidRPr="00D6242C">
        <w:rPr>
          <w:lang w:val="en-GB" w:eastAsia="en-US"/>
        </w:rPr>
        <w:fldChar w:fldCharType="end"/>
      </w:r>
      <w:r w:rsidR="00BA6B05">
        <w:t xml:space="preserve">: </w:t>
      </w:r>
      <w:r w:rsidR="00BA6B05" w:rsidRPr="006006C3">
        <w:t>Mechanical properties of Swellex Mn 24</w:t>
      </w:r>
      <w:bookmarkEnd w:id="26"/>
      <w:r w:rsidR="00BA6B05">
        <w:t xml:space="preserve"> </w:t>
      </w:r>
      <w:r w:rsidR="00BA6B05">
        <w:fldChar w:fldCharType="begin"/>
      </w:r>
      <w:r w:rsidR="00BA6B05">
        <w:instrText>ADDIN RW.CITE{{155 Shirzadegan,Shahin 2020}}</w:instrText>
      </w:r>
      <w:r w:rsidR="00BA6B05">
        <w:fldChar w:fldCharType="separate"/>
      </w:r>
      <w:r w:rsidR="00BA6B05" w:rsidRPr="001D1323">
        <w:rPr>
          <w:bCs/>
        </w:rPr>
        <w:t>(Shirzadegan 2020)</w:t>
      </w:r>
      <w:r w:rsidR="00BA6B05">
        <w:fldChar w:fldCharType="end"/>
      </w:r>
      <w:bookmarkEnd w:id="27"/>
    </w:p>
    <w:tbl>
      <w:tblPr>
        <w:tblStyle w:val="shahintale2"/>
        <w:tblW w:w="5000" w:type="pct"/>
        <w:tblInd w:w="0" w:type="dxa"/>
        <w:tblBorders>
          <w:left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03"/>
        <w:gridCol w:w="2178"/>
        <w:gridCol w:w="2232"/>
        <w:gridCol w:w="1937"/>
      </w:tblGrid>
      <w:tr w:rsidR="00BA6B05" w:rsidRPr="006006C3" w14:paraId="08E16540" w14:textId="77777777" w:rsidTr="00B15AE0">
        <w:trPr>
          <w:cnfStyle w:val="100000000000" w:firstRow="1" w:lastRow="0" w:firstColumn="0" w:lastColumn="0" w:oddVBand="0" w:evenVBand="0" w:oddHBand="0" w:evenHBand="0" w:firstRowFirstColumn="0" w:firstRowLastColumn="0" w:lastRowFirstColumn="0" w:lastRowLastColumn="0"/>
        </w:trPr>
        <w:tc>
          <w:tcPr>
            <w:tcW w:w="1008" w:type="pct"/>
            <w:tcBorders>
              <w:top w:val="none" w:sz="0" w:space="0" w:color="auto"/>
              <w:left w:val="none" w:sz="0" w:space="0" w:color="auto"/>
              <w:bottom w:val="none" w:sz="0" w:space="0" w:color="auto"/>
              <w:right w:val="none" w:sz="0" w:space="0" w:color="auto"/>
              <w:tl2br w:val="none" w:sz="0" w:space="0" w:color="auto"/>
              <w:tr2bl w:val="none" w:sz="0" w:space="0" w:color="auto"/>
            </w:tcBorders>
            <w:hideMark/>
          </w:tcPr>
          <w:p w14:paraId="37087118" w14:textId="77777777" w:rsidR="00BA6B05" w:rsidRPr="006006C3" w:rsidRDefault="00BA6B05" w:rsidP="00B15AE0">
            <w:pPr>
              <w:pStyle w:val="Tabletext"/>
            </w:pPr>
            <w:r w:rsidRPr="006006C3">
              <w:t>Density (kg/m</w:t>
            </w:r>
            <w:r w:rsidRPr="006006C3">
              <w:rPr>
                <w:vertAlign w:val="superscript"/>
              </w:rPr>
              <w:t>3</w:t>
            </w:r>
            <w:r w:rsidRPr="006006C3">
              <w:t>)</w:t>
            </w:r>
          </w:p>
        </w:tc>
        <w:tc>
          <w:tcPr>
            <w:tcW w:w="1370" w:type="pct"/>
            <w:tcBorders>
              <w:top w:val="none" w:sz="0" w:space="0" w:color="auto"/>
              <w:left w:val="none" w:sz="0" w:space="0" w:color="auto"/>
              <w:bottom w:val="none" w:sz="0" w:space="0" w:color="auto"/>
              <w:right w:val="none" w:sz="0" w:space="0" w:color="auto"/>
              <w:tl2br w:val="none" w:sz="0" w:space="0" w:color="auto"/>
              <w:tr2bl w:val="none" w:sz="0" w:space="0" w:color="auto"/>
            </w:tcBorders>
            <w:hideMark/>
          </w:tcPr>
          <w:p w14:paraId="59E780FB" w14:textId="77777777" w:rsidR="00BA6B05" w:rsidRPr="006006C3" w:rsidRDefault="00BA6B05" w:rsidP="00B15AE0">
            <w:pPr>
              <w:pStyle w:val="Tabletext"/>
            </w:pPr>
            <w:r w:rsidRPr="006006C3">
              <w:t>Elastic modulus (GPa)</w:t>
            </w:r>
          </w:p>
        </w:tc>
        <w:tc>
          <w:tcPr>
            <w:tcW w:w="1404" w:type="pct"/>
            <w:tcBorders>
              <w:top w:val="none" w:sz="0" w:space="0" w:color="auto"/>
              <w:left w:val="none" w:sz="0" w:space="0" w:color="auto"/>
              <w:bottom w:val="none" w:sz="0" w:space="0" w:color="auto"/>
              <w:right w:val="none" w:sz="0" w:space="0" w:color="auto"/>
              <w:tl2br w:val="none" w:sz="0" w:space="0" w:color="auto"/>
              <w:tr2bl w:val="none" w:sz="0" w:space="0" w:color="auto"/>
            </w:tcBorders>
            <w:hideMark/>
          </w:tcPr>
          <w:p w14:paraId="214C002B" w14:textId="77777777" w:rsidR="00BA6B05" w:rsidRPr="006006C3" w:rsidRDefault="00BA6B05" w:rsidP="00B15AE0">
            <w:pPr>
              <w:pStyle w:val="Tabletext"/>
            </w:pPr>
            <w:r w:rsidRPr="006006C3">
              <w:t>Tensile yield load (kN)</w:t>
            </w:r>
          </w:p>
        </w:tc>
        <w:tc>
          <w:tcPr>
            <w:tcW w:w="1218" w:type="pct"/>
            <w:tcBorders>
              <w:top w:val="none" w:sz="0" w:space="0" w:color="auto"/>
              <w:left w:val="none" w:sz="0" w:space="0" w:color="auto"/>
              <w:bottom w:val="none" w:sz="0" w:space="0" w:color="auto"/>
              <w:right w:val="none" w:sz="0" w:space="0" w:color="auto"/>
              <w:tl2br w:val="none" w:sz="0" w:space="0" w:color="auto"/>
              <w:tr2bl w:val="none" w:sz="0" w:space="0" w:color="auto"/>
            </w:tcBorders>
            <w:hideMark/>
          </w:tcPr>
          <w:p w14:paraId="7BAF2312" w14:textId="77777777" w:rsidR="00BA6B05" w:rsidRPr="006006C3" w:rsidRDefault="00BA6B05" w:rsidP="00B15AE0">
            <w:pPr>
              <w:pStyle w:val="Tabletext"/>
            </w:pPr>
            <w:r w:rsidRPr="006006C3">
              <w:t>Tensile failure limit</w:t>
            </w:r>
          </w:p>
        </w:tc>
      </w:tr>
      <w:tr w:rsidR="00BA6B05" w:rsidRPr="006006C3" w14:paraId="4B826AC2" w14:textId="77777777" w:rsidTr="00B15AE0">
        <w:tc>
          <w:tcPr>
            <w:tcW w:w="1008" w:type="pct"/>
            <w:hideMark/>
          </w:tcPr>
          <w:p w14:paraId="49F5F788" w14:textId="77777777" w:rsidR="00BA6B05" w:rsidRPr="006006C3" w:rsidRDefault="00BA6B05" w:rsidP="00B15AE0">
            <w:pPr>
              <w:pStyle w:val="Tabletext"/>
            </w:pPr>
            <w:r w:rsidRPr="006006C3">
              <w:t>7800</w:t>
            </w:r>
          </w:p>
        </w:tc>
        <w:tc>
          <w:tcPr>
            <w:tcW w:w="1370" w:type="pct"/>
            <w:hideMark/>
          </w:tcPr>
          <w:p w14:paraId="7C25E77B" w14:textId="77777777" w:rsidR="00BA6B05" w:rsidRPr="006006C3" w:rsidRDefault="00BA6B05" w:rsidP="00B15AE0">
            <w:pPr>
              <w:pStyle w:val="Tabletext"/>
            </w:pPr>
            <w:r w:rsidRPr="006006C3">
              <w:t>200</w:t>
            </w:r>
          </w:p>
        </w:tc>
        <w:tc>
          <w:tcPr>
            <w:tcW w:w="1404" w:type="pct"/>
            <w:hideMark/>
          </w:tcPr>
          <w:p w14:paraId="552E5A09" w14:textId="77777777" w:rsidR="00BA6B05" w:rsidRPr="006006C3" w:rsidRDefault="00BA6B05" w:rsidP="00B15AE0">
            <w:pPr>
              <w:pStyle w:val="Tabletext"/>
            </w:pPr>
            <w:r w:rsidRPr="006006C3">
              <w:t>240</w:t>
            </w:r>
          </w:p>
        </w:tc>
        <w:tc>
          <w:tcPr>
            <w:tcW w:w="1218" w:type="pct"/>
            <w:hideMark/>
          </w:tcPr>
          <w:p w14:paraId="6E40EAF3" w14:textId="77777777" w:rsidR="00BA6B05" w:rsidRPr="006006C3" w:rsidRDefault="00BA6B05" w:rsidP="00B15AE0">
            <w:pPr>
              <w:pStyle w:val="Tabletext"/>
            </w:pPr>
            <w:r w:rsidRPr="006006C3">
              <w:t>0.35</w:t>
            </w:r>
          </w:p>
        </w:tc>
      </w:tr>
    </w:tbl>
    <w:p w14:paraId="65465F54" w14:textId="77777777" w:rsidR="00BA6B05" w:rsidRDefault="00BA6B05" w:rsidP="00BA6B05">
      <w:bookmarkStart w:id="28" w:name="_Ref465863631"/>
    </w:p>
    <w:p w14:paraId="57C404F6" w14:textId="5EABB62B" w:rsidR="00BA6B05" w:rsidRPr="006006C3" w:rsidRDefault="00B15AE0" w:rsidP="00B15AE0">
      <w:pPr>
        <w:pStyle w:val="Tabletitle"/>
      </w:pPr>
      <w:bookmarkStart w:id="29" w:name="_Ref57831986"/>
      <w:r w:rsidRPr="00D6242C">
        <w:rPr>
          <w:lang w:eastAsia="en-US"/>
        </w:rPr>
        <w:t xml:space="preserve">Table </w:t>
      </w:r>
      <w:r w:rsidRPr="00D6242C">
        <w:rPr>
          <w:lang w:eastAsia="en-US"/>
        </w:rPr>
        <w:fldChar w:fldCharType="begin"/>
      </w:r>
      <w:r w:rsidRPr="00D6242C">
        <w:rPr>
          <w:lang w:eastAsia="en-US"/>
        </w:rPr>
        <w:instrText xml:space="preserve"> SEQ Table \* ARABIC </w:instrText>
      </w:r>
      <w:r w:rsidRPr="00D6242C">
        <w:rPr>
          <w:lang w:eastAsia="en-US"/>
        </w:rPr>
        <w:fldChar w:fldCharType="separate"/>
      </w:r>
      <w:r w:rsidR="00D054DF">
        <w:rPr>
          <w:noProof/>
          <w:lang w:eastAsia="en-US"/>
        </w:rPr>
        <w:t>9</w:t>
      </w:r>
      <w:r w:rsidRPr="00D6242C">
        <w:rPr>
          <w:lang w:val="en-GB" w:eastAsia="en-US"/>
        </w:rPr>
        <w:fldChar w:fldCharType="end"/>
      </w:r>
      <w:r w:rsidR="00BA6B05">
        <w:t xml:space="preserve">: </w:t>
      </w:r>
      <w:r w:rsidR="00BA6B05" w:rsidRPr="006006C3">
        <w:t>Mechanical properties of rockbolt and rock interface</w:t>
      </w:r>
      <w:bookmarkEnd w:id="28"/>
      <w:r w:rsidR="00BA6B05">
        <w:t xml:space="preserve"> </w:t>
      </w:r>
      <w:r w:rsidR="00BA6B05">
        <w:fldChar w:fldCharType="begin"/>
      </w:r>
      <w:r w:rsidR="00BA6B05">
        <w:instrText>ADDIN RW.CITE{{155 Shirzadegan,Shahin 2020}}</w:instrText>
      </w:r>
      <w:r w:rsidR="00BA6B05">
        <w:fldChar w:fldCharType="separate"/>
      </w:r>
      <w:r w:rsidR="00BA6B05" w:rsidRPr="001D1323">
        <w:rPr>
          <w:bCs/>
        </w:rPr>
        <w:t>(Shirzadegan 2020)</w:t>
      </w:r>
      <w:r w:rsidR="00BA6B05">
        <w:fldChar w:fldCharType="end"/>
      </w:r>
      <w:bookmarkEnd w:id="29"/>
    </w:p>
    <w:tbl>
      <w:tblPr>
        <w:tblStyle w:val="shahintale2"/>
        <w:tblW w:w="5000" w:type="pct"/>
        <w:tblInd w:w="0" w:type="dxa"/>
        <w:tblBorders>
          <w:left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61"/>
        <w:gridCol w:w="1744"/>
        <w:gridCol w:w="2153"/>
        <w:gridCol w:w="1692"/>
      </w:tblGrid>
      <w:tr w:rsidR="00BA6B05" w:rsidRPr="006006C3" w14:paraId="7D375F22" w14:textId="77777777" w:rsidTr="00B15AE0">
        <w:trPr>
          <w:cnfStyle w:val="100000000000" w:firstRow="1" w:lastRow="0" w:firstColumn="0" w:lastColumn="0" w:oddVBand="0" w:evenVBand="0" w:oddHBand="0" w:evenHBand="0" w:firstRowFirstColumn="0" w:firstRowLastColumn="0" w:lastRowFirstColumn="0" w:lastRowLastColumn="0"/>
        </w:trPr>
        <w:tc>
          <w:tcPr>
            <w:tcW w:w="1485" w:type="pct"/>
            <w:tcBorders>
              <w:top w:val="none" w:sz="0" w:space="0" w:color="auto"/>
              <w:left w:val="none" w:sz="0" w:space="0" w:color="auto"/>
              <w:bottom w:val="none" w:sz="0" w:space="0" w:color="auto"/>
              <w:right w:val="none" w:sz="0" w:space="0" w:color="auto"/>
              <w:tl2br w:val="none" w:sz="0" w:space="0" w:color="auto"/>
              <w:tr2bl w:val="none" w:sz="0" w:space="0" w:color="auto"/>
            </w:tcBorders>
            <w:hideMark/>
          </w:tcPr>
          <w:p w14:paraId="15FF3D57" w14:textId="77777777" w:rsidR="00BA6B05" w:rsidRPr="006006C3" w:rsidRDefault="00BA6B05" w:rsidP="00B15AE0">
            <w:pPr>
              <w:pStyle w:val="Tabletext"/>
            </w:pPr>
            <w:r w:rsidRPr="006006C3">
              <w:t>Normal cohesive strength (N/m)</w:t>
            </w:r>
          </w:p>
        </w:tc>
        <w:tc>
          <w:tcPr>
            <w:tcW w:w="1097" w:type="pct"/>
            <w:tcBorders>
              <w:top w:val="none" w:sz="0" w:space="0" w:color="auto"/>
              <w:left w:val="none" w:sz="0" w:space="0" w:color="auto"/>
              <w:bottom w:val="none" w:sz="0" w:space="0" w:color="auto"/>
              <w:right w:val="none" w:sz="0" w:space="0" w:color="auto"/>
              <w:tl2br w:val="none" w:sz="0" w:space="0" w:color="auto"/>
              <w:tr2bl w:val="none" w:sz="0" w:space="0" w:color="auto"/>
            </w:tcBorders>
            <w:hideMark/>
          </w:tcPr>
          <w:p w14:paraId="7BE102A0" w14:textId="77777777" w:rsidR="00BA6B05" w:rsidRPr="006006C3" w:rsidRDefault="00BA6B05" w:rsidP="00B15AE0">
            <w:pPr>
              <w:pStyle w:val="Tabletext"/>
            </w:pPr>
            <w:r w:rsidRPr="006006C3">
              <w:t xml:space="preserve">Normal stiffness (N/m/m) </w:t>
            </w:r>
          </w:p>
        </w:tc>
        <w:tc>
          <w:tcPr>
            <w:tcW w:w="1354" w:type="pct"/>
            <w:tcBorders>
              <w:top w:val="none" w:sz="0" w:space="0" w:color="auto"/>
              <w:left w:val="none" w:sz="0" w:space="0" w:color="auto"/>
              <w:bottom w:val="none" w:sz="0" w:space="0" w:color="auto"/>
              <w:right w:val="none" w:sz="0" w:space="0" w:color="auto"/>
              <w:tl2br w:val="none" w:sz="0" w:space="0" w:color="auto"/>
              <w:tr2bl w:val="none" w:sz="0" w:space="0" w:color="auto"/>
            </w:tcBorders>
            <w:hideMark/>
          </w:tcPr>
          <w:p w14:paraId="022EB408" w14:textId="77777777" w:rsidR="00BA6B05" w:rsidRPr="006006C3" w:rsidRDefault="00BA6B05" w:rsidP="00B15AE0">
            <w:pPr>
              <w:pStyle w:val="Tabletext"/>
            </w:pPr>
            <w:r w:rsidRPr="006006C3">
              <w:t>Shear cohesive strength (N/m)</w:t>
            </w:r>
          </w:p>
        </w:tc>
        <w:tc>
          <w:tcPr>
            <w:tcW w:w="1064" w:type="pct"/>
            <w:tcBorders>
              <w:top w:val="none" w:sz="0" w:space="0" w:color="auto"/>
              <w:left w:val="none" w:sz="0" w:space="0" w:color="auto"/>
              <w:bottom w:val="none" w:sz="0" w:space="0" w:color="auto"/>
              <w:right w:val="none" w:sz="0" w:space="0" w:color="auto"/>
              <w:tl2br w:val="none" w:sz="0" w:space="0" w:color="auto"/>
              <w:tr2bl w:val="none" w:sz="0" w:space="0" w:color="auto"/>
            </w:tcBorders>
            <w:hideMark/>
          </w:tcPr>
          <w:p w14:paraId="54BD4CC7" w14:textId="77777777" w:rsidR="00BA6B05" w:rsidRPr="006006C3" w:rsidRDefault="00BA6B05" w:rsidP="00B15AE0">
            <w:pPr>
              <w:pStyle w:val="Tabletext"/>
            </w:pPr>
            <w:r w:rsidRPr="006006C3">
              <w:t xml:space="preserve">Shear stiffness (N/m/m) </w:t>
            </w:r>
          </w:p>
        </w:tc>
      </w:tr>
      <w:tr w:rsidR="00BA6B05" w:rsidRPr="00D764F9" w14:paraId="5123370A" w14:textId="77777777" w:rsidTr="00B15AE0">
        <w:tc>
          <w:tcPr>
            <w:tcW w:w="1485" w:type="pct"/>
            <w:hideMark/>
          </w:tcPr>
          <w:p w14:paraId="5049A153" w14:textId="77777777" w:rsidR="00BA6B05" w:rsidRPr="006006C3" w:rsidRDefault="00BA6B05" w:rsidP="00B15AE0">
            <w:pPr>
              <w:pStyle w:val="Tabletext"/>
            </w:pPr>
            <w:r w:rsidRPr="006006C3">
              <w:t>2×10</w:t>
            </w:r>
            <w:r w:rsidRPr="006006C3">
              <w:rPr>
                <w:vertAlign w:val="superscript"/>
              </w:rPr>
              <w:t>9</w:t>
            </w:r>
          </w:p>
        </w:tc>
        <w:tc>
          <w:tcPr>
            <w:tcW w:w="1097" w:type="pct"/>
            <w:hideMark/>
          </w:tcPr>
          <w:p w14:paraId="33BEBE4D" w14:textId="77777777" w:rsidR="00BA6B05" w:rsidRPr="006006C3" w:rsidRDefault="00BA6B05" w:rsidP="00B15AE0">
            <w:pPr>
              <w:pStyle w:val="Tabletext"/>
            </w:pPr>
            <w:r w:rsidRPr="006006C3">
              <w:t>1×10</w:t>
            </w:r>
            <w:r w:rsidRPr="006006C3">
              <w:rPr>
                <w:vertAlign w:val="superscript"/>
              </w:rPr>
              <w:t>9</w:t>
            </w:r>
          </w:p>
        </w:tc>
        <w:tc>
          <w:tcPr>
            <w:tcW w:w="1354" w:type="pct"/>
            <w:hideMark/>
          </w:tcPr>
          <w:p w14:paraId="37975EF3" w14:textId="77777777" w:rsidR="00BA6B05" w:rsidRPr="006006C3" w:rsidRDefault="00BA6B05" w:rsidP="00B15AE0">
            <w:pPr>
              <w:pStyle w:val="Tabletext"/>
            </w:pPr>
            <w:r w:rsidRPr="006006C3">
              <w:t>2×10</w:t>
            </w:r>
            <w:r w:rsidRPr="006006C3">
              <w:rPr>
                <w:vertAlign w:val="superscript"/>
              </w:rPr>
              <w:t>5</w:t>
            </w:r>
          </w:p>
        </w:tc>
        <w:tc>
          <w:tcPr>
            <w:tcW w:w="1064" w:type="pct"/>
            <w:hideMark/>
          </w:tcPr>
          <w:p w14:paraId="452254FD" w14:textId="77777777" w:rsidR="00BA6B05" w:rsidRPr="00D764F9" w:rsidRDefault="00BA6B05" w:rsidP="00B15AE0">
            <w:pPr>
              <w:pStyle w:val="Tabletext"/>
            </w:pPr>
            <w:r w:rsidRPr="006006C3">
              <w:t>120×10</w:t>
            </w:r>
            <w:r w:rsidRPr="006006C3">
              <w:rPr>
                <w:vertAlign w:val="superscript"/>
              </w:rPr>
              <w:t>6</w:t>
            </w:r>
          </w:p>
        </w:tc>
      </w:tr>
    </w:tbl>
    <w:p w14:paraId="6948933C" w14:textId="358DCF79" w:rsidR="00D6242C" w:rsidRDefault="00D6242C" w:rsidP="00D6242C">
      <w:pPr>
        <w:rPr>
          <w:b/>
          <w:sz w:val="28"/>
          <w:szCs w:val="28"/>
        </w:rPr>
      </w:pPr>
    </w:p>
    <w:p w14:paraId="45AC7D70" w14:textId="669003FA" w:rsidR="002772B4" w:rsidRDefault="002772B4" w:rsidP="002772B4">
      <w:pPr>
        <w:pStyle w:val="HeadingNumbering1"/>
      </w:pPr>
      <w:r>
        <w:t xml:space="preserve">Numerical models calibration in Tests 1 – 5 </w:t>
      </w:r>
    </w:p>
    <w:p w14:paraId="4EF14030" w14:textId="77777777" w:rsidR="002772B4" w:rsidRDefault="002772B4" w:rsidP="002772B4">
      <w:r w:rsidRPr="0029255F">
        <w:t>The joint spacing</w:t>
      </w:r>
      <w:r>
        <w:t xml:space="preserve"> around the cross-cuts where the field Tests 1, 2, 4 and 5 were conducted, were</w:t>
      </w:r>
      <w:r w:rsidRPr="0029255F">
        <w:t xml:space="preserve"> reported to vary between 0.5 </w:t>
      </w:r>
      <w:r>
        <w:t xml:space="preserve">and 2 m </w:t>
      </w:r>
      <w:r>
        <w:fldChar w:fldCharType="begin"/>
      </w:r>
      <w:r>
        <w:instrText>ADDIN RW.CITE{{1 Andersson, U.B. 2010}}</w:instrText>
      </w:r>
      <w:r>
        <w:fldChar w:fldCharType="separate"/>
      </w:r>
      <w:r>
        <w:t>(Andersson 2010)</w:t>
      </w:r>
      <w:r>
        <w:fldChar w:fldCharType="end"/>
      </w:r>
      <w:r>
        <w:t>.</w:t>
      </w:r>
      <w:r w:rsidRPr="0029255F">
        <w:t xml:space="preserve"> </w:t>
      </w:r>
      <w:r>
        <w:t>Since the joint spacing is one of the factors that affects the calculated velocity on the surface of the opening, and the</w:t>
      </w:r>
      <w:r w:rsidRPr="0029255F">
        <w:t xml:space="preserve"> exact joint spacing within each set was not available</w:t>
      </w:r>
      <w:r>
        <w:t xml:space="preserve">, </w:t>
      </w:r>
      <w:r w:rsidRPr="0029255F">
        <w:t xml:space="preserve">models </w:t>
      </w:r>
      <w:r>
        <w:t xml:space="preserve">of Tests 1, 2, 4 and 5 were analysed </w:t>
      </w:r>
      <w:r w:rsidRPr="0029255F">
        <w:t xml:space="preserve">with </w:t>
      </w:r>
      <w:r>
        <w:t xml:space="preserve">the </w:t>
      </w:r>
      <w:r w:rsidRPr="0029255F">
        <w:t>joint spacing 0.6 m, 1 m and 2 m.</w:t>
      </w:r>
      <w:r>
        <w:t xml:space="preserve"> The reason for considering the smallest joint spacing as 0.6 m was to have at least 3 layers of the zones with length of 0.2 m between the joints to increase the computational accuracy.</w:t>
      </w:r>
    </w:p>
    <w:p w14:paraId="183842AA" w14:textId="5431C9DD" w:rsidR="002772B4" w:rsidRDefault="002772B4" w:rsidP="002772B4">
      <w:r w:rsidRPr="00420AAD">
        <w:t xml:space="preserve">The number assigned to the </w:t>
      </w:r>
      <w:r>
        <w:t xml:space="preserve">developed </w:t>
      </w:r>
      <w:r w:rsidRPr="00420AAD">
        <w:t>models</w:t>
      </w:r>
      <w:r>
        <w:t>, burden, number of joint sets, and the</w:t>
      </w:r>
      <w:r w:rsidRPr="00420AAD">
        <w:t xml:space="preserve"> joint spacing in Tests 1, 2, 4 and 5 are summarized in </w:t>
      </w:r>
      <w:r>
        <w:fldChar w:fldCharType="begin"/>
      </w:r>
      <w:r>
        <w:instrText xml:space="preserve"> REF _Ref53771778 \r \h  \* MERGEFORMAT </w:instrText>
      </w:r>
      <w:r>
        <w:fldChar w:fldCharType="separate"/>
      </w:r>
      <w:r>
        <w:t>Table 10</w:t>
      </w:r>
      <w:r>
        <w:fldChar w:fldCharType="end"/>
      </w:r>
      <w:r w:rsidRPr="00420AAD">
        <w:t>.</w:t>
      </w:r>
    </w:p>
    <w:p w14:paraId="41622356" w14:textId="77777777" w:rsidR="002772B4" w:rsidRDefault="002772B4" w:rsidP="002772B4"/>
    <w:p w14:paraId="6CF28131" w14:textId="77777777" w:rsidR="002772B4" w:rsidRPr="00420AAD" w:rsidRDefault="002772B4" w:rsidP="002772B4"/>
    <w:p w14:paraId="2E5324AC" w14:textId="7DBE44F7" w:rsidR="002772B4" w:rsidRDefault="002772B4" w:rsidP="002772B4">
      <w:pPr>
        <w:pStyle w:val="Tabletitle"/>
      </w:pPr>
      <w:bookmarkStart w:id="30" w:name="_Ref53771778"/>
      <w:r w:rsidRPr="00D6242C">
        <w:rPr>
          <w:lang w:eastAsia="en-US"/>
        </w:rPr>
        <w:t xml:space="preserve">Table </w:t>
      </w:r>
      <w:r w:rsidRPr="00D6242C">
        <w:rPr>
          <w:lang w:eastAsia="en-US"/>
        </w:rPr>
        <w:fldChar w:fldCharType="begin"/>
      </w:r>
      <w:r w:rsidRPr="00D6242C">
        <w:rPr>
          <w:lang w:eastAsia="en-US"/>
        </w:rPr>
        <w:instrText xml:space="preserve"> SEQ Table \* ARABIC </w:instrText>
      </w:r>
      <w:r w:rsidRPr="00D6242C">
        <w:rPr>
          <w:lang w:eastAsia="en-US"/>
        </w:rPr>
        <w:fldChar w:fldCharType="separate"/>
      </w:r>
      <w:r w:rsidR="00D054DF">
        <w:rPr>
          <w:noProof/>
          <w:lang w:eastAsia="en-US"/>
        </w:rPr>
        <w:t>10</w:t>
      </w:r>
      <w:r w:rsidRPr="00D6242C">
        <w:rPr>
          <w:lang w:val="en-GB" w:eastAsia="en-US"/>
        </w:rPr>
        <w:fldChar w:fldCharType="end"/>
      </w:r>
      <w:r>
        <w:t>: Model no., burden, number and spacing of joint sets used in the models</w:t>
      </w:r>
      <w:bookmarkEnd w:id="30"/>
    </w:p>
    <w:tbl>
      <w:tblPr>
        <w:tblStyle w:val="shahintale2"/>
        <w:tblW w:w="0" w:type="auto"/>
        <w:tblInd w:w="1163" w:type="dxa"/>
        <w:tblBorders>
          <w:left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22"/>
        <w:gridCol w:w="1134"/>
        <w:gridCol w:w="1134"/>
        <w:gridCol w:w="1134"/>
        <w:gridCol w:w="1134"/>
      </w:tblGrid>
      <w:tr w:rsidR="002772B4" w14:paraId="1B43A695" w14:textId="77777777" w:rsidTr="002772B4">
        <w:trPr>
          <w:cnfStyle w:val="100000000000" w:firstRow="1" w:lastRow="0" w:firstColumn="0" w:lastColumn="0" w:oddVBand="0" w:evenVBand="0" w:oddHBand="0" w:evenHBand="0" w:firstRowFirstColumn="0" w:firstRowLastColumn="0" w:lastRowFirstColumn="0" w:lastRowLastColumn="0"/>
        </w:trPr>
        <w:tc>
          <w:tcPr>
            <w:tcW w:w="822"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46B2954E" w14:textId="77777777" w:rsidR="002772B4" w:rsidRDefault="002772B4" w:rsidP="002772B4">
            <w:pPr>
              <w:pStyle w:val="Tabletext"/>
            </w:pPr>
            <w:r>
              <w:t xml:space="preserve">Test </w:t>
            </w:r>
          </w:p>
        </w:tc>
        <w:tc>
          <w:tcPr>
            <w:tcW w:w="1134"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4C169B5D" w14:textId="77777777" w:rsidR="002772B4" w:rsidRDefault="002772B4" w:rsidP="002772B4">
            <w:pPr>
              <w:pStyle w:val="Tabletext"/>
            </w:pPr>
            <w:r>
              <w:t xml:space="preserve">Model no. </w:t>
            </w:r>
          </w:p>
        </w:tc>
        <w:tc>
          <w:tcPr>
            <w:tcW w:w="1134"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1A532A4F" w14:textId="77777777" w:rsidR="002772B4" w:rsidRDefault="002772B4" w:rsidP="002772B4">
            <w:pPr>
              <w:pStyle w:val="Tabletext"/>
            </w:pPr>
            <w:r>
              <w:t>Burden (m)</w:t>
            </w:r>
          </w:p>
        </w:tc>
        <w:tc>
          <w:tcPr>
            <w:tcW w:w="1134"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038AE548" w14:textId="77777777" w:rsidR="002772B4" w:rsidRDefault="002772B4" w:rsidP="002772B4">
            <w:pPr>
              <w:pStyle w:val="Tabletext"/>
            </w:pPr>
            <w:r>
              <w:t>Number of joint sets</w:t>
            </w:r>
          </w:p>
        </w:tc>
        <w:tc>
          <w:tcPr>
            <w:tcW w:w="1134"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028AA0B3" w14:textId="77777777" w:rsidR="002772B4" w:rsidRDefault="002772B4" w:rsidP="002772B4">
            <w:pPr>
              <w:pStyle w:val="Tabletext"/>
            </w:pPr>
            <w:r>
              <w:t>Joint set spacing (m)</w:t>
            </w:r>
          </w:p>
        </w:tc>
      </w:tr>
      <w:tr w:rsidR="002772B4" w14:paraId="07B32148" w14:textId="77777777" w:rsidTr="002772B4">
        <w:tc>
          <w:tcPr>
            <w:tcW w:w="822" w:type="dxa"/>
            <w:vMerge w:val="restart"/>
          </w:tcPr>
          <w:p w14:paraId="0D5A5469" w14:textId="650DE424" w:rsidR="002772B4" w:rsidRDefault="002772B4" w:rsidP="002772B4">
            <w:pPr>
              <w:pStyle w:val="Tabletext"/>
            </w:pPr>
            <w:r>
              <w:t xml:space="preserve">1 </w:t>
            </w:r>
          </w:p>
        </w:tc>
        <w:tc>
          <w:tcPr>
            <w:tcW w:w="1134" w:type="dxa"/>
          </w:tcPr>
          <w:p w14:paraId="5D65060D" w14:textId="77777777" w:rsidR="002772B4" w:rsidRDefault="002772B4" w:rsidP="002772B4">
            <w:pPr>
              <w:pStyle w:val="Tabletext"/>
            </w:pPr>
            <w:r>
              <w:t>1</w:t>
            </w:r>
          </w:p>
        </w:tc>
        <w:tc>
          <w:tcPr>
            <w:tcW w:w="1134" w:type="dxa"/>
            <w:vMerge w:val="restart"/>
          </w:tcPr>
          <w:p w14:paraId="07A60CA0" w14:textId="7933599F" w:rsidR="002772B4" w:rsidRDefault="002772B4" w:rsidP="002772B4">
            <w:pPr>
              <w:pStyle w:val="Tabletext"/>
            </w:pPr>
            <w:r>
              <w:t>3.7</w:t>
            </w:r>
          </w:p>
        </w:tc>
        <w:tc>
          <w:tcPr>
            <w:tcW w:w="1134" w:type="dxa"/>
            <w:vMerge w:val="restart"/>
          </w:tcPr>
          <w:p w14:paraId="083EF8D2" w14:textId="502E1491" w:rsidR="002772B4" w:rsidRDefault="002772B4" w:rsidP="002772B4">
            <w:pPr>
              <w:pStyle w:val="Tabletext"/>
            </w:pPr>
            <w:r>
              <w:t>1</w:t>
            </w:r>
          </w:p>
        </w:tc>
        <w:tc>
          <w:tcPr>
            <w:tcW w:w="1134" w:type="dxa"/>
          </w:tcPr>
          <w:p w14:paraId="72DC4795" w14:textId="77777777" w:rsidR="002772B4" w:rsidRDefault="002772B4" w:rsidP="002772B4">
            <w:pPr>
              <w:pStyle w:val="Tabletext"/>
            </w:pPr>
            <w:r>
              <w:t>0.6</w:t>
            </w:r>
          </w:p>
        </w:tc>
      </w:tr>
      <w:tr w:rsidR="002772B4" w14:paraId="4170FCDB" w14:textId="77777777" w:rsidTr="002772B4">
        <w:tc>
          <w:tcPr>
            <w:tcW w:w="822" w:type="dxa"/>
            <w:vMerge/>
          </w:tcPr>
          <w:p w14:paraId="7E108E42" w14:textId="04CA6EEB" w:rsidR="002772B4" w:rsidRDefault="002772B4" w:rsidP="002772B4">
            <w:pPr>
              <w:pStyle w:val="Tabletext"/>
            </w:pPr>
          </w:p>
        </w:tc>
        <w:tc>
          <w:tcPr>
            <w:tcW w:w="1134" w:type="dxa"/>
          </w:tcPr>
          <w:p w14:paraId="5C2E88A3" w14:textId="77777777" w:rsidR="002772B4" w:rsidRDefault="002772B4" w:rsidP="002772B4">
            <w:pPr>
              <w:pStyle w:val="Tabletext"/>
            </w:pPr>
            <w:r>
              <w:t>2</w:t>
            </w:r>
          </w:p>
        </w:tc>
        <w:tc>
          <w:tcPr>
            <w:tcW w:w="1134" w:type="dxa"/>
            <w:vMerge/>
          </w:tcPr>
          <w:p w14:paraId="003CCF6D" w14:textId="1C36B10F" w:rsidR="002772B4" w:rsidRDefault="002772B4" w:rsidP="002772B4">
            <w:pPr>
              <w:pStyle w:val="Tabletext"/>
            </w:pPr>
          </w:p>
        </w:tc>
        <w:tc>
          <w:tcPr>
            <w:tcW w:w="1134" w:type="dxa"/>
            <w:vMerge/>
          </w:tcPr>
          <w:p w14:paraId="37EE45E4" w14:textId="6FBA1114" w:rsidR="002772B4" w:rsidRDefault="002772B4" w:rsidP="002772B4">
            <w:pPr>
              <w:pStyle w:val="Tabletext"/>
            </w:pPr>
          </w:p>
        </w:tc>
        <w:tc>
          <w:tcPr>
            <w:tcW w:w="1134" w:type="dxa"/>
          </w:tcPr>
          <w:p w14:paraId="4AFC05A2" w14:textId="77777777" w:rsidR="002772B4" w:rsidRDefault="002772B4" w:rsidP="002772B4">
            <w:pPr>
              <w:pStyle w:val="Tabletext"/>
            </w:pPr>
            <w:r>
              <w:t>1</w:t>
            </w:r>
          </w:p>
        </w:tc>
      </w:tr>
      <w:tr w:rsidR="002772B4" w14:paraId="1443498D" w14:textId="77777777" w:rsidTr="002772B4">
        <w:tc>
          <w:tcPr>
            <w:tcW w:w="822" w:type="dxa"/>
            <w:vMerge/>
          </w:tcPr>
          <w:p w14:paraId="26A131B4" w14:textId="77777777" w:rsidR="002772B4" w:rsidRDefault="002772B4" w:rsidP="002772B4">
            <w:pPr>
              <w:pStyle w:val="Tabletext"/>
            </w:pPr>
          </w:p>
        </w:tc>
        <w:tc>
          <w:tcPr>
            <w:tcW w:w="1134" w:type="dxa"/>
          </w:tcPr>
          <w:p w14:paraId="10FC9F8F" w14:textId="77777777" w:rsidR="002772B4" w:rsidRDefault="002772B4" w:rsidP="002772B4">
            <w:pPr>
              <w:pStyle w:val="Tabletext"/>
            </w:pPr>
            <w:r>
              <w:t>3</w:t>
            </w:r>
          </w:p>
        </w:tc>
        <w:tc>
          <w:tcPr>
            <w:tcW w:w="1134" w:type="dxa"/>
            <w:vMerge/>
          </w:tcPr>
          <w:p w14:paraId="4681EA45" w14:textId="77777777" w:rsidR="002772B4" w:rsidRDefault="002772B4" w:rsidP="002772B4">
            <w:pPr>
              <w:pStyle w:val="Tabletext"/>
            </w:pPr>
          </w:p>
        </w:tc>
        <w:tc>
          <w:tcPr>
            <w:tcW w:w="1134" w:type="dxa"/>
            <w:vMerge/>
          </w:tcPr>
          <w:p w14:paraId="01053130" w14:textId="77777777" w:rsidR="002772B4" w:rsidRDefault="002772B4" w:rsidP="002772B4">
            <w:pPr>
              <w:pStyle w:val="Tabletext"/>
            </w:pPr>
          </w:p>
        </w:tc>
        <w:tc>
          <w:tcPr>
            <w:tcW w:w="1134" w:type="dxa"/>
          </w:tcPr>
          <w:p w14:paraId="3F3CA2EE" w14:textId="77777777" w:rsidR="002772B4" w:rsidRDefault="002772B4" w:rsidP="002772B4">
            <w:pPr>
              <w:pStyle w:val="Tabletext"/>
            </w:pPr>
            <w:r>
              <w:t>2</w:t>
            </w:r>
          </w:p>
        </w:tc>
      </w:tr>
      <w:tr w:rsidR="002772B4" w14:paraId="57FD2FDE" w14:textId="77777777" w:rsidTr="002772B4">
        <w:tc>
          <w:tcPr>
            <w:tcW w:w="822" w:type="dxa"/>
            <w:vMerge w:val="restart"/>
          </w:tcPr>
          <w:p w14:paraId="746950EE" w14:textId="53E7A3DF" w:rsidR="002772B4" w:rsidRDefault="002772B4" w:rsidP="002772B4">
            <w:pPr>
              <w:pStyle w:val="Tabletext"/>
            </w:pPr>
            <w:r>
              <w:t>2</w:t>
            </w:r>
          </w:p>
        </w:tc>
        <w:tc>
          <w:tcPr>
            <w:tcW w:w="1134" w:type="dxa"/>
          </w:tcPr>
          <w:p w14:paraId="0752A8D6" w14:textId="77777777" w:rsidR="002772B4" w:rsidRDefault="002772B4" w:rsidP="002772B4">
            <w:pPr>
              <w:pStyle w:val="Tabletext"/>
            </w:pPr>
            <w:r>
              <w:t>1</w:t>
            </w:r>
          </w:p>
        </w:tc>
        <w:tc>
          <w:tcPr>
            <w:tcW w:w="1134" w:type="dxa"/>
            <w:vMerge w:val="restart"/>
          </w:tcPr>
          <w:p w14:paraId="0923BC4A" w14:textId="7473E57C" w:rsidR="002772B4" w:rsidRDefault="002772B4" w:rsidP="002772B4">
            <w:pPr>
              <w:pStyle w:val="Tabletext"/>
            </w:pPr>
            <w:r>
              <w:t>3.9</w:t>
            </w:r>
          </w:p>
        </w:tc>
        <w:tc>
          <w:tcPr>
            <w:tcW w:w="1134" w:type="dxa"/>
            <w:vMerge w:val="restart"/>
          </w:tcPr>
          <w:p w14:paraId="3AFB0C3E" w14:textId="38447B3E" w:rsidR="002772B4" w:rsidRDefault="002772B4" w:rsidP="002772B4">
            <w:pPr>
              <w:pStyle w:val="Tabletext"/>
            </w:pPr>
            <w:r>
              <w:t>1</w:t>
            </w:r>
          </w:p>
        </w:tc>
        <w:tc>
          <w:tcPr>
            <w:tcW w:w="1134" w:type="dxa"/>
          </w:tcPr>
          <w:p w14:paraId="4C118A8D" w14:textId="77777777" w:rsidR="002772B4" w:rsidRDefault="002772B4" w:rsidP="002772B4">
            <w:pPr>
              <w:pStyle w:val="Tabletext"/>
            </w:pPr>
            <w:r>
              <w:t>0.6</w:t>
            </w:r>
          </w:p>
        </w:tc>
      </w:tr>
      <w:tr w:rsidR="002772B4" w14:paraId="71D045A6" w14:textId="77777777" w:rsidTr="002772B4">
        <w:tc>
          <w:tcPr>
            <w:tcW w:w="822" w:type="dxa"/>
            <w:vMerge/>
          </w:tcPr>
          <w:p w14:paraId="27224006" w14:textId="00A84EE7" w:rsidR="002772B4" w:rsidRDefault="002772B4" w:rsidP="002772B4">
            <w:pPr>
              <w:pStyle w:val="Tabletext"/>
            </w:pPr>
          </w:p>
        </w:tc>
        <w:tc>
          <w:tcPr>
            <w:tcW w:w="1134" w:type="dxa"/>
          </w:tcPr>
          <w:p w14:paraId="67FF00FE" w14:textId="77777777" w:rsidR="002772B4" w:rsidRDefault="002772B4" w:rsidP="002772B4">
            <w:pPr>
              <w:pStyle w:val="Tabletext"/>
            </w:pPr>
            <w:r>
              <w:t>2</w:t>
            </w:r>
          </w:p>
        </w:tc>
        <w:tc>
          <w:tcPr>
            <w:tcW w:w="1134" w:type="dxa"/>
            <w:vMerge/>
          </w:tcPr>
          <w:p w14:paraId="3CD5EFCF" w14:textId="500BEC45" w:rsidR="002772B4" w:rsidRDefault="002772B4" w:rsidP="002772B4">
            <w:pPr>
              <w:pStyle w:val="Tabletext"/>
            </w:pPr>
          </w:p>
        </w:tc>
        <w:tc>
          <w:tcPr>
            <w:tcW w:w="1134" w:type="dxa"/>
            <w:vMerge/>
          </w:tcPr>
          <w:p w14:paraId="765DA260" w14:textId="79C29113" w:rsidR="002772B4" w:rsidRDefault="002772B4" w:rsidP="002772B4">
            <w:pPr>
              <w:pStyle w:val="Tabletext"/>
            </w:pPr>
          </w:p>
        </w:tc>
        <w:tc>
          <w:tcPr>
            <w:tcW w:w="1134" w:type="dxa"/>
          </w:tcPr>
          <w:p w14:paraId="012B3657" w14:textId="77777777" w:rsidR="002772B4" w:rsidRDefault="002772B4" w:rsidP="002772B4">
            <w:pPr>
              <w:pStyle w:val="Tabletext"/>
            </w:pPr>
            <w:r>
              <w:t>1</w:t>
            </w:r>
          </w:p>
        </w:tc>
      </w:tr>
      <w:tr w:rsidR="002772B4" w14:paraId="1CA8DFF3" w14:textId="77777777" w:rsidTr="002772B4">
        <w:tc>
          <w:tcPr>
            <w:tcW w:w="822" w:type="dxa"/>
            <w:vMerge/>
          </w:tcPr>
          <w:p w14:paraId="5E0CEB4A" w14:textId="77777777" w:rsidR="002772B4" w:rsidRDefault="002772B4" w:rsidP="002772B4">
            <w:pPr>
              <w:pStyle w:val="Tabletext"/>
            </w:pPr>
          </w:p>
        </w:tc>
        <w:tc>
          <w:tcPr>
            <w:tcW w:w="1134" w:type="dxa"/>
          </w:tcPr>
          <w:p w14:paraId="30AB502C" w14:textId="77777777" w:rsidR="002772B4" w:rsidRDefault="002772B4" w:rsidP="002772B4">
            <w:pPr>
              <w:pStyle w:val="Tabletext"/>
            </w:pPr>
            <w:r>
              <w:t>3</w:t>
            </w:r>
          </w:p>
        </w:tc>
        <w:tc>
          <w:tcPr>
            <w:tcW w:w="1134" w:type="dxa"/>
            <w:vMerge/>
          </w:tcPr>
          <w:p w14:paraId="372F7D1B" w14:textId="77777777" w:rsidR="002772B4" w:rsidRDefault="002772B4" w:rsidP="002772B4">
            <w:pPr>
              <w:pStyle w:val="Tabletext"/>
            </w:pPr>
          </w:p>
        </w:tc>
        <w:tc>
          <w:tcPr>
            <w:tcW w:w="1134" w:type="dxa"/>
            <w:vMerge/>
          </w:tcPr>
          <w:p w14:paraId="33DF3579" w14:textId="77777777" w:rsidR="002772B4" w:rsidRDefault="002772B4" w:rsidP="002772B4">
            <w:pPr>
              <w:pStyle w:val="Tabletext"/>
            </w:pPr>
          </w:p>
        </w:tc>
        <w:tc>
          <w:tcPr>
            <w:tcW w:w="1134" w:type="dxa"/>
          </w:tcPr>
          <w:p w14:paraId="1513336F" w14:textId="77777777" w:rsidR="002772B4" w:rsidRDefault="002772B4" w:rsidP="002772B4">
            <w:pPr>
              <w:pStyle w:val="Tabletext"/>
            </w:pPr>
            <w:r>
              <w:t>2</w:t>
            </w:r>
          </w:p>
        </w:tc>
      </w:tr>
      <w:tr w:rsidR="002772B4" w14:paraId="6FA28E9F" w14:textId="77777777" w:rsidTr="002772B4">
        <w:tc>
          <w:tcPr>
            <w:tcW w:w="822" w:type="dxa"/>
            <w:vMerge w:val="restart"/>
          </w:tcPr>
          <w:p w14:paraId="15A430B7" w14:textId="73D42CFB" w:rsidR="002772B4" w:rsidRDefault="002772B4" w:rsidP="002772B4">
            <w:pPr>
              <w:pStyle w:val="Tabletext"/>
            </w:pPr>
            <w:r>
              <w:t xml:space="preserve">4 </w:t>
            </w:r>
          </w:p>
        </w:tc>
        <w:tc>
          <w:tcPr>
            <w:tcW w:w="1134" w:type="dxa"/>
          </w:tcPr>
          <w:p w14:paraId="56EDA23D" w14:textId="77777777" w:rsidR="002772B4" w:rsidRDefault="002772B4" w:rsidP="002772B4">
            <w:pPr>
              <w:pStyle w:val="Tabletext"/>
            </w:pPr>
            <w:r>
              <w:t>1</w:t>
            </w:r>
          </w:p>
        </w:tc>
        <w:tc>
          <w:tcPr>
            <w:tcW w:w="1134" w:type="dxa"/>
            <w:vMerge w:val="restart"/>
          </w:tcPr>
          <w:p w14:paraId="7575DC1E" w14:textId="0BE8133E" w:rsidR="002772B4" w:rsidRDefault="002772B4" w:rsidP="002772B4">
            <w:pPr>
              <w:pStyle w:val="Tabletext"/>
            </w:pPr>
            <w:r>
              <w:t>2.8</w:t>
            </w:r>
          </w:p>
        </w:tc>
        <w:tc>
          <w:tcPr>
            <w:tcW w:w="1134" w:type="dxa"/>
            <w:vMerge w:val="restart"/>
          </w:tcPr>
          <w:p w14:paraId="458A628F" w14:textId="16940F4E" w:rsidR="002772B4" w:rsidRDefault="002772B4" w:rsidP="002772B4">
            <w:pPr>
              <w:pStyle w:val="Tabletext"/>
            </w:pPr>
            <w:r>
              <w:t>2</w:t>
            </w:r>
          </w:p>
        </w:tc>
        <w:tc>
          <w:tcPr>
            <w:tcW w:w="1134" w:type="dxa"/>
          </w:tcPr>
          <w:p w14:paraId="68F3E4EF" w14:textId="77777777" w:rsidR="002772B4" w:rsidRDefault="002772B4" w:rsidP="002772B4">
            <w:pPr>
              <w:pStyle w:val="Tabletext"/>
            </w:pPr>
            <w:r>
              <w:t>0.6</w:t>
            </w:r>
          </w:p>
        </w:tc>
      </w:tr>
      <w:tr w:rsidR="002772B4" w14:paraId="4ED23F1D" w14:textId="77777777" w:rsidTr="002772B4">
        <w:tc>
          <w:tcPr>
            <w:tcW w:w="822" w:type="dxa"/>
            <w:vMerge/>
          </w:tcPr>
          <w:p w14:paraId="4A4655E2" w14:textId="1BF7285D" w:rsidR="002772B4" w:rsidRDefault="002772B4" w:rsidP="002772B4">
            <w:pPr>
              <w:pStyle w:val="Tabletext"/>
            </w:pPr>
          </w:p>
        </w:tc>
        <w:tc>
          <w:tcPr>
            <w:tcW w:w="1134" w:type="dxa"/>
          </w:tcPr>
          <w:p w14:paraId="07599D24" w14:textId="77777777" w:rsidR="002772B4" w:rsidRDefault="002772B4" w:rsidP="002772B4">
            <w:pPr>
              <w:pStyle w:val="Tabletext"/>
            </w:pPr>
            <w:r>
              <w:t>2</w:t>
            </w:r>
          </w:p>
        </w:tc>
        <w:tc>
          <w:tcPr>
            <w:tcW w:w="1134" w:type="dxa"/>
            <w:vMerge/>
          </w:tcPr>
          <w:p w14:paraId="13EE1FFC" w14:textId="117D385D" w:rsidR="002772B4" w:rsidRDefault="002772B4" w:rsidP="002772B4">
            <w:pPr>
              <w:pStyle w:val="Tabletext"/>
            </w:pPr>
          </w:p>
        </w:tc>
        <w:tc>
          <w:tcPr>
            <w:tcW w:w="1134" w:type="dxa"/>
            <w:vMerge/>
          </w:tcPr>
          <w:p w14:paraId="314DB8FA" w14:textId="1285156F" w:rsidR="002772B4" w:rsidRDefault="002772B4" w:rsidP="002772B4">
            <w:pPr>
              <w:pStyle w:val="Tabletext"/>
            </w:pPr>
          </w:p>
        </w:tc>
        <w:tc>
          <w:tcPr>
            <w:tcW w:w="1134" w:type="dxa"/>
          </w:tcPr>
          <w:p w14:paraId="0DBE0BAA" w14:textId="77777777" w:rsidR="002772B4" w:rsidRDefault="002772B4" w:rsidP="002772B4">
            <w:pPr>
              <w:pStyle w:val="Tabletext"/>
            </w:pPr>
            <w:r>
              <w:t>1</w:t>
            </w:r>
          </w:p>
        </w:tc>
      </w:tr>
      <w:tr w:rsidR="002772B4" w14:paraId="192F913C" w14:textId="77777777" w:rsidTr="002772B4">
        <w:tc>
          <w:tcPr>
            <w:tcW w:w="822" w:type="dxa"/>
            <w:vMerge/>
          </w:tcPr>
          <w:p w14:paraId="72CC2AE0" w14:textId="77777777" w:rsidR="002772B4" w:rsidRDefault="002772B4" w:rsidP="002772B4">
            <w:pPr>
              <w:pStyle w:val="Tabletext"/>
            </w:pPr>
          </w:p>
        </w:tc>
        <w:tc>
          <w:tcPr>
            <w:tcW w:w="1134" w:type="dxa"/>
          </w:tcPr>
          <w:p w14:paraId="1D95D06F" w14:textId="77777777" w:rsidR="002772B4" w:rsidRDefault="002772B4" w:rsidP="002772B4">
            <w:pPr>
              <w:pStyle w:val="Tabletext"/>
            </w:pPr>
            <w:r>
              <w:t>3</w:t>
            </w:r>
          </w:p>
        </w:tc>
        <w:tc>
          <w:tcPr>
            <w:tcW w:w="1134" w:type="dxa"/>
            <w:vMerge/>
          </w:tcPr>
          <w:p w14:paraId="1769EBF2" w14:textId="77777777" w:rsidR="002772B4" w:rsidRDefault="002772B4" w:rsidP="002772B4">
            <w:pPr>
              <w:pStyle w:val="Tabletext"/>
            </w:pPr>
          </w:p>
        </w:tc>
        <w:tc>
          <w:tcPr>
            <w:tcW w:w="1134" w:type="dxa"/>
            <w:vMerge/>
          </w:tcPr>
          <w:p w14:paraId="558D708A" w14:textId="77777777" w:rsidR="002772B4" w:rsidRDefault="002772B4" w:rsidP="002772B4">
            <w:pPr>
              <w:pStyle w:val="Tabletext"/>
            </w:pPr>
          </w:p>
        </w:tc>
        <w:tc>
          <w:tcPr>
            <w:tcW w:w="1134" w:type="dxa"/>
          </w:tcPr>
          <w:p w14:paraId="2E233EDE" w14:textId="77777777" w:rsidR="002772B4" w:rsidRDefault="002772B4" w:rsidP="002772B4">
            <w:pPr>
              <w:pStyle w:val="Tabletext"/>
            </w:pPr>
            <w:r>
              <w:t>2</w:t>
            </w:r>
          </w:p>
        </w:tc>
      </w:tr>
      <w:tr w:rsidR="002772B4" w14:paraId="583BC0C2" w14:textId="77777777" w:rsidTr="002772B4">
        <w:tc>
          <w:tcPr>
            <w:tcW w:w="822" w:type="dxa"/>
            <w:vMerge w:val="restart"/>
          </w:tcPr>
          <w:p w14:paraId="50E36251" w14:textId="20FF3745" w:rsidR="002772B4" w:rsidRDefault="002772B4" w:rsidP="002772B4">
            <w:pPr>
              <w:pStyle w:val="Tabletext"/>
            </w:pPr>
            <w:r>
              <w:t>5</w:t>
            </w:r>
          </w:p>
        </w:tc>
        <w:tc>
          <w:tcPr>
            <w:tcW w:w="1134" w:type="dxa"/>
          </w:tcPr>
          <w:p w14:paraId="3E3FAE1E" w14:textId="77777777" w:rsidR="002772B4" w:rsidRDefault="002772B4" w:rsidP="002772B4">
            <w:pPr>
              <w:pStyle w:val="Tabletext"/>
            </w:pPr>
            <w:r>
              <w:t>1</w:t>
            </w:r>
          </w:p>
        </w:tc>
        <w:tc>
          <w:tcPr>
            <w:tcW w:w="1134" w:type="dxa"/>
            <w:vMerge w:val="restart"/>
          </w:tcPr>
          <w:p w14:paraId="2C0795EF" w14:textId="125A90DF" w:rsidR="002772B4" w:rsidRDefault="002772B4" w:rsidP="002772B4">
            <w:pPr>
              <w:pStyle w:val="Tabletext"/>
            </w:pPr>
            <w:r>
              <w:t>3.3</w:t>
            </w:r>
          </w:p>
        </w:tc>
        <w:tc>
          <w:tcPr>
            <w:tcW w:w="1134" w:type="dxa"/>
            <w:vMerge w:val="restart"/>
          </w:tcPr>
          <w:p w14:paraId="3A0FADEB" w14:textId="0E32BE58" w:rsidR="002772B4" w:rsidRDefault="002772B4" w:rsidP="002772B4">
            <w:pPr>
              <w:pStyle w:val="Tabletext"/>
            </w:pPr>
            <w:r>
              <w:t>2</w:t>
            </w:r>
          </w:p>
        </w:tc>
        <w:tc>
          <w:tcPr>
            <w:tcW w:w="1134" w:type="dxa"/>
          </w:tcPr>
          <w:p w14:paraId="068FDDC7" w14:textId="77777777" w:rsidR="002772B4" w:rsidRDefault="002772B4" w:rsidP="002772B4">
            <w:pPr>
              <w:pStyle w:val="Tabletext"/>
            </w:pPr>
            <w:r>
              <w:t>0.6</w:t>
            </w:r>
          </w:p>
        </w:tc>
      </w:tr>
      <w:tr w:rsidR="002772B4" w14:paraId="61DAEC99" w14:textId="77777777" w:rsidTr="002772B4">
        <w:tc>
          <w:tcPr>
            <w:tcW w:w="822" w:type="dxa"/>
            <w:vMerge/>
          </w:tcPr>
          <w:p w14:paraId="075EA56D" w14:textId="25469CEF" w:rsidR="002772B4" w:rsidRDefault="002772B4" w:rsidP="002772B4">
            <w:pPr>
              <w:pStyle w:val="Tabletext"/>
            </w:pPr>
          </w:p>
        </w:tc>
        <w:tc>
          <w:tcPr>
            <w:tcW w:w="1134" w:type="dxa"/>
          </w:tcPr>
          <w:p w14:paraId="54FCFCFF" w14:textId="77777777" w:rsidR="002772B4" w:rsidRDefault="002772B4" w:rsidP="002772B4">
            <w:pPr>
              <w:pStyle w:val="Tabletext"/>
            </w:pPr>
            <w:r>
              <w:t>2</w:t>
            </w:r>
          </w:p>
        </w:tc>
        <w:tc>
          <w:tcPr>
            <w:tcW w:w="1134" w:type="dxa"/>
            <w:vMerge/>
          </w:tcPr>
          <w:p w14:paraId="08829789" w14:textId="1A999E4C" w:rsidR="002772B4" w:rsidRDefault="002772B4" w:rsidP="002772B4">
            <w:pPr>
              <w:pStyle w:val="Tabletext"/>
            </w:pPr>
          </w:p>
        </w:tc>
        <w:tc>
          <w:tcPr>
            <w:tcW w:w="1134" w:type="dxa"/>
            <w:vMerge/>
          </w:tcPr>
          <w:p w14:paraId="14FC0E88" w14:textId="78C73B16" w:rsidR="002772B4" w:rsidRDefault="002772B4" w:rsidP="002772B4">
            <w:pPr>
              <w:pStyle w:val="Tabletext"/>
            </w:pPr>
          </w:p>
        </w:tc>
        <w:tc>
          <w:tcPr>
            <w:tcW w:w="1134" w:type="dxa"/>
          </w:tcPr>
          <w:p w14:paraId="24C62DE2" w14:textId="77777777" w:rsidR="002772B4" w:rsidRDefault="002772B4" w:rsidP="002772B4">
            <w:pPr>
              <w:pStyle w:val="Tabletext"/>
            </w:pPr>
            <w:r>
              <w:t>1</w:t>
            </w:r>
          </w:p>
        </w:tc>
      </w:tr>
      <w:tr w:rsidR="002772B4" w14:paraId="62E074DE" w14:textId="77777777" w:rsidTr="002772B4">
        <w:tc>
          <w:tcPr>
            <w:tcW w:w="822" w:type="dxa"/>
            <w:vMerge/>
          </w:tcPr>
          <w:p w14:paraId="26B39DF3" w14:textId="77777777" w:rsidR="002772B4" w:rsidRDefault="002772B4" w:rsidP="002772B4">
            <w:pPr>
              <w:pStyle w:val="Tabletext"/>
            </w:pPr>
          </w:p>
        </w:tc>
        <w:tc>
          <w:tcPr>
            <w:tcW w:w="1134" w:type="dxa"/>
          </w:tcPr>
          <w:p w14:paraId="53BF2A20" w14:textId="77777777" w:rsidR="002772B4" w:rsidRDefault="002772B4" w:rsidP="002772B4">
            <w:pPr>
              <w:pStyle w:val="Tabletext"/>
            </w:pPr>
            <w:r>
              <w:t>3</w:t>
            </w:r>
          </w:p>
        </w:tc>
        <w:tc>
          <w:tcPr>
            <w:tcW w:w="1134" w:type="dxa"/>
            <w:vMerge/>
          </w:tcPr>
          <w:p w14:paraId="67BFE5F7" w14:textId="77777777" w:rsidR="002772B4" w:rsidRDefault="002772B4" w:rsidP="002772B4">
            <w:pPr>
              <w:pStyle w:val="Tabletext"/>
            </w:pPr>
          </w:p>
        </w:tc>
        <w:tc>
          <w:tcPr>
            <w:tcW w:w="1134" w:type="dxa"/>
            <w:vMerge/>
          </w:tcPr>
          <w:p w14:paraId="47E6147D" w14:textId="77777777" w:rsidR="002772B4" w:rsidRDefault="002772B4" w:rsidP="002772B4">
            <w:pPr>
              <w:pStyle w:val="Tabletext"/>
            </w:pPr>
          </w:p>
        </w:tc>
        <w:tc>
          <w:tcPr>
            <w:tcW w:w="1134" w:type="dxa"/>
          </w:tcPr>
          <w:p w14:paraId="60ACDE7E" w14:textId="77777777" w:rsidR="002772B4" w:rsidRDefault="002772B4" w:rsidP="002772B4">
            <w:pPr>
              <w:pStyle w:val="Tabletext"/>
            </w:pPr>
            <w:r>
              <w:t>2</w:t>
            </w:r>
          </w:p>
        </w:tc>
      </w:tr>
    </w:tbl>
    <w:p w14:paraId="57F05478" w14:textId="77777777" w:rsidR="002772B4" w:rsidRDefault="002772B4" w:rsidP="002772B4"/>
    <w:p w14:paraId="39E5680B" w14:textId="77777777" w:rsidR="002772B4" w:rsidRDefault="002772B4" w:rsidP="002772B4">
      <w:r>
        <w:t>In order to identify the model which shows the best agreement with the field data, the velocities and displacements calculated on the wall of the openings in UDEC models are compared with those obtained from the field tests. The model which has shown the best agreement with field data is chosen for further studies of the developed failure mechanism in the burden, and the rock support performance.</w:t>
      </w:r>
    </w:p>
    <w:p w14:paraId="30D54FC7" w14:textId="24FE9909" w:rsidR="002772B4" w:rsidRDefault="002772B4" w:rsidP="002772B4">
      <w:r>
        <w:t xml:space="preserve">Tests 1 and 2 were </w:t>
      </w:r>
      <w:r w:rsidRPr="00420AAD">
        <w:t xml:space="preserve">conducted at the left and the right-hand side of cross-cut 93. </w:t>
      </w:r>
      <w:r>
        <w:t>Only one dominant joint set was observed during mapping of geological structures. Therefore, one</w:t>
      </w:r>
      <w:r w:rsidRPr="00420AAD">
        <w:t xml:space="preserve"> joint set with orientation details presented in </w:t>
      </w:r>
      <w:r w:rsidRPr="00420AAD">
        <w:fldChar w:fldCharType="begin"/>
      </w:r>
      <w:r w:rsidRPr="00420AAD">
        <w:instrText xml:space="preserve"> REF _Ref466289109 \r \h </w:instrText>
      </w:r>
      <w:r>
        <w:instrText xml:space="preserve"> \* MERGEFORMAT </w:instrText>
      </w:r>
      <w:r w:rsidRPr="00420AAD">
        <w:fldChar w:fldCharType="separate"/>
      </w:r>
      <w:r>
        <w:t>Table 2</w:t>
      </w:r>
      <w:r w:rsidRPr="00420AAD">
        <w:fldChar w:fldCharType="end"/>
      </w:r>
      <w:r w:rsidRPr="00420AAD">
        <w:t xml:space="preserve"> was used in the simulation of </w:t>
      </w:r>
      <w:r>
        <w:t>Models 1, 2, and 3 of</w:t>
      </w:r>
      <w:r w:rsidRPr="00420AAD">
        <w:t xml:space="preserve"> both tests. </w:t>
      </w:r>
      <w:r w:rsidRPr="00420AAD">
        <w:fldChar w:fldCharType="begin"/>
      </w:r>
      <w:r w:rsidRPr="00420AAD">
        <w:instrText xml:space="preserve"> REF _Ref496702625 \r \h </w:instrText>
      </w:r>
      <w:r>
        <w:instrText xml:space="preserve"> \* MERGEFORMAT </w:instrText>
      </w:r>
      <w:r w:rsidRPr="00420AAD">
        <w:fldChar w:fldCharType="separate"/>
      </w:r>
      <w:r>
        <w:t>Figure 7</w:t>
      </w:r>
      <w:r w:rsidRPr="00420AAD">
        <w:fldChar w:fldCharType="end"/>
      </w:r>
      <w:r w:rsidRPr="00420AAD">
        <w:t xml:space="preserve">a </w:t>
      </w:r>
      <w:r>
        <w:t xml:space="preserve">and </w:t>
      </w:r>
      <w:r w:rsidRPr="00420AAD">
        <w:t xml:space="preserve">b show the models of Tests 1 and 2, with 0.6 m joint spacing. The analysis was repeated for the joint spacing 1 </w:t>
      </w:r>
      <w:r>
        <w:t xml:space="preserve">m </w:t>
      </w:r>
      <w:r w:rsidRPr="00420AAD">
        <w:t>and 2 m.</w:t>
      </w:r>
      <w:r>
        <w:t xml:space="preserve"> The history points for recording velocity in the UDEC models of Tests 1 and 2, were located at the heights 2.7</w:t>
      </w:r>
      <w:r w:rsidRPr="008C3EEF">
        <w:t xml:space="preserve"> m</w:t>
      </w:r>
      <w:r>
        <w:t>, 1.8 m, and 0.9 m</w:t>
      </w:r>
      <w:r w:rsidRPr="008C3EEF">
        <w:t xml:space="preserve"> from the floor</w:t>
      </w:r>
      <w:r>
        <w:t>. This is identical to the positions of the accelerometers used in the field test. In this paper, the measurements at the different heights are denoted “top” (2.7 m), “middle” (1.8 m), and the “bottom” (0.9 m) heights.</w:t>
      </w:r>
    </w:p>
    <w:p w14:paraId="026260B6" w14:textId="77777777" w:rsidR="002772B4" w:rsidRDefault="002772B4" w:rsidP="002772B4">
      <w:pPr>
        <w:spacing w:after="200" w:line="276" w:lineRule="auto"/>
        <w:jc w:val="left"/>
      </w:pPr>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80"/>
        <w:gridCol w:w="3980"/>
      </w:tblGrid>
      <w:tr w:rsidR="002772B4" w14:paraId="02B45288" w14:textId="77777777" w:rsidTr="00F60DA7">
        <w:tc>
          <w:tcPr>
            <w:tcW w:w="0" w:type="auto"/>
          </w:tcPr>
          <w:p w14:paraId="1324CA50" w14:textId="77777777" w:rsidR="002772B4" w:rsidRDefault="002772B4" w:rsidP="00F60DA7">
            <w:pPr>
              <w:jc w:val="center"/>
            </w:pPr>
            <w:r>
              <w:lastRenderedPageBreak/>
              <w:t>a)</w:t>
            </w:r>
          </w:p>
        </w:tc>
        <w:tc>
          <w:tcPr>
            <w:tcW w:w="0" w:type="auto"/>
          </w:tcPr>
          <w:p w14:paraId="05720848" w14:textId="77777777" w:rsidR="002772B4" w:rsidRDefault="002772B4" w:rsidP="00F60DA7">
            <w:pPr>
              <w:jc w:val="center"/>
            </w:pPr>
            <w:r>
              <w:t>b)</w:t>
            </w:r>
          </w:p>
        </w:tc>
      </w:tr>
      <w:tr w:rsidR="002772B4" w14:paraId="669BFB0F" w14:textId="77777777" w:rsidTr="00F60DA7">
        <w:tc>
          <w:tcPr>
            <w:tcW w:w="0" w:type="auto"/>
          </w:tcPr>
          <w:p w14:paraId="5ACECA80" w14:textId="77777777" w:rsidR="002772B4" w:rsidRDefault="002772B4" w:rsidP="00F60DA7">
            <w:pPr>
              <w:pStyle w:val="Figure"/>
            </w:pPr>
            <w:r>
              <w:rPr>
                <w:noProof/>
                <w:lang w:eastAsia="en-US"/>
              </w:rPr>
              <w:drawing>
                <wp:inline distT="0" distB="0" distL="0" distR="0" wp14:anchorId="65561191" wp14:editId="31ECCBC8">
                  <wp:extent cx="2484000" cy="2490148"/>
                  <wp:effectExtent l="0" t="0" r="0" b="57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fig 7a.PNG"/>
                          <pic:cNvPicPr/>
                        </pic:nvPicPr>
                        <pic:blipFill>
                          <a:blip r:embed="rId16">
                            <a:extLst>
                              <a:ext uri="{28A0092B-C50C-407E-A947-70E740481C1C}">
                                <a14:useLocalDpi xmlns:a14="http://schemas.microsoft.com/office/drawing/2010/main" val="0"/>
                              </a:ext>
                            </a:extLst>
                          </a:blip>
                          <a:stretch>
                            <a:fillRect/>
                          </a:stretch>
                        </pic:blipFill>
                        <pic:spPr>
                          <a:xfrm>
                            <a:off x="0" y="0"/>
                            <a:ext cx="2484000" cy="2490148"/>
                          </a:xfrm>
                          <a:prstGeom prst="rect">
                            <a:avLst/>
                          </a:prstGeom>
                        </pic:spPr>
                      </pic:pic>
                    </a:graphicData>
                  </a:graphic>
                </wp:inline>
              </w:drawing>
            </w:r>
          </w:p>
        </w:tc>
        <w:tc>
          <w:tcPr>
            <w:tcW w:w="0" w:type="auto"/>
          </w:tcPr>
          <w:p w14:paraId="4A3B78F4" w14:textId="77777777" w:rsidR="002772B4" w:rsidRDefault="002772B4" w:rsidP="00F60DA7">
            <w:pPr>
              <w:pStyle w:val="Figure"/>
            </w:pPr>
            <w:r>
              <w:rPr>
                <w:noProof/>
                <w:lang w:eastAsia="en-US"/>
              </w:rPr>
              <w:drawing>
                <wp:inline distT="0" distB="0" distL="0" distR="0" wp14:anchorId="645284E8" wp14:editId="4CC19C89">
                  <wp:extent cx="2484000" cy="2447649"/>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fig 7b.PNG"/>
                          <pic:cNvPicPr/>
                        </pic:nvPicPr>
                        <pic:blipFill>
                          <a:blip r:embed="rId17">
                            <a:extLst>
                              <a:ext uri="{28A0092B-C50C-407E-A947-70E740481C1C}">
                                <a14:useLocalDpi xmlns:a14="http://schemas.microsoft.com/office/drawing/2010/main" val="0"/>
                              </a:ext>
                            </a:extLst>
                          </a:blip>
                          <a:stretch>
                            <a:fillRect/>
                          </a:stretch>
                        </pic:blipFill>
                        <pic:spPr>
                          <a:xfrm>
                            <a:off x="0" y="0"/>
                            <a:ext cx="2484000" cy="2447649"/>
                          </a:xfrm>
                          <a:prstGeom prst="rect">
                            <a:avLst/>
                          </a:prstGeom>
                        </pic:spPr>
                      </pic:pic>
                    </a:graphicData>
                  </a:graphic>
                </wp:inline>
              </w:drawing>
            </w:r>
          </w:p>
        </w:tc>
      </w:tr>
    </w:tbl>
    <w:p w14:paraId="08FB672A" w14:textId="61DAECB3" w:rsidR="002772B4" w:rsidRDefault="002772B4" w:rsidP="00F60DA7">
      <w:pPr>
        <w:pStyle w:val="Figure"/>
      </w:pPr>
      <w:bookmarkStart w:id="31" w:name="_Ref496702625"/>
      <w:r>
        <w:t xml:space="preserve">Figure </w:t>
      </w:r>
      <w:r>
        <w:fldChar w:fldCharType="begin"/>
      </w:r>
      <w:r>
        <w:instrText xml:space="preserve"> SEQ Figure \* ARABIC </w:instrText>
      </w:r>
      <w:r>
        <w:fldChar w:fldCharType="separate"/>
      </w:r>
      <w:r w:rsidR="005F09FD">
        <w:rPr>
          <w:noProof/>
        </w:rPr>
        <w:t>7</w:t>
      </w:r>
      <w:r>
        <w:fldChar w:fldCharType="end"/>
      </w:r>
      <w:r>
        <w:t>: Simulated model</w:t>
      </w:r>
      <w:r w:rsidRPr="00931D0E">
        <w:t xml:space="preserve"> in UDEC for 0.6 m joint spacing</w:t>
      </w:r>
      <w:r>
        <w:t xml:space="preserve"> (Model 1)</w:t>
      </w:r>
      <w:r w:rsidRPr="00931D0E">
        <w:t xml:space="preserve"> a) Test </w:t>
      </w:r>
      <w:r>
        <w:t>1 and</w:t>
      </w:r>
      <w:r w:rsidRPr="00931D0E">
        <w:t xml:space="preserve"> b) Test </w:t>
      </w:r>
      <w:r>
        <w:t>2</w:t>
      </w:r>
      <w:bookmarkEnd w:id="31"/>
    </w:p>
    <w:p w14:paraId="2FB15B46" w14:textId="77777777" w:rsidR="002772B4" w:rsidRDefault="002772B4" w:rsidP="002772B4"/>
    <w:p w14:paraId="42075BEE" w14:textId="3125D432" w:rsidR="002772B4" w:rsidRDefault="002772B4" w:rsidP="002772B4">
      <w:r>
        <w:t xml:space="preserve">Tests 4 and 5 were conducted at the left and the right-hand side of cross-cut 95, respectively. From the field mapping, three dominant joint sets were identified for Tests 4 and 5. Since one of the dominant sets was perpendicular to the cross-cut direction, two joint sets with orientation details presented in </w:t>
      </w:r>
      <w:r>
        <w:fldChar w:fldCharType="begin"/>
      </w:r>
      <w:r>
        <w:instrText xml:space="preserve"> REF _Ref466289109 \r \h  \* MERGEFORMAT </w:instrText>
      </w:r>
      <w:r>
        <w:fldChar w:fldCharType="separate"/>
      </w:r>
      <w:r>
        <w:t>Table 2</w:t>
      </w:r>
      <w:r>
        <w:fldChar w:fldCharType="end"/>
      </w:r>
      <w:r>
        <w:t xml:space="preserve"> were used in the models of the tests. </w:t>
      </w:r>
      <w:r>
        <w:fldChar w:fldCharType="begin"/>
      </w:r>
      <w:r>
        <w:instrText xml:space="preserve"> REF _Ref496702573 \r \h  \* MERGEFORMAT </w:instrText>
      </w:r>
      <w:r>
        <w:fldChar w:fldCharType="separate"/>
      </w:r>
      <w:r>
        <w:t>Figure 8</w:t>
      </w:r>
      <w:r>
        <w:fldChar w:fldCharType="end"/>
      </w:r>
      <w:r>
        <w:t>a, and b show the models with 0.6 m spacing for both joint sets. The analyses were repeated for the joint spacing 1 m and 2 m.</w:t>
      </w:r>
    </w:p>
    <w:p w14:paraId="2F5E8896" w14:textId="77777777" w:rsidR="002772B4" w:rsidRDefault="002772B4" w:rsidP="002772B4">
      <w:r>
        <w:t xml:space="preserve">The history point for recording of the velocity in different UDEC models of Test 5, was located at a height of 1.8 m (middle) </w:t>
      </w:r>
      <w:r w:rsidRPr="008C3EEF">
        <w:t>from the floor</w:t>
      </w:r>
      <w:r>
        <w:t>, identical to the position of the measurements in the field Test 5. Although no vibration measurement was conducted in field Test 4, in the models of Test 4, the velocity was monitored at a height of 1.8 m from the floor (middle).</w:t>
      </w:r>
    </w:p>
    <w:p w14:paraId="58AAB523" w14:textId="77777777" w:rsidR="002772B4" w:rsidRDefault="002772B4" w:rsidP="002772B4">
      <w:pPr>
        <w:jc w:val="left"/>
      </w:pPr>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80"/>
        <w:gridCol w:w="3980"/>
      </w:tblGrid>
      <w:tr w:rsidR="002772B4" w14:paraId="6E163DCB" w14:textId="77777777" w:rsidTr="00181491">
        <w:tc>
          <w:tcPr>
            <w:tcW w:w="0" w:type="auto"/>
          </w:tcPr>
          <w:p w14:paraId="27F3E6F8" w14:textId="77777777" w:rsidR="002772B4" w:rsidRDefault="002772B4" w:rsidP="00181491">
            <w:pPr>
              <w:jc w:val="center"/>
            </w:pPr>
            <w:r>
              <w:lastRenderedPageBreak/>
              <w:t>a)</w:t>
            </w:r>
          </w:p>
        </w:tc>
        <w:tc>
          <w:tcPr>
            <w:tcW w:w="0" w:type="auto"/>
          </w:tcPr>
          <w:p w14:paraId="52F0771C" w14:textId="77777777" w:rsidR="002772B4" w:rsidRDefault="002772B4" w:rsidP="00181491">
            <w:pPr>
              <w:jc w:val="center"/>
            </w:pPr>
            <w:r>
              <w:t>b)</w:t>
            </w:r>
          </w:p>
        </w:tc>
      </w:tr>
      <w:tr w:rsidR="002772B4" w14:paraId="79E84D96" w14:textId="77777777" w:rsidTr="00181491">
        <w:tc>
          <w:tcPr>
            <w:tcW w:w="0" w:type="auto"/>
          </w:tcPr>
          <w:p w14:paraId="664D7FAB" w14:textId="77777777" w:rsidR="002772B4" w:rsidRDefault="002772B4" w:rsidP="00181491">
            <w:pPr>
              <w:pStyle w:val="Figure"/>
              <w:rPr>
                <w:lang w:val="en-GB" w:eastAsia="en-GB"/>
              </w:rPr>
            </w:pPr>
            <w:r>
              <w:rPr>
                <w:noProof/>
                <w:lang w:eastAsia="en-US"/>
              </w:rPr>
              <w:drawing>
                <wp:inline distT="0" distB="0" distL="0" distR="0" wp14:anchorId="3A9F0EF5" wp14:editId="030DA905">
                  <wp:extent cx="2484000" cy="2436000"/>
                  <wp:effectExtent l="0" t="0" r="0" b="254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fig 8a.PNG"/>
                          <pic:cNvPicPr/>
                        </pic:nvPicPr>
                        <pic:blipFill>
                          <a:blip r:embed="rId18">
                            <a:extLst>
                              <a:ext uri="{28A0092B-C50C-407E-A947-70E740481C1C}">
                                <a14:useLocalDpi xmlns:a14="http://schemas.microsoft.com/office/drawing/2010/main" val="0"/>
                              </a:ext>
                            </a:extLst>
                          </a:blip>
                          <a:stretch>
                            <a:fillRect/>
                          </a:stretch>
                        </pic:blipFill>
                        <pic:spPr>
                          <a:xfrm>
                            <a:off x="0" y="0"/>
                            <a:ext cx="2484000" cy="2436000"/>
                          </a:xfrm>
                          <a:prstGeom prst="rect">
                            <a:avLst/>
                          </a:prstGeom>
                        </pic:spPr>
                      </pic:pic>
                    </a:graphicData>
                  </a:graphic>
                </wp:inline>
              </w:drawing>
            </w:r>
          </w:p>
        </w:tc>
        <w:tc>
          <w:tcPr>
            <w:tcW w:w="0" w:type="auto"/>
          </w:tcPr>
          <w:p w14:paraId="4627A4C1" w14:textId="77777777" w:rsidR="002772B4" w:rsidRDefault="002772B4" w:rsidP="00181491">
            <w:pPr>
              <w:pStyle w:val="Figure"/>
            </w:pPr>
            <w:r>
              <w:rPr>
                <w:noProof/>
                <w:lang w:eastAsia="en-US"/>
              </w:rPr>
              <w:drawing>
                <wp:inline distT="0" distB="0" distL="0" distR="0" wp14:anchorId="3E19DA64" wp14:editId="00DC034E">
                  <wp:extent cx="2484000" cy="2477956"/>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fig 8b.PNG"/>
                          <pic:cNvPicPr/>
                        </pic:nvPicPr>
                        <pic:blipFill>
                          <a:blip r:embed="rId19">
                            <a:extLst>
                              <a:ext uri="{28A0092B-C50C-407E-A947-70E740481C1C}">
                                <a14:useLocalDpi xmlns:a14="http://schemas.microsoft.com/office/drawing/2010/main" val="0"/>
                              </a:ext>
                            </a:extLst>
                          </a:blip>
                          <a:stretch>
                            <a:fillRect/>
                          </a:stretch>
                        </pic:blipFill>
                        <pic:spPr>
                          <a:xfrm>
                            <a:off x="0" y="0"/>
                            <a:ext cx="2484000" cy="2477956"/>
                          </a:xfrm>
                          <a:prstGeom prst="rect">
                            <a:avLst/>
                          </a:prstGeom>
                        </pic:spPr>
                      </pic:pic>
                    </a:graphicData>
                  </a:graphic>
                </wp:inline>
              </w:drawing>
            </w:r>
          </w:p>
        </w:tc>
      </w:tr>
    </w:tbl>
    <w:p w14:paraId="3DF585C8" w14:textId="0CD2FC12" w:rsidR="002772B4" w:rsidRPr="0099579F" w:rsidRDefault="00181491" w:rsidP="00181491">
      <w:pPr>
        <w:pStyle w:val="Figure"/>
      </w:pPr>
      <w:bookmarkStart w:id="32" w:name="_Ref496702573"/>
      <w:r>
        <w:t xml:space="preserve">Figure </w:t>
      </w:r>
      <w:r>
        <w:fldChar w:fldCharType="begin"/>
      </w:r>
      <w:r>
        <w:instrText xml:space="preserve"> SEQ Figure \* ARABIC </w:instrText>
      </w:r>
      <w:r>
        <w:fldChar w:fldCharType="separate"/>
      </w:r>
      <w:r w:rsidR="005F09FD">
        <w:rPr>
          <w:noProof/>
        </w:rPr>
        <w:t>8</w:t>
      </w:r>
      <w:r>
        <w:fldChar w:fldCharType="end"/>
      </w:r>
      <w:r w:rsidR="002772B4">
        <w:t xml:space="preserve">: </w:t>
      </w:r>
      <w:r w:rsidR="002772B4" w:rsidRPr="00E67F7F">
        <w:t>Simulated models in UDEC for 0.6 m joint spacing (Model 1), a) Test 4 and b) Test 5</w:t>
      </w:r>
      <w:bookmarkEnd w:id="32"/>
    </w:p>
    <w:p w14:paraId="63843282" w14:textId="77777777" w:rsidR="00F65528" w:rsidRPr="00E67F7F" w:rsidRDefault="00F65528" w:rsidP="00F65528">
      <w:pPr>
        <w:pStyle w:val="HeadingNumbering2"/>
      </w:pPr>
      <w:r w:rsidRPr="00E67F7F">
        <w:t>PPV comparison</w:t>
      </w:r>
    </w:p>
    <w:p w14:paraId="61928C67" w14:textId="77777777" w:rsidR="00F65528" w:rsidRDefault="00F65528" w:rsidP="00F65528">
      <w:r w:rsidRPr="00E67F7F">
        <w:t>In previous studies of combining LS-DYNA and UDEC or AUTODYN and UDEC, PPV was used to check the accuracy of the numerical models. This was done by comparing the numerically calculated PPVs</w:t>
      </w:r>
      <w:r>
        <w:t xml:space="preserve"> to those measured in the field. Examples are the studies conducted by Deng et al. </w:t>
      </w:r>
      <w:r>
        <w:fldChar w:fldCharType="begin"/>
      </w:r>
      <w:r>
        <w:instrText>ADDIN RW.CITE{{120 Deng, X.F. 2015/a;}}</w:instrText>
      </w:r>
      <w:r>
        <w:fldChar w:fldCharType="separate"/>
      </w:r>
      <w:r>
        <w:t>(2015)</w:t>
      </w:r>
      <w:r>
        <w:fldChar w:fldCharType="end"/>
      </w:r>
      <w:r>
        <w:t xml:space="preserve">, and Wang et al. </w:t>
      </w:r>
      <w:r w:rsidRPr="00385125">
        <w:fldChar w:fldCharType="begin"/>
      </w:r>
      <w:r w:rsidRPr="00385125">
        <w:instrText>ADDIN RW.CITE{{132 Wang, ZL 2009/a;}}</w:instrText>
      </w:r>
      <w:r w:rsidRPr="00385125">
        <w:fldChar w:fldCharType="separate"/>
      </w:r>
      <w:r w:rsidRPr="00385125">
        <w:t>(2009)</w:t>
      </w:r>
      <w:r w:rsidRPr="00385125">
        <w:fldChar w:fldCharType="end"/>
      </w:r>
      <w:r w:rsidRPr="00385125">
        <w:t xml:space="preserve">. </w:t>
      </w:r>
    </w:p>
    <w:p w14:paraId="4E2129D4" w14:textId="51D2A49C" w:rsidR="00F65528" w:rsidRDefault="00F65528" w:rsidP="00F65528">
      <w:r>
        <w:t xml:space="preserve">In the present study, initially the PPVs calculated by UDEC models and those obtained from field measurements were compared to check the accuracy of the models and to find the model and jointing condition in each test that best represent the field test </w:t>
      </w:r>
      <w:r w:rsidR="00000559">
        <w:t>behavior</w:t>
      </w:r>
      <w:r>
        <w:t xml:space="preserve">. </w:t>
      </w:r>
      <w:r w:rsidRPr="00385125">
        <w:fldChar w:fldCharType="begin"/>
      </w:r>
      <w:r w:rsidRPr="00385125">
        <w:instrText xml:space="preserve"> REF _Ref496549763 \r \h  \* MERGEFORMAT </w:instrText>
      </w:r>
      <w:r w:rsidRPr="00385125">
        <w:fldChar w:fldCharType="separate"/>
      </w:r>
      <w:r>
        <w:t>Table 11</w:t>
      </w:r>
      <w:r w:rsidRPr="00385125">
        <w:fldChar w:fldCharType="end"/>
      </w:r>
      <w:r w:rsidRPr="00385125">
        <w:t xml:space="preserve"> summarizes the PPV measured during field </w:t>
      </w:r>
      <w:r>
        <w:t>tests</w:t>
      </w:r>
      <w:r w:rsidRPr="00385125">
        <w:t xml:space="preserve"> and those calculated by different UDEC models. In</w:t>
      </w:r>
      <w:r>
        <w:t xml:space="preserve"> this table</w:t>
      </w:r>
      <w:r w:rsidRPr="00385125">
        <w:t>, the field PPVs are those measured at the high charge segment</w:t>
      </w:r>
      <w:r>
        <w:t>s</w:t>
      </w:r>
      <w:r w:rsidRPr="00385125">
        <w:t>.</w:t>
      </w:r>
      <w:r>
        <w:t xml:space="preserve"> It should be noted that in Test 4 no accelerometer was used, therefore, only PPVs calculated with UDEC at the middle height is presented.</w:t>
      </w:r>
    </w:p>
    <w:p w14:paraId="694E7EC2" w14:textId="4007AEA8" w:rsidR="00F65528" w:rsidRDefault="00F65528" w:rsidP="00F65528">
      <w:pPr>
        <w:jc w:val="left"/>
      </w:pPr>
    </w:p>
    <w:p w14:paraId="5FD2349C" w14:textId="369BC7D0" w:rsidR="00532E84" w:rsidRDefault="00532E84" w:rsidP="00532E84">
      <w:pPr>
        <w:pStyle w:val="Tabletitle"/>
      </w:pPr>
      <w:r>
        <w:t xml:space="preserve">Table </w:t>
      </w:r>
      <w:r>
        <w:fldChar w:fldCharType="begin"/>
      </w:r>
      <w:r>
        <w:instrText xml:space="preserve"> SEQ Table \* ARABIC </w:instrText>
      </w:r>
      <w:r>
        <w:fldChar w:fldCharType="separate"/>
      </w:r>
      <w:r w:rsidR="00D054DF">
        <w:rPr>
          <w:noProof/>
        </w:rPr>
        <w:t>11</w:t>
      </w:r>
      <w:r>
        <w:fldChar w:fldCharType="end"/>
      </w:r>
      <w:r>
        <w:t>:</w:t>
      </w:r>
      <w:r w:rsidRPr="00532E84">
        <w:t xml:space="preserve"> </w:t>
      </w:r>
      <w:r>
        <w:t>PPV comparison between UDEC and field test measurements</w:t>
      </w:r>
    </w:p>
    <w:tbl>
      <w:tblPr>
        <w:tblStyle w:val="TableGrid"/>
        <w:tblW w:w="5000" w:type="pct"/>
        <w:jc w:val="center"/>
        <w:tblLook w:val="04A0" w:firstRow="1" w:lastRow="0" w:firstColumn="1" w:lastColumn="0" w:noHBand="0" w:noVBand="1"/>
      </w:tblPr>
      <w:tblGrid>
        <w:gridCol w:w="631"/>
        <w:gridCol w:w="1801"/>
        <w:gridCol w:w="1068"/>
        <w:gridCol w:w="1065"/>
        <w:gridCol w:w="1067"/>
        <w:gridCol w:w="2318"/>
      </w:tblGrid>
      <w:tr w:rsidR="00F65528" w:rsidRPr="001D3F79" w14:paraId="0677E695" w14:textId="77777777" w:rsidTr="00532E84">
        <w:trPr>
          <w:jc w:val="center"/>
        </w:trPr>
        <w:tc>
          <w:tcPr>
            <w:tcW w:w="396" w:type="pct"/>
            <w:vMerge w:val="restart"/>
          </w:tcPr>
          <w:p w14:paraId="5883A242" w14:textId="77777777" w:rsidR="00F65528" w:rsidRPr="001D3F79" w:rsidRDefault="00F65528" w:rsidP="00000559">
            <w:pPr>
              <w:pStyle w:val="Tabletext"/>
            </w:pPr>
          </w:p>
          <w:p w14:paraId="4CF49917" w14:textId="77777777" w:rsidR="00F65528" w:rsidRPr="001D3F79" w:rsidRDefault="00F65528" w:rsidP="00000559">
            <w:pPr>
              <w:pStyle w:val="Tabletext"/>
            </w:pPr>
            <w:r w:rsidRPr="001D3F79">
              <w:t>Test</w:t>
            </w:r>
          </w:p>
        </w:tc>
        <w:tc>
          <w:tcPr>
            <w:tcW w:w="1133" w:type="pct"/>
            <w:vMerge w:val="restart"/>
          </w:tcPr>
          <w:p w14:paraId="5EA1DC66" w14:textId="77777777" w:rsidR="00F65528" w:rsidRPr="001D3F79" w:rsidRDefault="00F65528" w:rsidP="00000559">
            <w:pPr>
              <w:pStyle w:val="Tabletext"/>
            </w:pPr>
          </w:p>
          <w:p w14:paraId="0291151E" w14:textId="77777777" w:rsidR="00F65528" w:rsidRPr="001D3F79" w:rsidRDefault="00F65528" w:rsidP="00000559">
            <w:pPr>
              <w:pStyle w:val="Tabletext"/>
            </w:pPr>
            <w:r>
              <w:t>Location of accelerometers (history points)</w:t>
            </w:r>
            <w:r w:rsidRPr="001D3F79">
              <w:t xml:space="preserve"> </w:t>
            </w:r>
          </w:p>
        </w:tc>
        <w:tc>
          <w:tcPr>
            <w:tcW w:w="2013" w:type="pct"/>
            <w:gridSpan w:val="3"/>
          </w:tcPr>
          <w:p w14:paraId="12E3CE22" w14:textId="77777777" w:rsidR="00F65528" w:rsidRPr="001D3F79" w:rsidRDefault="00F65528" w:rsidP="00000559">
            <w:pPr>
              <w:pStyle w:val="Tabletext"/>
            </w:pPr>
            <w:r>
              <w:t xml:space="preserve">Calculated </w:t>
            </w:r>
            <w:r w:rsidRPr="001D3F79">
              <w:t xml:space="preserve">PPV </w:t>
            </w:r>
            <w:r>
              <w:t xml:space="preserve">from numerical models </w:t>
            </w:r>
            <w:r w:rsidRPr="001D3F79">
              <w:t>(m/s)</w:t>
            </w:r>
          </w:p>
        </w:tc>
        <w:tc>
          <w:tcPr>
            <w:tcW w:w="1458" w:type="pct"/>
            <w:vMerge w:val="restart"/>
          </w:tcPr>
          <w:p w14:paraId="4867A49A" w14:textId="77777777" w:rsidR="00F65528" w:rsidRPr="001D3F79" w:rsidRDefault="00F65528" w:rsidP="00000559">
            <w:pPr>
              <w:pStyle w:val="Tabletext"/>
            </w:pPr>
            <w:r>
              <w:t xml:space="preserve">Calculated </w:t>
            </w:r>
            <w:r w:rsidRPr="001D3F79">
              <w:t xml:space="preserve">PPV </w:t>
            </w:r>
            <w:r>
              <w:t>from acceleration measurement from field tests at h</w:t>
            </w:r>
            <w:r w:rsidRPr="001D3F79">
              <w:t>igh charge seg</w:t>
            </w:r>
            <w:r>
              <w:t>ment</w:t>
            </w:r>
            <w:r w:rsidRPr="001D3F79">
              <w:t xml:space="preserve"> (m/s)</w:t>
            </w:r>
          </w:p>
          <w:p w14:paraId="4B2285E8" w14:textId="77777777" w:rsidR="00F65528" w:rsidRPr="001D3F79" w:rsidRDefault="00F65528" w:rsidP="00000559">
            <w:pPr>
              <w:pStyle w:val="Tabletext"/>
            </w:pPr>
          </w:p>
        </w:tc>
      </w:tr>
      <w:tr w:rsidR="00F65528" w:rsidRPr="001D3F79" w14:paraId="7E165AB6" w14:textId="77777777" w:rsidTr="00532E84">
        <w:trPr>
          <w:jc w:val="center"/>
        </w:trPr>
        <w:tc>
          <w:tcPr>
            <w:tcW w:w="396" w:type="pct"/>
            <w:vMerge/>
          </w:tcPr>
          <w:p w14:paraId="40D598AD" w14:textId="77777777" w:rsidR="00F65528" w:rsidRPr="001D3F79" w:rsidRDefault="00F65528" w:rsidP="00000559">
            <w:pPr>
              <w:pStyle w:val="Tabletext"/>
            </w:pPr>
          </w:p>
        </w:tc>
        <w:tc>
          <w:tcPr>
            <w:tcW w:w="1133" w:type="pct"/>
            <w:vMerge/>
          </w:tcPr>
          <w:p w14:paraId="5D4F07AD" w14:textId="77777777" w:rsidR="00F65528" w:rsidRPr="001D3F79" w:rsidRDefault="00F65528" w:rsidP="00000559">
            <w:pPr>
              <w:pStyle w:val="Tabletext"/>
            </w:pPr>
          </w:p>
        </w:tc>
        <w:tc>
          <w:tcPr>
            <w:tcW w:w="672" w:type="pct"/>
          </w:tcPr>
          <w:p w14:paraId="3BE66817" w14:textId="77777777" w:rsidR="00F65528" w:rsidRPr="001D3F79" w:rsidRDefault="00F65528" w:rsidP="00000559">
            <w:pPr>
              <w:pStyle w:val="Tabletext"/>
            </w:pPr>
            <w:r>
              <w:t xml:space="preserve">Model </w:t>
            </w:r>
            <w:r w:rsidRPr="001D3F79">
              <w:t>1</w:t>
            </w:r>
          </w:p>
        </w:tc>
        <w:tc>
          <w:tcPr>
            <w:tcW w:w="670" w:type="pct"/>
          </w:tcPr>
          <w:p w14:paraId="113417F2" w14:textId="77777777" w:rsidR="00F65528" w:rsidRPr="001D3F79" w:rsidRDefault="00F65528" w:rsidP="00000559">
            <w:pPr>
              <w:pStyle w:val="Tabletext"/>
            </w:pPr>
            <w:r>
              <w:t xml:space="preserve">Model </w:t>
            </w:r>
            <w:r w:rsidRPr="001D3F79">
              <w:t>2</w:t>
            </w:r>
          </w:p>
        </w:tc>
        <w:tc>
          <w:tcPr>
            <w:tcW w:w="671" w:type="pct"/>
          </w:tcPr>
          <w:p w14:paraId="16874D5F" w14:textId="77777777" w:rsidR="00F65528" w:rsidRPr="001D3F79" w:rsidRDefault="00F65528" w:rsidP="00000559">
            <w:pPr>
              <w:pStyle w:val="Tabletext"/>
            </w:pPr>
            <w:r>
              <w:t>Model 3</w:t>
            </w:r>
          </w:p>
        </w:tc>
        <w:tc>
          <w:tcPr>
            <w:tcW w:w="1458" w:type="pct"/>
            <w:vMerge/>
          </w:tcPr>
          <w:p w14:paraId="5FB000AA" w14:textId="77777777" w:rsidR="00F65528" w:rsidRPr="001D3F79" w:rsidRDefault="00F65528" w:rsidP="00000559">
            <w:pPr>
              <w:pStyle w:val="Tabletext"/>
            </w:pPr>
          </w:p>
        </w:tc>
      </w:tr>
      <w:tr w:rsidR="00F65528" w:rsidRPr="001D3F79" w14:paraId="2D5D7699" w14:textId="77777777" w:rsidTr="00532E84">
        <w:trPr>
          <w:jc w:val="center"/>
        </w:trPr>
        <w:tc>
          <w:tcPr>
            <w:tcW w:w="396" w:type="pct"/>
            <w:vMerge w:val="restart"/>
          </w:tcPr>
          <w:p w14:paraId="3AA2F9F8" w14:textId="77777777" w:rsidR="00F65528" w:rsidRPr="001D3F79" w:rsidRDefault="00F65528" w:rsidP="00000559">
            <w:pPr>
              <w:pStyle w:val="Tabletext"/>
            </w:pPr>
          </w:p>
          <w:p w14:paraId="195C70B1" w14:textId="77777777" w:rsidR="00F65528" w:rsidRPr="001D3F79" w:rsidRDefault="00F65528" w:rsidP="00000559">
            <w:pPr>
              <w:pStyle w:val="Tabletext"/>
            </w:pPr>
            <w:r w:rsidRPr="001D3F79">
              <w:lastRenderedPageBreak/>
              <w:t>1</w:t>
            </w:r>
          </w:p>
        </w:tc>
        <w:tc>
          <w:tcPr>
            <w:tcW w:w="1133" w:type="pct"/>
          </w:tcPr>
          <w:p w14:paraId="0A5C08BA" w14:textId="77777777" w:rsidR="00F65528" w:rsidRPr="001D3F79" w:rsidRDefault="00F65528" w:rsidP="00000559">
            <w:pPr>
              <w:pStyle w:val="Tabletext"/>
            </w:pPr>
            <w:r w:rsidRPr="001D3F79">
              <w:lastRenderedPageBreak/>
              <w:t>Top</w:t>
            </w:r>
          </w:p>
        </w:tc>
        <w:tc>
          <w:tcPr>
            <w:tcW w:w="672" w:type="pct"/>
          </w:tcPr>
          <w:p w14:paraId="07C7738F" w14:textId="77777777" w:rsidR="00F65528" w:rsidRPr="000F4EBD" w:rsidRDefault="00F65528" w:rsidP="00000559">
            <w:pPr>
              <w:pStyle w:val="Tabletext"/>
            </w:pPr>
            <w:r w:rsidRPr="000F4EBD">
              <w:t>5.5</w:t>
            </w:r>
          </w:p>
        </w:tc>
        <w:tc>
          <w:tcPr>
            <w:tcW w:w="670" w:type="pct"/>
          </w:tcPr>
          <w:p w14:paraId="09A8D9F8" w14:textId="77777777" w:rsidR="00F65528" w:rsidRPr="000F4EBD" w:rsidRDefault="00F65528" w:rsidP="00000559">
            <w:pPr>
              <w:pStyle w:val="Tabletext"/>
            </w:pPr>
            <w:r w:rsidRPr="000F4EBD">
              <w:t>3.4</w:t>
            </w:r>
          </w:p>
        </w:tc>
        <w:tc>
          <w:tcPr>
            <w:tcW w:w="671" w:type="pct"/>
          </w:tcPr>
          <w:p w14:paraId="2DBEA83B" w14:textId="77777777" w:rsidR="00F65528" w:rsidRPr="000F4EBD" w:rsidRDefault="00F65528" w:rsidP="00000559">
            <w:pPr>
              <w:pStyle w:val="Tabletext"/>
            </w:pPr>
            <w:r w:rsidRPr="000F4EBD">
              <w:t>3.3</w:t>
            </w:r>
          </w:p>
        </w:tc>
        <w:tc>
          <w:tcPr>
            <w:tcW w:w="1458" w:type="pct"/>
          </w:tcPr>
          <w:p w14:paraId="0648AE90" w14:textId="77777777" w:rsidR="00F65528" w:rsidRPr="001D3F79" w:rsidRDefault="00F65528" w:rsidP="00000559">
            <w:pPr>
              <w:pStyle w:val="Tabletext"/>
            </w:pPr>
            <w:r>
              <w:t>5.0 and 5.3</w:t>
            </w:r>
          </w:p>
        </w:tc>
      </w:tr>
      <w:tr w:rsidR="00F65528" w:rsidRPr="001D3F79" w14:paraId="0F7923EF" w14:textId="77777777" w:rsidTr="00532E84">
        <w:trPr>
          <w:jc w:val="center"/>
        </w:trPr>
        <w:tc>
          <w:tcPr>
            <w:tcW w:w="396" w:type="pct"/>
            <w:vMerge/>
          </w:tcPr>
          <w:p w14:paraId="759B8C78" w14:textId="77777777" w:rsidR="00F65528" w:rsidRPr="001D3F79" w:rsidRDefault="00F65528" w:rsidP="00000559">
            <w:pPr>
              <w:pStyle w:val="Tabletext"/>
            </w:pPr>
          </w:p>
        </w:tc>
        <w:tc>
          <w:tcPr>
            <w:tcW w:w="1133" w:type="pct"/>
          </w:tcPr>
          <w:p w14:paraId="6B68BCF8" w14:textId="77777777" w:rsidR="00F65528" w:rsidRPr="001D3F79" w:rsidRDefault="00F65528" w:rsidP="00000559">
            <w:pPr>
              <w:pStyle w:val="Tabletext"/>
            </w:pPr>
            <w:r w:rsidRPr="001D3F79">
              <w:t>Middle</w:t>
            </w:r>
          </w:p>
        </w:tc>
        <w:tc>
          <w:tcPr>
            <w:tcW w:w="672" w:type="pct"/>
          </w:tcPr>
          <w:p w14:paraId="2C266D28" w14:textId="77777777" w:rsidR="00F65528" w:rsidRPr="000F4EBD" w:rsidRDefault="00F65528" w:rsidP="00000559">
            <w:pPr>
              <w:pStyle w:val="Tabletext"/>
            </w:pPr>
            <w:r w:rsidRPr="000F4EBD">
              <w:t>3.8</w:t>
            </w:r>
          </w:p>
        </w:tc>
        <w:tc>
          <w:tcPr>
            <w:tcW w:w="670" w:type="pct"/>
          </w:tcPr>
          <w:p w14:paraId="59366322" w14:textId="77777777" w:rsidR="00F65528" w:rsidRPr="000F4EBD" w:rsidRDefault="00F65528" w:rsidP="00000559">
            <w:pPr>
              <w:pStyle w:val="Tabletext"/>
            </w:pPr>
            <w:r w:rsidRPr="000F4EBD">
              <w:t>4.0</w:t>
            </w:r>
          </w:p>
        </w:tc>
        <w:tc>
          <w:tcPr>
            <w:tcW w:w="671" w:type="pct"/>
          </w:tcPr>
          <w:p w14:paraId="1685F3C2" w14:textId="77777777" w:rsidR="00F65528" w:rsidRPr="000F4EBD" w:rsidRDefault="00F65528" w:rsidP="00000559">
            <w:pPr>
              <w:pStyle w:val="Tabletext"/>
            </w:pPr>
            <w:r w:rsidRPr="000F4EBD">
              <w:t>3.3</w:t>
            </w:r>
          </w:p>
        </w:tc>
        <w:tc>
          <w:tcPr>
            <w:tcW w:w="1458" w:type="pct"/>
          </w:tcPr>
          <w:p w14:paraId="2BE51C3D" w14:textId="77777777" w:rsidR="00F65528" w:rsidRPr="001D3F79" w:rsidRDefault="00F65528" w:rsidP="00000559">
            <w:pPr>
              <w:pStyle w:val="Tabletext"/>
            </w:pPr>
            <w:r>
              <w:t>5.1 and 6.6</w:t>
            </w:r>
          </w:p>
        </w:tc>
      </w:tr>
      <w:tr w:rsidR="00F65528" w:rsidRPr="001D3F79" w14:paraId="42E0E8A2" w14:textId="77777777" w:rsidTr="00532E84">
        <w:trPr>
          <w:jc w:val="center"/>
        </w:trPr>
        <w:tc>
          <w:tcPr>
            <w:tcW w:w="396" w:type="pct"/>
            <w:vMerge/>
          </w:tcPr>
          <w:p w14:paraId="35643E26" w14:textId="77777777" w:rsidR="00F65528" w:rsidRPr="001D3F79" w:rsidRDefault="00F65528" w:rsidP="00000559">
            <w:pPr>
              <w:pStyle w:val="Tabletext"/>
            </w:pPr>
          </w:p>
        </w:tc>
        <w:tc>
          <w:tcPr>
            <w:tcW w:w="1133" w:type="pct"/>
          </w:tcPr>
          <w:p w14:paraId="61B105BA" w14:textId="77777777" w:rsidR="00F65528" w:rsidRPr="001D3F79" w:rsidRDefault="00F65528" w:rsidP="00000559">
            <w:pPr>
              <w:pStyle w:val="Tabletext"/>
            </w:pPr>
            <w:r w:rsidRPr="001D3F79">
              <w:t>Bottom</w:t>
            </w:r>
          </w:p>
        </w:tc>
        <w:tc>
          <w:tcPr>
            <w:tcW w:w="672" w:type="pct"/>
          </w:tcPr>
          <w:p w14:paraId="5F35AD2D" w14:textId="77777777" w:rsidR="00F65528" w:rsidRPr="000F4EBD" w:rsidRDefault="00F65528" w:rsidP="00000559">
            <w:pPr>
              <w:pStyle w:val="Tabletext"/>
            </w:pPr>
            <w:r w:rsidRPr="000F4EBD">
              <w:t>1.7</w:t>
            </w:r>
          </w:p>
        </w:tc>
        <w:tc>
          <w:tcPr>
            <w:tcW w:w="670" w:type="pct"/>
          </w:tcPr>
          <w:p w14:paraId="294173D0" w14:textId="77777777" w:rsidR="00F65528" w:rsidRPr="000F4EBD" w:rsidRDefault="00F65528" w:rsidP="00000559">
            <w:pPr>
              <w:pStyle w:val="Tabletext"/>
            </w:pPr>
            <w:r w:rsidRPr="000F4EBD">
              <w:t>1.8</w:t>
            </w:r>
          </w:p>
        </w:tc>
        <w:tc>
          <w:tcPr>
            <w:tcW w:w="671" w:type="pct"/>
          </w:tcPr>
          <w:p w14:paraId="4F04AB95" w14:textId="77777777" w:rsidR="00F65528" w:rsidRPr="000F4EBD" w:rsidRDefault="00F65528" w:rsidP="00000559">
            <w:pPr>
              <w:pStyle w:val="Tabletext"/>
            </w:pPr>
            <w:r w:rsidRPr="000F4EBD">
              <w:t>2.9</w:t>
            </w:r>
          </w:p>
        </w:tc>
        <w:tc>
          <w:tcPr>
            <w:tcW w:w="1458" w:type="pct"/>
          </w:tcPr>
          <w:p w14:paraId="013755BD" w14:textId="77777777" w:rsidR="00F65528" w:rsidRPr="001D3F79" w:rsidRDefault="00F65528" w:rsidP="00000559">
            <w:pPr>
              <w:pStyle w:val="Tabletext"/>
            </w:pPr>
            <w:r>
              <w:t>5.8 and 6.7</w:t>
            </w:r>
          </w:p>
        </w:tc>
      </w:tr>
      <w:tr w:rsidR="00F65528" w:rsidRPr="001D3F79" w14:paraId="4F557519" w14:textId="77777777" w:rsidTr="00532E84">
        <w:trPr>
          <w:jc w:val="center"/>
        </w:trPr>
        <w:tc>
          <w:tcPr>
            <w:tcW w:w="396" w:type="pct"/>
            <w:vMerge w:val="restart"/>
          </w:tcPr>
          <w:p w14:paraId="494978CD" w14:textId="77777777" w:rsidR="00F65528" w:rsidRPr="001D3F79" w:rsidRDefault="00F65528" w:rsidP="00000559">
            <w:pPr>
              <w:pStyle w:val="Tabletext"/>
            </w:pPr>
          </w:p>
          <w:p w14:paraId="22AC2FA2" w14:textId="77777777" w:rsidR="00F65528" w:rsidRPr="001D3F79" w:rsidRDefault="00F65528" w:rsidP="00000559">
            <w:pPr>
              <w:pStyle w:val="Tabletext"/>
            </w:pPr>
            <w:r w:rsidRPr="001D3F79">
              <w:t>2</w:t>
            </w:r>
          </w:p>
        </w:tc>
        <w:tc>
          <w:tcPr>
            <w:tcW w:w="1133" w:type="pct"/>
          </w:tcPr>
          <w:p w14:paraId="42AC278D" w14:textId="77777777" w:rsidR="00F65528" w:rsidRPr="001D3F79" w:rsidRDefault="00F65528" w:rsidP="00000559">
            <w:pPr>
              <w:pStyle w:val="Tabletext"/>
            </w:pPr>
            <w:r w:rsidRPr="001D3F79">
              <w:t>Top</w:t>
            </w:r>
          </w:p>
        </w:tc>
        <w:tc>
          <w:tcPr>
            <w:tcW w:w="672" w:type="pct"/>
          </w:tcPr>
          <w:p w14:paraId="617633EC" w14:textId="77777777" w:rsidR="00F65528" w:rsidRPr="00587B55" w:rsidRDefault="00F65528" w:rsidP="00000559">
            <w:pPr>
              <w:pStyle w:val="Tabletext"/>
            </w:pPr>
            <w:r w:rsidRPr="00587B55">
              <w:t>2.4</w:t>
            </w:r>
          </w:p>
        </w:tc>
        <w:tc>
          <w:tcPr>
            <w:tcW w:w="670" w:type="pct"/>
          </w:tcPr>
          <w:p w14:paraId="0EB2CD90" w14:textId="77777777" w:rsidR="00F65528" w:rsidRPr="00E84024" w:rsidRDefault="00F65528" w:rsidP="00000559">
            <w:pPr>
              <w:pStyle w:val="Tabletext"/>
            </w:pPr>
            <w:r w:rsidRPr="00E84024">
              <w:t>2.3</w:t>
            </w:r>
          </w:p>
        </w:tc>
        <w:tc>
          <w:tcPr>
            <w:tcW w:w="671" w:type="pct"/>
          </w:tcPr>
          <w:p w14:paraId="7C84C535" w14:textId="77777777" w:rsidR="00F65528" w:rsidRPr="00E84024" w:rsidRDefault="00F65528" w:rsidP="00000559">
            <w:pPr>
              <w:pStyle w:val="Tabletext"/>
            </w:pPr>
            <w:r w:rsidRPr="00E84024">
              <w:t>3.1</w:t>
            </w:r>
          </w:p>
        </w:tc>
        <w:tc>
          <w:tcPr>
            <w:tcW w:w="1458" w:type="pct"/>
          </w:tcPr>
          <w:p w14:paraId="0C8E6F6E" w14:textId="77777777" w:rsidR="00F65528" w:rsidRPr="001D3F79" w:rsidRDefault="00F65528" w:rsidP="00000559">
            <w:pPr>
              <w:pStyle w:val="Tabletext"/>
            </w:pPr>
            <w:r>
              <w:t>2.4, 3.8, and 5.1</w:t>
            </w:r>
          </w:p>
        </w:tc>
      </w:tr>
      <w:tr w:rsidR="00F65528" w:rsidRPr="001D3F79" w14:paraId="364E3448" w14:textId="77777777" w:rsidTr="00532E84">
        <w:trPr>
          <w:jc w:val="center"/>
        </w:trPr>
        <w:tc>
          <w:tcPr>
            <w:tcW w:w="396" w:type="pct"/>
            <w:vMerge/>
          </w:tcPr>
          <w:p w14:paraId="1C7A2B62" w14:textId="77777777" w:rsidR="00F65528" w:rsidRPr="001D3F79" w:rsidRDefault="00F65528" w:rsidP="00000559">
            <w:pPr>
              <w:pStyle w:val="Tabletext"/>
            </w:pPr>
          </w:p>
        </w:tc>
        <w:tc>
          <w:tcPr>
            <w:tcW w:w="1133" w:type="pct"/>
          </w:tcPr>
          <w:p w14:paraId="15DF0647" w14:textId="77777777" w:rsidR="00F65528" w:rsidRPr="001D3F79" w:rsidRDefault="00F65528" w:rsidP="00000559">
            <w:pPr>
              <w:pStyle w:val="Tabletext"/>
            </w:pPr>
            <w:r w:rsidRPr="001D3F79">
              <w:t>Middle</w:t>
            </w:r>
          </w:p>
        </w:tc>
        <w:tc>
          <w:tcPr>
            <w:tcW w:w="672" w:type="pct"/>
          </w:tcPr>
          <w:p w14:paraId="280083B2" w14:textId="77777777" w:rsidR="00F65528" w:rsidRPr="00587B55" w:rsidRDefault="00F65528" w:rsidP="00000559">
            <w:pPr>
              <w:pStyle w:val="Tabletext"/>
            </w:pPr>
            <w:r w:rsidRPr="00587B55">
              <w:t>5.2</w:t>
            </w:r>
          </w:p>
        </w:tc>
        <w:tc>
          <w:tcPr>
            <w:tcW w:w="670" w:type="pct"/>
          </w:tcPr>
          <w:p w14:paraId="36C91C74" w14:textId="77777777" w:rsidR="00F65528" w:rsidRPr="00E84024" w:rsidRDefault="00F65528" w:rsidP="00000559">
            <w:pPr>
              <w:pStyle w:val="Tabletext"/>
            </w:pPr>
            <w:r w:rsidRPr="00E84024">
              <w:t>4.6</w:t>
            </w:r>
          </w:p>
        </w:tc>
        <w:tc>
          <w:tcPr>
            <w:tcW w:w="671" w:type="pct"/>
          </w:tcPr>
          <w:p w14:paraId="5C557158" w14:textId="77777777" w:rsidR="00F65528" w:rsidRPr="00E84024" w:rsidRDefault="00F65528" w:rsidP="00000559">
            <w:pPr>
              <w:pStyle w:val="Tabletext"/>
            </w:pPr>
            <w:r w:rsidRPr="00E84024">
              <w:t>3.9</w:t>
            </w:r>
          </w:p>
        </w:tc>
        <w:tc>
          <w:tcPr>
            <w:tcW w:w="1458" w:type="pct"/>
          </w:tcPr>
          <w:p w14:paraId="54EA29B0" w14:textId="77777777" w:rsidR="00F65528" w:rsidRPr="001D3F79" w:rsidRDefault="00F65528" w:rsidP="00000559">
            <w:pPr>
              <w:pStyle w:val="Tabletext"/>
            </w:pPr>
            <w:r>
              <w:t>5.2 and 7.5</w:t>
            </w:r>
          </w:p>
        </w:tc>
      </w:tr>
      <w:tr w:rsidR="00F65528" w:rsidRPr="001D3F79" w14:paraId="52EAF9A9" w14:textId="77777777" w:rsidTr="00532E84">
        <w:trPr>
          <w:jc w:val="center"/>
        </w:trPr>
        <w:tc>
          <w:tcPr>
            <w:tcW w:w="396" w:type="pct"/>
            <w:vMerge/>
          </w:tcPr>
          <w:p w14:paraId="713884D8" w14:textId="77777777" w:rsidR="00F65528" w:rsidRPr="001D3F79" w:rsidRDefault="00F65528" w:rsidP="00000559">
            <w:pPr>
              <w:pStyle w:val="Tabletext"/>
            </w:pPr>
          </w:p>
        </w:tc>
        <w:tc>
          <w:tcPr>
            <w:tcW w:w="1133" w:type="pct"/>
          </w:tcPr>
          <w:p w14:paraId="204D58BE" w14:textId="77777777" w:rsidR="00F65528" w:rsidRPr="001D3F79" w:rsidRDefault="00F65528" w:rsidP="00000559">
            <w:pPr>
              <w:pStyle w:val="Tabletext"/>
            </w:pPr>
            <w:r w:rsidRPr="001D3F79">
              <w:t>Bottom</w:t>
            </w:r>
          </w:p>
        </w:tc>
        <w:tc>
          <w:tcPr>
            <w:tcW w:w="672" w:type="pct"/>
          </w:tcPr>
          <w:p w14:paraId="525237AE" w14:textId="77777777" w:rsidR="00F65528" w:rsidRPr="00587B55" w:rsidRDefault="00F65528" w:rsidP="00000559">
            <w:pPr>
              <w:pStyle w:val="Tabletext"/>
            </w:pPr>
            <w:r w:rsidRPr="00587B55">
              <w:t>5.2</w:t>
            </w:r>
          </w:p>
        </w:tc>
        <w:tc>
          <w:tcPr>
            <w:tcW w:w="670" w:type="pct"/>
          </w:tcPr>
          <w:p w14:paraId="372EF311" w14:textId="77777777" w:rsidR="00F65528" w:rsidRPr="00E84024" w:rsidRDefault="00F65528" w:rsidP="00000559">
            <w:pPr>
              <w:pStyle w:val="Tabletext"/>
            </w:pPr>
            <w:r w:rsidRPr="00E84024">
              <w:t>4.1</w:t>
            </w:r>
          </w:p>
        </w:tc>
        <w:tc>
          <w:tcPr>
            <w:tcW w:w="671" w:type="pct"/>
          </w:tcPr>
          <w:p w14:paraId="1F2F9963" w14:textId="77777777" w:rsidR="00F65528" w:rsidRPr="00E84024" w:rsidRDefault="00F65528" w:rsidP="00000559">
            <w:pPr>
              <w:pStyle w:val="Tabletext"/>
            </w:pPr>
            <w:r w:rsidRPr="00E84024">
              <w:t>4.6</w:t>
            </w:r>
          </w:p>
        </w:tc>
        <w:tc>
          <w:tcPr>
            <w:tcW w:w="1458" w:type="pct"/>
          </w:tcPr>
          <w:p w14:paraId="001C2603" w14:textId="77777777" w:rsidR="00F65528" w:rsidRPr="001D3F79" w:rsidRDefault="00F65528" w:rsidP="00000559">
            <w:pPr>
              <w:pStyle w:val="Tabletext"/>
            </w:pPr>
            <w:r>
              <w:t>5.8 and 6.1</w:t>
            </w:r>
          </w:p>
        </w:tc>
      </w:tr>
      <w:tr w:rsidR="00F65528" w:rsidRPr="001D3F79" w14:paraId="670B192E" w14:textId="77777777" w:rsidTr="00532E84">
        <w:trPr>
          <w:jc w:val="center"/>
        </w:trPr>
        <w:tc>
          <w:tcPr>
            <w:tcW w:w="396" w:type="pct"/>
          </w:tcPr>
          <w:p w14:paraId="1B78A78F" w14:textId="77777777" w:rsidR="00F65528" w:rsidRDefault="00F65528" w:rsidP="00000559">
            <w:pPr>
              <w:pStyle w:val="Tabletext"/>
            </w:pPr>
            <w:r>
              <w:t>4</w:t>
            </w:r>
          </w:p>
        </w:tc>
        <w:tc>
          <w:tcPr>
            <w:tcW w:w="1133" w:type="pct"/>
          </w:tcPr>
          <w:p w14:paraId="7EC0CEAB" w14:textId="77777777" w:rsidR="00F65528" w:rsidRDefault="00F65528" w:rsidP="00000559">
            <w:pPr>
              <w:pStyle w:val="Tabletext"/>
            </w:pPr>
            <w:r>
              <w:t>Middle</w:t>
            </w:r>
          </w:p>
        </w:tc>
        <w:tc>
          <w:tcPr>
            <w:tcW w:w="672" w:type="pct"/>
          </w:tcPr>
          <w:p w14:paraId="45C57F64" w14:textId="77777777" w:rsidR="00F65528" w:rsidRPr="003D2E5A" w:rsidRDefault="00F65528" w:rsidP="00000559">
            <w:pPr>
              <w:pStyle w:val="Tabletext"/>
            </w:pPr>
            <w:r w:rsidRPr="003D2E5A">
              <w:t>11</w:t>
            </w:r>
          </w:p>
        </w:tc>
        <w:tc>
          <w:tcPr>
            <w:tcW w:w="670" w:type="pct"/>
          </w:tcPr>
          <w:p w14:paraId="44B4F02D" w14:textId="77777777" w:rsidR="00F65528" w:rsidRPr="003D2E5A" w:rsidRDefault="00F65528" w:rsidP="00000559">
            <w:pPr>
              <w:pStyle w:val="Tabletext"/>
            </w:pPr>
            <w:r w:rsidRPr="003D2E5A">
              <w:t>8.3</w:t>
            </w:r>
          </w:p>
        </w:tc>
        <w:tc>
          <w:tcPr>
            <w:tcW w:w="671" w:type="pct"/>
          </w:tcPr>
          <w:p w14:paraId="6C6EC7CF" w14:textId="77777777" w:rsidR="00F65528" w:rsidRPr="003D2E5A" w:rsidRDefault="00F65528" w:rsidP="00000559">
            <w:pPr>
              <w:pStyle w:val="Tabletext"/>
            </w:pPr>
            <w:r w:rsidRPr="003D2E5A">
              <w:t>8.9</w:t>
            </w:r>
          </w:p>
        </w:tc>
        <w:tc>
          <w:tcPr>
            <w:tcW w:w="1458" w:type="pct"/>
          </w:tcPr>
          <w:p w14:paraId="70F44BC1" w14:textId="77777777" w:rsidR="00F65528" w:rsidRDefault="00F65528" w:rsidP="00000559">
            <w:pPr>
              <w:pStyle w:val="Tabletext"/>
            </w:pPr>
            <w:r>
              <w:t>No field measurement</w:t>
            </w:r>
          </w:p>
        </w:tc>
      </w:tr>
      <w:tr w:rsidR="00F65528" w:rsidRPr="001D3F79" w14:paraId="67FC02D0" w14:textId="77777777" w:rsidTr="00532E84">
        <w:trPr>
          <w:jc w:val="center"/>
        </w:trPr>
        <w:tc>
          <w:tcPr>
            <w:tcW w:w="396" w:type="pct"/>
          </w:tcPr>
          <w:p w14:paraId="2FD1F379" w14:textId="77777777" w:rsidR="00F65528" w:rsidRPr="001D3F79" w:rsidRDefault="00F65528" w:rsidP="00000559">
            <w:pPr>
              <w:pStyle w:val="Tabletext"/>
            </w:pPr>
            <w:r>
              <w:t>5</w:t>
            </w:r>
          </w:p>
        </w:tc>
        <w:tc>
          <w:tcPr>
            <w:tcW w:w="1133" w:type="pct"/>
          </w:tcPr>
          <w:p w14:paraId="247622CE" w14:textId="77777777" w:rsidR="00F65528" w:rsidRPr="001D3F79" w:rsidRDefault="00F65528" w:rsidP="00000559">
            <w:pPr>
              <w:pStyle w:val="Tabletext"/>
            </w:pPr>
            <w:r>
              <w:t>Middle</w:t>
            </w:r>
          </w:p>
        </w:tc>
        <w:tc>
          <w:tcPr>
            <w:tcW w:w="672" w:type="pct"/>
          </w:tcPr>
          <w:p w14:paraId="6321F500" w14:textId="77777777" w:rsidR="00F65528" w:rsidRPr="003D2E5A" w:rsidRDefault="00F65528" w:rsidP="00000559">
            <w:pPr>
              <w:pStyle w:val="Tabletext"/>
            </w:pPr>
            <w:r w:rsidRPr="003D2E5A">
              <w:t>6.1</w:t>
            </w:r>
          </w:p>
        </w:tc>
        <w:tc>
          <w:tcPr>
            <w:tcW w:w="670" w:type="pct"/>
          </w:tcPr>
          <w:p w14:paraId="28C0FBBC" w14:textId="77777777" w:rsidR="00F65528" w:rsidRPr="003D2E5A" w:rsidRDefault="00F65528" w:rsidP="00000559">
            <w:pPr>
              <w:pStyle w:val="Tabletext"/>
            </w:pPr>
            <w:r w:rsidRPr="003D2E5A">
              <w:t>6.1</w:t>
            </w:r>
          </w:p>
        </w:tc>
        <w:tc>
          <w:tcPr>
            <w:tcW w:w="671" w:type="pct"/>
          </w:tcPr>
          <w:p w14:paraId="0E862302" w14:textId="77777777" w:rsidR="00F65528" w:rsidRPr="003D2E5A" w:rsidRDefault="00F65528" w:rsidP="00000559">
            <w:pPr>
              <w:pStyle w:val="Tabletext"/>
            </w:pPr>
            <w:r w:rsidRPr="003D2E5A">
              <w:t>5.2</w:t>
            </w:r>
          </w:p>
        </w:tc>
        <w:tc>
          <w:tcPr>
            <w:tcW w:w="1458" w:type="pct"/>
          </w:tcPr>
          <w:p w14:paraId="4AF9B0AF" w14:textId="77777777" w:rsidR="00F65528" w:rsidRDefault="00F65528" w:rsidP="00000559">
            <w:pPr>
              <w:pStyle w:val="Tabletext"/>
            </w:pPr>
            <w:r>
              <w:t>7.0 and 7.1</w:t>
            </w:r>
          </w:p>
        </w:tc>
      </w:tr>
    </w:tbl>
    <w:p w14:paraId="4A04CC37" w14:textId="77777777" w:rsidR="00F65528" w:rsidRDefault="00F65528" w:rsidP="00F65528"/>
    <w:p w14:paraId="351B2DFA" w14:textId="77777777" w:rsidR="00F65528" w:rsidRPr="00384BE6" w:rsidRDefault="00F65528" w:rsidP="00532E84">
      <w:r w:rsidRPr="00384BE6">
        <w:t xml:space="preserve">From the results presented in </w:t>
      </w:r>
      <w:r w:rsidRPr="00384BE6">
        <w:fldChar w:fldCharType="begin"/>
      </w:r>
      <w:r w:rsidRPr="00384BE6">
        <w:instrText xml:space="preserve"> REF _Ref496549763 \r \h  \* MERGEFORMAT </w:instrText>
      </w:r>
      <w:r w:rsidRPr="00384BE6">
        <w:fldChar w:fldCharType="separate"/>
      </w:r>
      <w:r>
        <w:t>Table 11</w:t>
      </w:r>
      <w:r w:rsidRPr="00384BE6">
        <w:fldChar w:fldCharType="end"/>
      </w:r>
      <w:r w:rsidRPr="00384BE6">
        <w:t xml:space="preserve"> it can be </w:t>
      </w:r>
      <w:r>
        <w:t>observed</w:t>
      </w:r>
      <w:r w:rsidRPr="00384BE6">
        <w:t xml:space="preserve"> that: </w:t>
      </w:r>
    </w:p>
    <w:p w14:paraId="6EBF9B0C" w14:textId="77777777" w:rsidR="00F65528" w:rsidRPr="00384BE6" w:rsidRDefault="00F65528" w:rsidP="00532E84">
      <w:pPr>
        <w:pStyle w:val="ListParagraph"/>
        <w:numPr>
          <w:ilvl w:val="0"/>
          <w:numId w:val="28"/>
        </w:numPr>
      </w:pPr>
      <w:r w:rsidRPr="00384BE6">
        <w:t xml:space="preserve">In Test 1, </w:t>
      </w:r>
      <w:r>
        <w:t>t</w:t>
      </w:r>
      <w:r w:rsidRPr="00384BE6">
        <w:t xml:space="preserve">he PPV calculated by </w:t>
      </w:r>
      <w:r>
        <w:t>Model</w:t>
      </w:r>
      <w:r w:rsidRPr="00384BE6">
        <w:t xml:space="preserve"> 1 at the “top” is close to that recorded during the field measurement. At the rest of the heights in </w:t>
      </w:r>
      <w:r>
        <w:t xml:space="preserve">Models 1 – 3 </w:t>
      </w:r>
      <w:r w:rsidRPr="00384BE6">
        <w:t xml:space="preserve">in Test 1, lower </w:t>
      </w:r>
      <w:r>
        <w:t>PPV values are</w:t>
      </w:r>
      <w:r w:rsidRPr="00384BE6">
        <w:t xml:space="preserve"> calculated compare</w:t>
      </w:r>
      <w:r>
        <w:t>d</w:t>
      </w:r>
      <w:r w:rsidRPr="00384BE6">
        <w:t xml:space="preserve"> to th</w:t>
      </w:r>
      <w:r>
        <w:t>ose measured in the</w:t>
      </w:r>
      <w:r w:rsidRPr="00384BE6">
        <w:t xml:space="preserve"> field. </w:t>
      </w:r>
    </w:p>
    <w:p w14:paraId="47AC0349" w14:textId="77777777" w:rsidR="00F65528" w:rsidRDefault="00F65528" w:rsidP="00532E84">
      <w:pPr>
        <w:pStyle w:val="ListParagraph"/>
        <w:numPr>
          <w:ilvl w:val="0"/>
          <w:numId w:val="28"/>
        </w:numPr>
      </w:pPr>
      <w:r w:rsidRPr="00384BE6">
        <w:t>In Test 2, all three models calculated PPV</w:t>
      </w:r>
      <w:r>
        <w:t>s</w:t>
      </w:r>
      <w:r w:rsidRPr="00384BE6">
        <w:t xml:space="preserve"> within the range of the field measurements at the top</w:t>
      </w:r>
      <w:r>
        <w:t>.</w:t>
      </w:r>
      <w:r w:rsidRPr="00384BE6">
        <w:t xml:space="preserve"> </w:t>
      </w:r>
      <w:r>
        <w:t>A</w:t>
      </w:r>
      <w:r w:rsidRPr="00384BE6">
        <w:t xml:space="preserve">t the “middle” and “bottom”, </w:t>
      </w:r>
      <w:r>
        <w:t>Models</w:t>
      </w:r>
      <w:r w:rsidRPr="00384BE6">
        <w:t xml:space="preserve"> 1</w:t>
      </w:r>
      <w:r>
        <w:t xml:space="preserve"> and 2</w:t>
      </w:r>
      <w:r w:rsidRPr="00384BE6">
        <w:t xml:space="preserve"> </w:t>
      </w:r>
      <w:r>
        <w:t>have</w:t>
      </w:r>
      <w:r w:rsidRPr="00384BE6">
        <w:t xml:space="preserve"> calculated PPVs close to </w:t>
      </w:r>
      <w:r>
        <w:t xml:space="preserve">that of the </w:t>
      </w:r>
      <w:r w:rsidRPr="00384BE6">
        <w:t>field measurements.</w:t>
      </w:r>
    </w:p>
    <w:p w14:paraId="2D06DEF6" w14:textId="77777777" w:rsidR="00F65528" w:rsidRPr="00532E84" w:rsidRDefault="00F65528" w:rsidP="00532E84">
      <w:pPr>
        <w:pStyle w:val="ListParagraph"/>
        <w:numPr>
          <w:ilvl w:val="0"/>
          <w:numId w:val="28"/>
        </w:numPr>
      </w:pPr>
      <w:r w:rsidRPr="00384BE6">
        <w:t xml:space="preserve">In Test 5, </w:t>
      </w:r>
      <w:r>
        <w:t>a</w:t>
      </w:r>
      <w:r w:rsidRPr="00384BE6">
        <w:t xml:space="preserve">ll </w:t>
      </w:r>
      <w:r>
        <w:t>Model</w:t>
      </w:r>
      <w:r w:rsidRPr="00384BE6">
        <w:t>s</w:t>
      </w:r>
      <w:r>
        <w:t>,</w:t>
      </w:r>
      <w:r w:rsidRPr="00384BE6">
        <w:t xml:space="preserve"> 1, 2 and 3, </w:t>
      </w:r>
      <w:r>
        <w:t>calculated</w:t>
      </w:r>
      <w:r w:rsidRPr="00384BE6">
        <w:t xml:space="preserve"> high PPV values, but the PPV from the models with 0.6 m and 1 m </w:t>
      </w:r>
      <w:r w:rsidRPr="00532E84">
        <w:t xml:space="preserve">joint spacing (Models 1 and 2) were those closest to the field measurements. </w:t>
      </w:r>
    </w:p>
    <w:p w14:paraId="1C5D1FF6" w14:textId="3B813CB0" w:rsidR="002772B4" w:rsidRDefault="00F65528" w:rsidP="00532E84">
      <w:pPr>
        <w:rPr>
          <w:b/>
          <w:sz w:val="28"/>
          <w:szCs w:val="28"/>
        </w:rPr>
      </w:pPr>
      <w:r w:rsidRPr="00532E84">
        <w:t>In the present study, and according to the comparison of the PPV from the field test and those calculated by UDEC, it was</w:t>
      </w:r>
      <w:r w:rsidRPr="00385125">
        <w:t xml:space="preserve"> </w:t>
      </w:r>
      <w:r>
        <w:t>clear</w:t>
      </w:r>
      <w:r w:rsidRPr="00385125">
        <w:t xml:space="preserve"> that </w:t>
      </w:r>
      <w:r>
        <w:t xml:space="preserve">identifying the models that have well mimicked the real </w:t>
      </w:r>
      <w:r w:rsidR="00000559">
        <w:t>behavior</w:t>
      </w:r>
      <w:r>
        <w:t xml:space="preserve"> of the field tests based on PPV is impossible.</w:t>
      </w:r>
    </w:p>
    <w:p w14:paraId="1D63AF2A" w14:textId="5F875E69" w:rsidR="00D6242C" w:rsidRDefault="00D6242C" w:rsidP="00D6242C">
      <w:pPr>
        <w:rPr>
          <w:b/>
          <w:sz w:val="28"/>
          <w:szCs w:val="28"/>
        </w:rPr>
      </w:pPr>
    </w:p>
    <w:p w14:paraId="18F35B73" w14:textId="77777777" w:rsidR="00000559" w:rsidRDefault="00000559" w:rsidP="00000559">
      <w:pPr>
        <w:pStyle w:val="HeadingNumbering2"/>
      </w:pPr>
      <w:r>
        <w:t>Velocity-time comparison between field and UDEC</w:t>
      </w:r>
    </w:p>
    <w:p w14:paraId="673DCD11" w14:textId="1E791FBE" w:rsidR="00000559" w:rsidRDefault="00000559" w:rsidP="00000559">
      <w:r>
        <w:t>As PPV comparisons did not provide satisfactory results</w:t>
      </w:r>
      <w:r w:rsidRPr="00F75272">
        <w:t xml:space="preserve">, in order to identify the numerical models which could represent the field tests in this study, the full velocity-time graphs calculated in UDEC </w:t>
      </w:r>
      <w:r>
        <w:t>we</w:t>
      </w:r>
      <w:r w:rsidRPr="00F75272">
        <w:t xml:space="preserve">re compared to those obtained from the field tests. The results associated with Test 1 are presented in </w:t>
      </w:r>
      <w:r w:rsidRPr="00F75272">
        <w:fldChar w:fldCharType="begin"/>
      </w:r>
      <w:r w:rsidRPr="00F75272">
        <w:instrText xml:space="preserve"> REF _Ref496540627 \r \h </w:instrText>
      </w:r>
      <w:r>
        <w:instrText xml:space="preserve"> \* MERGEFORMAT </w:instrText>
      </w:r>
      <w:r w:rsidRPr="00F75272">
        <w:fldChar w:fldCharType="separate"/>
      </w:r>
      <w:r>
        <w:t>Figure 9</w:t>
      </w:r>
      <w:r w:rsidRPr="00F75272">
        <w:fldChar w:fldCharType="end"/>
      </w:r>
      <w:r w:rsidRPr="00F75272">
        <w:t xml:space="preserve">, Test 2 in </w:t>
      </w:r>
      <w:r w:rsidRPr="00F75272">
        <w:fldChar w:fldCharType="begin"/>
      </w:r>
      <w:r w:rsidRPr="00F75272">
        <w:instrText xml:space="preserve"> REF _Ref496701357 \r \h </w:instrText>
      </w:r>
      <w:r>
        <w:instrText xml:space="preserve"> \* MERGEFORMAT </w:instrText>
      </w:r>
      <w:r w:rsidRPr="00F75272">
        <w:fldChar w:fldCharType="separate"/>
      </w:r>
      <w:r>
        <w:t>Figure 10</w:t>
      </w:r>
      <w:r w:rsidRPr="00F75272">
        <w:fldChar w:fldCharType="end"/>
      </w:r>
      <w:r w:rsidRPr="00F75272">
        <w:t xml:space="preserve">, </w:t>
      </w:r>
      <w:r>
        <w:t xml:space="preserve">and </w:t>
      </w:r>
      <w:r w:rsidRPr="00F75272">
        <w:t>Test</w:t>
      </w:r>
      <w:r>
        <w:t>s</w:t>
      </w:r>
      <w:r w:rsidRPr="00F75272">
        <w:t xml:space="preserve"> 4 </w:t>
      </w:r>
      <w:r>
        <w:t xml:space="preserve">and 5 </w:t>
      </w:r>
      <w:r w:rsidRPr="00F75272">
        <w:t xml:space="preserve">in </w:t>
      </w:r>
      <w:r w:rsidRPr="00F75272">
        <w:fldChar w:fldCharType="begin"/>
      </w:r>
      <w:r w:rsidRPr="00F75272">
        <w:instrText xml:space="preserve"> REF _Ref496701205 \r \h </w:instrText>
      </w:r>
      <w:r>
        <w:instrText xml:space="preserve"> \* MERGEFORMAT </w:instrText>
      </w:r>
      <w:r w:rsidRPr="00F75272">
        <w:fldChar w:fldCharType="separate"/>
      </w:r>
      <w:r>
        <w:t>Figure 11</w:t>
      </w:r>
      <w:r w:rsidRPr="00F75272">
        <w:fldChar w:fldCharType="end"/>
      </w:r>
      <w:r w:rsidRPr="00F75272">
        <w:t xml:space="preserve">. Except in Test 4, in each plot, one or two </w:t>
      </w:r>
      <w:r>
        <w:t xml:space="preserve">velocity-time </w:t>
      </w:r>
      <w:r w:rsidRPr="00F75272">
        <w:t>graph</w:t>
      </w:r>
      <w:r>
        <w:t>s</w:t>
      </w:r>
      <w:r w:rsidRPr="00F75272">
        <w:t xml:space="preserve"> obtained from the field tests are plotted together with the UDEC results. From the numerical model of Test 4, only the UDEC </w:t>
      </w:r>
      <w:r>
        <w:t xml:space="preserve">calculated </w:t>
      </w:r>
      <w:r w:rsidRPr="00F75272">
        <w:t>velocit</w:t>
      </w:r>
      <w:r>
        <w:t>ies</w:t>
      </w:r>
      <w:r w:rsidRPr="00F75272">
        <w:t xml:space="preserve"> are plotted.</w:t>
      </w:r>
    </w:p>
    <w:p w14:paraId="27C38964" w14:textId="137A767E" w:rsidR="00000559" w:rsidRDefault="00000559" w:rsidP="00000559"/>
    <w:p w14:paraId="63A4767F" w14:textId="77777777" w:rsidR="00000559" w:rsidRPr="00860398" w:rsidRDefault="00000559" w:rsidP="00000559">
      <w:pPr>
        <w:pStyle w:val="HeadingNumbering3"/>
      </w:pPr>
      <w:r w:rsidRPr="00860398">
        <w:t>Test 1</w:t>
      </w:r>
    </w:p>
    <w:p w14:paraId="3762E0A5" w14:textId="77777777" w:rsidR="00000559" w:rsidRDefault="00000559" w:rsidP="00000559">
      <w:r w:rsidRPr="00963AE0">
        <w:t xml:space="preserve">The velocity-time graphs recorded during field </w:t>
      </w:r>
      <w:r>
        <w:t>T</w:t>
      </w:r>
      <w:r w:rsidRPr="00963AE0">
        <w:t>est 1 (</w:t>
      </w:r>
      <w:r w:rsidRPr="00963AE0">
        <w:fldChar w:fldCharType="begin"/>
      </w:r>
      <w:r w:rsidRPr="00963AE0">
        <w:instrText xml:space="preserve"> REF _Ref496540627 \r \h  \* MERGEFORMAT </w:instrText>
      </w:r>
      <w:r w:rsidRPr="00963AE0">
        <w:fldChar w:fldCharType="separate"/>
      </w:r>
      <w:r>
        <w:t>Figure 9</w:t>
      </w:r>
      <w:r w:rsidRPr="00963AE0">
        <w:fldChar w:fldCharType="end"/>
      </w:r>
      <w:r w:rsidRPr="00963AE0">
        <w:t>)</w:t>
      </w:r>
      <w:r>
        <w:t>,</w:t>
      </w:r>
      <w:r w:rsidRPr="00963AE0">
        <w:t xml:space="preserve"> show that, upon the arrival of the stress wave to the test wall, the particle velocity increases to a peak value</w:t>
      </w:r>
      <w:r>
        <w:t>. At the middle and bottom heights of the wall,</w:t>
      </w:r>
      <w:r w:rsidRPr="00963AE0">
        <w:t xml:space="preserve"> </w:t>
      </w:r>
      <w:r>
        <w:t xml:space="preserve">the velocity </w:t>
      </w:r>
      <w:r w:rsidRPr="00963AE0">
        <w:t>mainly remain</w:t>
      </w:r>
      <w:r>
        <w:t>s</w:t>
      </w:r>
      <w:r w:rsidRPr="00963AE0">
        <w:t xml:space="preserve"> at </w:t>
      </w:r>
      <w:r w:rsidRPr="00963AE0">
        <w:lastRenderedPageBreak/>
        <w:t xml:space="preserve">a peak state for a duration of up to </w:t>
      </w:r>
      <w:r>
        <w:t>4.0</w:t>
      </w:r>
      <w:r w:rsidRPr="00963AE0">
        <w:t xml:space="preserve"> ms. It is also evident that for some of the </w:t>
      </w:r>
      <w:r>
        <w:t>field velocity-time graphs,</w:t>
      </w:r>
      <w:r w:rsidRPr="00963AE0">
        <w:t xml:space="preserve"> the peak occurs in the beginning</w:t>
      </w:r>
      <w:r>
        <w:t>,</w:t>
      </w:r>
      <w:r w:rsidRPr="00963AE0">
        <w:t xml:space="preserve"> while for some accelerometers such as </w:t>
      </w:r>
      <w:r>
        <w:t xml:space="preserve">A7, </w:t>
      </w:r>
      <w:r w:rsidRPr="00963AE0">
        <w:t xml:space="preserve">A8 and A13 in </w:t>
      </w:r>
      <w:r>
        <w:t>T</w:t>
      </w:r>
      <w:r w:rsidRPr="00963AE0">
        <w:t xml:space="preserve">est </w:t>
      </w:r>
      <w:r>
        <w:t>1</w:t>
      </w:r>
      <w:r w:rsidRPr="00963AE0">
        <w:t>, there are several peaks.</w:t>
      </w:r>
    </w:p>
    <w:p w14:paraId="6750F31B" w14:textId="77777777" w:rsidR="00000559" w:rsidRDefault="00000559" w:rsidP="00000559">
      <w:r>
        <w:t xml:space="preserve">From the velocities calculated in Models 1, 2 and 3 in the models of Test 1 it can be observed that: </w:t>
      </w:r>
    </w:p>
    <w:p w14:paraId="278B327E" w14:textId="77777777" w:rsidR="00000559" w:rsidRDefault="00000559" w:rsidP="00A74F76">
      <w:pPr>
        <w:pStyle w:val="ListParagraph"/>
        <w:numPr>
          <w:ilvl w:val="0"/>
          <w:numId w:val="32"/>
        </w:numPr>
      </w:pPr>
      <w:r>
        <w:t>At the top, the field velocity and that calculated by UDEC Model 1, agree well (</w:t>
      </w:r>
      <w:r>
        <w:fldChar w:fldCharType="begin"/>
      </w:r>
      <w:r>
        <w:instrText xml:space="preserve"> REF _Ref496540627 \r \h </w:instrText>
      </w:r>
      <w:r>
        <w:fldChar w:fldCharType="separate"/>
      </w:r>
      <w:r>
        <w:t>Figure 9</w:t>
      </w:r>
      <w:r>
        <w:fldChar w:fldCharType="end"/>
      </w:r>
      <w:r>
        <w:t>a).</w:t>
      </w:r>
    </w:p>
    <w:p w14:paraId="221CE3E4" w14:textId="77777777" w:rsidR="00000559" w:rsidRDefault="00000559" w:rsidP="00A74F76">
      <w:pPr>
        <w:pStyle w:val="ListParagraph"/>
        <w:numPr>
          <w:ilvl w:val="0"/>
          <w:numId w:val="32"/>
        </w:numPr>
      </w:pPr>
      <w:r>
        <w:t>At the middle, the velocities calculated by Models 1 and 2, have a similar shape and duration as that recorded by accelerometers (A7 and A8) (</w:t>
      </w:r>
      <w:r>
        <w:fldChar w:fldCharType="begin"/>
      </w:r>
      <w:r>
        <w:instrText xml:space="preserve"> REF _Ref496540627 \r \h </w:instrText>
      </w:r>
      <w:r>
        <w:fldChar w:fldCharType="separate"/>
      </w:r>
      <w:r>
        <w:t>Figure 9</w:t>
      </w:r>
      <w:r>
        <w:fldChar w:fldCharType="end"/>
      </w:r>
      <w:r>
        <w:t xml:space="preserve">b). At this height, the field recorded velocities are slightly higher than that calculated by Models 1 and 2. </w:t>
      </w:r>
    </w:p>
    <w:p w14:paraId="495F6CAE" w14:textId="77777777" w:rsidR="00000559" w:rsidRPr="00A74F76" w:rsidRDefault="00000559" w:rsidP="00A74F76">
      <w:pPr>
        <w:pStyle w:val="ListParagraph"/>
        <w:numPr>
          <w:ilvl w:val="0"/>
          <w:numId w:val="32"/>
        </w:numPr>
        <w:rPr>
          <w:u w:val="single"/>
        </w:rPr>
      </w:pPr>
      <w:r>
        <w:t>At the bottom, no similarity can be observed between the UDEC and the field curves (</w:t>
      </w:r>
      <w:r>
        <w:fldChar w:fldCharType="begin"/>
      </w:r>
      <w:r>
        <w:instrText xml:space="preserve"> REF _Ref496540627 \r \h </w:instrText>
      </w:r>
      <w:r>
        <w:fldChar w:fldCharType="separate"/>
      </w:r>
      <w:r>
        <w:t>Figure 9</w:t>
      </w:r>
      <w:r>
        <w:fldChar w:fldCharType="end"/>
      </w:r>
      <w:r>
        <w:t>c).</w:t>
      </w:r>
    </w:p>
    <w:p w14:paraId="6CD93AA8" w14:textId="17289E30" w:rsidR="00000559" w:rsidRDefault="00000559" w:rsidP="00000559">
      <w:r w:rsidRPr="006F293E">
        <w:t xml:space="preserve">According to the observed results, </w:t>
      </w:r>
      <w:r>
        <w:t>Model</w:t>
      </w:r>
      <w:r w:rsidRPr="006F293E">
        <w:t xml:space="preserve"> 1 with 0.</w:t>
      </w:r>
      <w:r>
        <w:t>6</w:t>
      </w:r>
      <w:r w:rsidRPr="006F293E">
        <w:t xml:space="preserve"> </w:t>
      </w:r>
      <w:r>
        <w:t>m</w:t>
      </w:r>
      <w:r w:rsidRPr="006F293E">
        <w:t xml:space="preserve"> joint spacing corresponds </w:t>
      </w:r>
      <w:r>
        <w:t>slightly better with</w:t>
      </w:r>
      <w:r w:rsidRPr="006F293E">
        <w:t xml:space="preserve"> the field test behavior.</w:t>
      </w:r>
    </w:p>
    <w:p w14:paraId="0C494A64" w14:textId="72B7A595" w:rsidR="00445B20" w:rsidRDefault="00445B20" w:rsidP="00000559"/>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86"/>
      </w:tblGrid>
      <w:tr w:rsidR="000D2623" w14:paraId="412F2AEA" w14:textId="77777777" w:rsidTr="003F05A4">
        <w:trPr>
          <w:jc w:val="center"/>
        </w:trPr>
        <w:tc>
          <w:tcPr>
            <w:tcW w:w="0" w:type="auto"/>
          </w:tcPr>
          <w:p w14:paraId="1744B061" w14:textId="7F3BF050" w:rsidR="000D2623" w:rsidRPr="00372C46" w:rsidRDefault="000D2623" w:rsidP="000D2623">
            <w:pPr>
              <w:pStyle w:val="Tabletext"/>
            </w:pPr>
            <w:r w:rsidRPr="00372C46">
              <w:t>a)</w:t>
            </w:r>
          </w:p>
        </w:tc>
      </w:tr>
      <w:tr w:rsidR="000D2623" w14:paraId="16B58E50" w14:textId="77777777" w:rsidTr="003F05A4">
        <w:trPr>
          <w:jc w:val="center"/>
        </w:trPr>
        <w:tc>
          <w:tcPr>
            <w:tcW w:w="0" w:type="auto"/>
          </w:tcPr>
          <w:p w14:paraId="70D0D62E" w14:textId="7DD254EB" w:rsidR="000D2623" w:rsidRDefault="000D2623" w:rsidP="00445B20">
            <w:pPr>
              <w:pStyle w:val="Figure"/>
              <w:rPr>
                <w:noProof/>
                <w:lang w:val="sv-SE" w:eastAsia="sv-SE"/>
              </w:rPr>
            </w:pPr>
            <w:r>
              <w:rPr>
                <w:noProof/>
              </w:rPr>
              <w:drawing>
                <wp:inline distT="0" distB="0" distL="0" distR="0" wp14:anchorId="4BEBA68E" wp14:editId="213D0A05">
                  <wp:extent cx="3600000" cy="2330953"/>
                  <wp:effectExtent l="0" t="0" r="635" b="0"/>
                  <wp:docPr id="10" name="Picture 1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test 1 top.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600000" cy="2330953"/>
                          </a:xfrm>
                          <a:prstGeom prst="rect">
                            <a:avLst/>
                          </a:prstGeom>
                        </pic:spPr>
                      </pic:pic>
                    </a:graphicData>
                  </a:graphic>
                </wp:inline>
              </w:drawing>
            </w:r>
          </w:p>
        </w:tc>
      </w:tr>
      <w:tr w:rsidR="000D2623" w14:paraId="62E41268" w14:textId="77777777" w:rsidTr="003F05A4">
        <w:trPr>
          <w:jc w:val="center"/>
        </w:trPr>
        <w:tc>
          <w:tcPr>
            <w:tcW w:w="0" w:type="auto"/>
          </w:tcPr>
          <w:p w14:paraId="6CAA78AA" w14:textId="4EE13177" w:rsidR="000D2623" w:rsidRDefault="000D2623" w:rsidP="000D2623">
            <w:pPr>
              <w:pStyle w:val="Tabletext"/>
            </w:pPr>
            <w:r w:rsidRPr="00372C46">
              <w:t>b)</w:t>
            </w:r>
          </w:p>
        </w:tc>
      </w:tr>
      <w:tr w:rsidR="000D2623" w14:paraId="4A7C1083" w14:textId="77777777" w:rsidTr="003F05A4">
        <w:trPr>
          <w:jc w:val="center"/>
        </w:trPr>
        <w:tc>
          <w:tcPr>
            <w:tcW w:w="0" w:type="auto"/>
          </w:tcPr>
          <w:p w14:paraId="265CA03D" w14:textId="1095559B" w:rsidR="000D2623" w:rsidRDefault="000D2623" w:rsidP="00445B20">
            <w:pPr>
              <w:pStyle w:val="tabletext0"/>
              <w:keepNext/>
              <w:rPr>
                <w:noProof/>
                <w:lang w:val="sv-SE" w:eastAsia="sv-SE"/>
              </w:rPr>
            </w:pPr>
            <w:r>
              <w:rPr>
                <w:noProof/>
                <w:lang w:eastAsia="en-US"/>
              </w:rPr>
              <w:lastRenderedPageBreak/>
              <w:drawing>
                <wp:inline distT="0" distB="0" distL="0" distR="0" wp14:anchorId="4C01E44A" wp14:editId="51B16726">
                  <wp:extent cx="3600000" cy="2346034"/>
                  <wp:effectExtent l="0" t="0" r="635" b="0"/>
                  <wp:docPr id="21" name="Picture 2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test 1 middle.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600000" cy="2346034"/>
                          </a:xfrm>
                          <a:prstGeom prst="rect">
                            <a:avLst/>
                          </a:prstGeom>
                        </pic:spPr>
                      </pic:pic>
                    </a:graphicData>
                  </a:graphic>
                </wp:inline>
              </w:drawing>
            </w:r>
          </w:p>
        </w:tc>
      </w:tr>
      <w:tr w:rsidR="000D2623" w14:paraId="40351690" w14:textId="77777777" w:rsidTr="003F05A4">
        <w:trPr>
          <w:jc w:val="center"/>
        </w:trPr>
        <w:tc>
          <w:tcPr>
            <w:tcW w:w="0" w:type="auto"/>
          </w:tcPr>
          <w:p w14:paraId="525C7659" w14:textId="3300E547" w:rsidR="000D2623" w:rsidRDefault="000D2623" w:rsidP="000D2623">
            <w:pPr>
              <w:pStyle w:val="Tabletext"/>
              <w:rPr>
                <w:noProof/>
                <w:lang w:val="sv-SE" w:eastAsia="sv-SE"/>
              </w:rPr>
            </w:pPr>
            <w:r w:rsidRPr="00372C46">
              <w:t>c)</w:t>
            </w:r>
          </w:p>
        </w:tc>
      </w:tr>
      <w:tr w:rsidR="000D2623" w14:paraId="39EFF92C" w14:textId="77777777" w:rsidTr="003F05A4">
        <w:trPr>
          <w:jc w:val="center"/>
        </w:trPr>
        <w:tc>
          <w:tcPr>
            <w:tcW w:w="0" w:type="auto"/>
          </w:tcPr>
          <w:p w14:paraId="18957D2D" w14:textId="1D2B4B71" w:rsidR="000D2623" w:rsidRDefault="000D2623" w:rsidP="00445B20">
            <w:pPr>
              <w:pStyle w:val="tabletext0"/>
              <w:keepNext/>
              <w:rPr>
                <w:noProof/>
                <w:lang w:val="sv-SE" w:eastAsia="sv-SE"/>
              </w:rPr>
            </w:pPr>
            <w:r>
              <w:rPr>
                <w:noProof/>
              </w:rPr>
              <w:drawing>
                <wp:inline distT="0" distB="0" distL="0" distR="0" wp14:anchorId="20F9EC9E" wp14:editId="1D856145">
                  <wp:extent cx="3600000" cy="2340871"/>
                  <wp:effectExtent l="0" t="0" r="635" b="2540"/>
                  <wp:docPr id="17" name="Picture 1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test 1 bottom.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600000" cy="2340871"/>
                          </a:xfrm>
                          <a:prstGeom prst="rect">
                            <a:avLst/>
                          </a:prstGeom>
                        </pic:spPr>
                      </pic:pic>
                    </a:graphicData>
                  </a:graphic>
                </wp:inline>
              </w:drawing>
            </w:r>
          </w:p>
        </w:tc>
      </w:tr>
    </w:tbl>
    <w:p w14:paraId="5C208199" w14:textId="21EB3FC8" w:rsidR="00000559" w:rsidRDefault="00445B20" w:rsidP="00445B20">
      <w:pPr>
        <w:pStyle w:val="Figure"/>
      </w:pPr>
      <w:bookmarkStart w:id="33" w:name="_Ref496540627"/>
      <w:r>
        <w:t xml:space="preserve">Figure </w:t>
      </w:r>
      <w:r>
        <w:fldChar w:fldCharType="begin"/>
      </w:r>
      <w:r>
        <w:instrText xml:space="preserve"> SEQ Figure \* ARABIC </w:instrText>
      </w:r>
      <w:r>
        <w:fldChar w:fldCharType="separate"/>
      </w:r>
      <w:r w:rsidR="005F09FD">
        <w:rPr>
          <w:noProof/>
        </w:rPr>
        <w:t>9</w:t>
      </w:r>
      <w:r>
        <w:fldChar w:fldCharType="end"/>
      </w:r>
      <w:r w:rsidR="00000559">
        <w:t xml:space="preserve">: </w:t>
      </w:r>
      <w:r w:rsidR="00000559" w:rsidRPr="00915DBC">
        <w:t xml:space="preserve">Velocity-time comparison between UDEC and field measurements in Test 1, a) top, b) middle, </w:t>
      </w:r>
      <w:r w:rsidR="00000559">
        <w:t xml:space="preserve">and </w:t>
      </w:r>
      <w:r w:rsidR="00000559" w:rsidRPr="00915DBC">
        <w:t>c) bottom</w:t>
      </w:r>
      <w:bookmarkEnd w:id="33"/>
    </w:p>
    <w:p w14:paraId="1A0F1422" w14:textId="77777777" w:rsidR="00445B20" w:rsidRPr="00445B20" w:rsidRDefault="00445B20" w:rsidP="00445B20"/>
    <w:p w14:paraId="3267C0A9" w14:textId="5156F1F4" w:rsidR="00000559" w:rsidRDefault="00000559" w:rsidP="00D6242C">
      <w:pPr>
        <w:rPr>
          <w:b/>
          <w:sz w:val="28"/>
          <w:szCs w:val="28"/>
        </w:rPr>
      </w:pPr>
    </w:p>
    <w:p w14:paraId="07B37DF1" w14:textId="77777777" w:rsidR="00A74F76" w:rsidRPr="00860398" w:rsidRDefault="00A74F76" w:rsidP="00A74F76">
      <w:pPr>
        <w:pStyle w:val="HeadingNumbering3"/>
      </w:pPr>
      <w:r w:rsidRPr="00860398">
        <w:t>Test 2</w:t>
      </w:r>
    </w:p>
    <w:p w14:paraId="0BF32FFD" w14:textId="77777777" w:rsidR="00A74F76" w:rsidRDefault="00A74F76" w:rsidP="00A74F76">
      <w:r>
        <w:t>From the velocity-time curves calculated in the models of Test 2, it can be observed that:</w:t>
      </w:r>
    </w:p>
    <w:p w14:paraId="0B84C18C" w14:textId="442EB3EF" w:rsidR="00A74F76" w:rsidRDefault="00A74F76" w:rsidP="00A74F76">
      <w:pPr>
        <w:pStyle w:val="ListParagraph"/>
        <w:numPr>
          <w:ilvl w:val="0"/>
          <w:numId w:val="31"/>
        </w:numPr>
      </w:pPr>
      <w:r>
        <w:t>At the top, the trend in Model 1 is similar to that of the velocity measured in the field by accelerometer A2, but the velocity calculated by Model 1 has a shorter duration and a lower amplitude (</w:t>
      </w:r>
      <w:r>
        <w:fldChar w:fldCharType="begin"/>
      </w:r>
      <w:r>
        <w:instrText xml:space="preserve"> REF _Ref496701357 \r \h  \* MERGEFORMAT </w:instrText>
      </w:r>
      <w:r>
        <w:fldChar w:fldCharType="separate"/>
      </w:r>
      <w:r>
        <w:t>Figure 10</w:t>
      </w:r>
      <w:r>
        <w:fldChar w:fldCharType="end"/>
      </w:r>
      <w:r>
        <w:t>a).</w:t>
      </w:r>
    </w:p>
    <w:p w14:paraId="7F01DA04" w14:textId="77777777" w:rsidR="00A74F76" w:rsidRDefault="00A74F76" w:rsidP="00A74F76">
      <w:pPr>
        <w:pStyle w:val="ListParagraph"/>
        <w:numPr>
          <w:ilvl w:val="0"/>
          <w:numId w:val="31"/>
        </w:numPr>
      </w:pPr>
      <w:r w:rsidRPr="00F67DD6">
        <w:t>At the middle</w:t>
      </w:r>
      <w:r>
        <w:t xml:space="preserve"> height</w:t>
      </w:r>
      <w:r w:rsidRPr="00F67DD6">
        <w:t xml:space="preserve">, </w:t>
      </w:r>
      <w:r>
        <w:t>the results from Model</w:t>
      </w:r>
      <w:r w:rsidRPr="00F67DD6">
        <w:t xml:space="preserve"> 1 </w:t>
      </w:r>
      <w:r>
        <w:t>is most similar to that recorded by A9 (</w:t>
      </w:r>
      <w:r>
        <w:fldChar w:fldCharType="begin"/>
      </w:r>
      <w:r>
        <w:instrText xml:space="preserve"> REF _Ref496701357 \r \h </w:instrText>
      </w:r>
      <w:r>
        <w:fldChar w:fldCharType="separate"/>
      </w:r>
      <w:r>
        <w:t>Figure 10</w:t>
      </w:r>
      <w:r>
        <w:fldChar w:fldCharType="end"/>
      </w:r>
      <w:r>
        <w:t xml:space="preserve">b). The velocity calculated by Model 2 is somewhat lower and the duration is shorter than that calculated by Model 1. </w:t>
      </w:r>
    </w:p>
    <w:p w14:paraId="0515DA92" w14:textId="77777777" w:rsidR="00A74F76" w:rsidRPr="000862E9" w:rsidRDefault="00A74F76" w:rsidP="00A74F76">
      <w:pPr>
        <w:pStyle w:val="ListParagraph"/>
        <w:numPr>
          <w:ilvl w:val="0"/>
          <w:numId w:val="31"/>
        </w:numPr>
      </w:pPr>
      <w:r w:rsidRPr="000862E9">
        <w:lastRenderedPageBreak/>
        <w:t xml:space="preserve">At the bottom, the agreement between field and </w:t>
      </w:r>
      <w:r>
        <w:t>Model</w:t>
      </w:r>
      <w:r w:rsidRPr="000862E9">
        <w:t xml:space="preserve"> 1 is less good</w:t>
      </w:r>
      <w:r>
        <w:t xml:space="preserve"> (</w:t>
      </w:r>
      <w:r>
        <w:fldChar w:fldCharType="begin"/>
      </w:r>
      <w:r>
        <w:instrText xml:space="preserve"> REF _Ref496701357 \r \h </w:instrText>
      </w:r>
      <w:r>
        <w:fldChar w:fldCharType="separate"/>
      </w:r>
      <w:r>
        <w:t>Figure 10</w:t>
      </w:r>
      <w:r>
        <w:fldChar w:fldCharType="end"/>
      </w:r>
      <w:r>
        <w:t>c)</w:t>
      </w:r>
      <w:r w:rsidRPr="000862E9">
        <w:t>.</w:t>
      </w:r>
    </w:p>
    <w:p w14:paraId="326EC41E" w14:textId="77777777" w:rsidR="00A74F76" w:rsidRDefault="00A74F76" w:rsidP="00A74F76">
      <w:r>
        <w:t xml:space="preserve">From the velocity results observed in different models of Test 2, it </w:t>
      </w:r>
      <w:r w:rsidRPr="00653C4A">
        <w:t xml:space="preserve">was concluded that Model 1 with 0.6 m joint spacing has provided results closest to that observed in the field Test 2. </w:t>
      </w:r>
    </w:p>
    <w:p w14:paraId="42B035B1" w14:textId="77777777" w:rsidR="00A74F76" w:rsidRPr="00653C4A" w:rsidRDefault="00A74F76" w:rsidP="00A74F76"/>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86"/>
      </w:tblGrid>
      <w:tr w:rsidR="000D2623" w:rsidRPr="00653C4A" w14:paraId="09EBA659" w14:textId="77777777" w:rsidTr="003F05A4">
        <w:trPr>
          <w:jc w:val="center"/>
        </w:trPr>
        <w:tc>
          <w:tcPr>
            <w:tcW w:w="0" w:type="auto"/>
          </w:tcPr>
          <w:p w14:paraId="4CA25034" w14:textId="1C69CE00" w:rsidR="000D2623" w:rsidRPr="00653C4A" w:rsidRDefault="000D2623" w:rsidP="000D2623">
            <w:pPr>
              <w:pStyle w:val="Tabletext"/>
            </w:pPr>
            <w:r w:rsidRPr="00653C4A">
              <w:t>a)</w:t>
            </w:r>
          </w:p>
        </w:tc>
      </w:tr>
      <w:tr w:rsidR="000D2623" w14:paraId="6DDEB452" w14:textId="77777777" w:rsidTr="003F05A4">
        <w:trPr>
          <w:jc w:val="center"/>
        </w:trPr>
        <w:tc>
          <w:tcPr>
            <w:tcW w:w="0" w:type="auto"/>
          </w:tcPr>
          <w:p w14:paraId="6E0917B0" w14:textId="764F5FEF" w:rsidR="000D2623" w:rsidRDefault="000D2623" w:rsidP="00A74F76">
            <w:pPr>
              <w:pStyle w:val="Figure"/>
            </w:pPr>
            <w:r>
              <w:rPr>
                <w:noProof/>
              </w:rPr>
              <w:drawing>
                <wp:inline distT="0" distB="0" distL="0" distR="0" wp14:anchorId="3297E69E" wp14:editId="54180D8F">
                  <wp:extent cx="3600000" cy="2344049"/>
                  <wp:effectExtent l="0" t="0" r="635" b="0"/>
                  <wp:docPr id="22" name="Picture 2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test 2 top.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600000" cy="2344049"/>
                          </a:xfrm>
                          <a:prstGeom prst="rect">
                            <a:avLst/>
                          </a:prstGeom>
                        </pic:spPr>
                      </pic:pic>
                    </a:graphicData>
                  </a:graphic>
                </wp:inline>
              </w:drawing>
            </w:r>
          </w:p>
        </w:tc>
      </w:tr>
      <w:tr w:rsidR="000D2623" w14:paraId="4983A05B" w14:textId="77777777" w:rsidTr="003F05A4">
        <w:trPr>
          <w:jc w:val="center"/>
        </w:trPr>
        <w:tc>
          <w:tcPr>
            <w:tcW w:w="0" w:type="auto"/>
          </w:tcPr>
          <w:p w14:paraId="46B28420" w14:textId="380C45AA" w:rsidR="000D2623" w:rsidRDefault="000D2623" w:rsidP="000D2623">
            <w:pPr>
              <w:pStyle w:val="Tabletext"/>
            </w:pPr>
            <w:r w:rsidRPr="00653C4A">
              <w:t>b)</w:t>
            </w:r>
          </w:p>
        </w:tc>
      </w:tr>
      <w:tr w:rsidR="000D2623" w14:paraId="02DF5A2F" w14:textId="77777777" w:rsidTr="003F05A4">
        <w:trPr>
          <w:jc w:val="center"/>
        </w:trPr>
        <w:tc>
          <w:tcPr>
            <w:tcW w:w="0" w:type="auto"/>
          </w:tcPr>
          <w:p w14:paraId="44FEED38" w14:textId="588C0C3E" w:rsidR="000D2623" w:rsidRDefault="000D2623" w:rsidP="003F05A4">
            <w:pPr>
              <w:pStyle w:val="tabletext0"/>
              <w:jc w:val="both"/>
            </w:pPr>
            <w:r>
              <w:rPr>
                <w:noProof/>
              </w:rPr>
              <w:drawing>
                <wp:inline distT="0" distB="0" distL="0" distR="0" wp14:anchorId="0FBE7FB1" wp14:editId="083C9A43">
                  <wp:extent cx="3600000" cy="2344048"/>
                  <wp:effectExtent l="0" t="0" r="635" b="0"/>
                  <wp:docPr id="23" name="Picture 2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test 2 middle.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600000" cy="2344048"/>
                          </a:xfrm>
                          <a:prstGeom prst="rect">
                            <a:avLst/>
                          </a:prstGeom>
                        </pic:spPr>
                      </pic:pic>
                    </a:graphicData>
                  </a:graphic>
                </wp:inline>
              </w:drawing>
            </w:r>
          </w:p>
        </w:tc>
      </w:tr>
      <w:tr w:rsidR="000D2623" w14:paraId="404960B9" w14:textId="77777777" w:rsidTr="003F05A4">
        <w:trPr>
          <w:jc w:val="center"/>
        </w:trPr>
        <w:tc>
          <w:tcPr>
            <w:tcW w:w="0" w:type="auto"/>
          </w:tcPr>
          <w:p w14:paraId="2AB36C2A" w14:textId="7DDB4770" w:rsidR="000D2623" w:rsidRDefault="000D2623" w:rsidP="000D2623">
            <w:pPr>
              <w:pStyle w:val="Tabletext"/>
            </w:pPr>
            <w:r w:rsidRPr="00372C46">
              <w:t>c)</w:t>
            </w:r>
          </w:p>
        </w:tc>
      </w:tr>
      <w:tr w:rsidR="000D2623" w14:paraId="0E951814" w14:textId="77777777" w:rsidTr="003F05A4">
        <w:trPr>
          <w:jc w:val="center"/>
        </w:trPr>
        <w:tc>
          <w:tcPr>
            <w:tcW w:w="0" w:type="auto"/>
          </w:tcPr>
          <w:p w14:paraId="43682D0D" w14:textId="4A08A7AE" w:rsidR="000D2623" w:rsidRDefault="000D2623" w:rsidP="00A74F76">
            <w:pPr>
              <w:pStyle w:val="tabletext0"/>
              <w:keepNext/>
            </w:pPr>
            <w:r>
              <w:rPr>
                <w:noProof/>
              </w:rPr>
              <w:lastRenderedPageBreak/>
              <w:drawing>
                <wp:inline distT="0" distB="0" distL="0" distR="0" wp14:anchorId="00219783" wp14:editId="6A6347D6">
                  <wp:extent cx="3600000" cy="2339286"/>
                  <wp:effectExtent l="0" t="0" r="635" b="4445"/>
                  <wp:docPr id="24" name="Picture 2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test 2 bottom.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600000" cy="2339286"/>
                          </a:xfrm>
                          <a:prstGeom prst="rect">
                            <a:avLst/>
                          </a:prstGeom>
                        </pic:spPr>
                      </pic:pic>
                    </a:graphicData>
                  </a:graphic>
                </wp:inline>
              </w:drawing>
            </w:r>
          </w:p>
        </w:tc>
      </w:tr>
    </w:tbl>
    <w:p w14:paraId="0F8D0053" w14:textId="7F625009" w:rsidR="00000559" w:rsidRPr="00A74F76" w:rsidRDefault="00A74F76" w:rsidP="00A74F76">
      <w:pPr>
        <w:pStyle w:val="Figure"/>
      </w:pPr>
      <w:bookmarkStart w:id="34" w:name="_Ref496701357"/>
      <w:r>
        <w:t xml:space="preserve">Figure </w:t>
      </w:r>
      <w:r>
        <w:fldChar w:fldCharType="begin"/>
      </w:r>
      <w:r>
        <w:instrText xml:space="preserve"> SEQ Figure \* ARABIC </w:instrText>
      </w:r>
      <w:r>
        <w:fldChar w:fldCharType="separate"/>
      </w:r>
      <w:r w:rsidR="005F09FD">
        <w:rPr>
          <w:noProof/>
        </w:rPr>
        <w:t>10</w:t>
      </w:r>
      <w:r>
        <w:fldChar w:fldCharType="end"/>
      </w:r>
      <w:r>
        <w:t xml:space="preserve">: </w:t>
      </w:r>
      <w:r w:rsidRPr="007A05E1">
        <w:t xml:space="preserve">Velocity-time comparison between UDEC and field measurements in </w:t>
      </w:r>
      <w:r>
        <w:t>T</w:t>
      </w:r>
      <w:r w:rsidRPr="007A05E1">
        <w:t xml:space="preserve">est </w:t>
      </w:r>
      <w:r>
        <w:t>2,</w:t>
      </w:r>
      <w:r w:rsidRPr="007A05E1">
        <w:t xml:space="preserve"> a) top, b) middle, </w:t>
      </w:r>
      <w:r>
        <w:t xml:space="preserve">and </w:t>
      </w:r>
      <w:r w:rsidRPr="007A05E1">
        <w:t>c) bottom</w:t>
      </w:r>
      <w:bookmarkEnd w:id="34"/>
    </w:p>
    <w:p w14:paraId="7E727A8B" w14:textId="08D420EF" w:rsidR="00000559" w:rsidRDefault="00000559" w:rsidP="000D2623"/>
    <w:p w14:paraId="2FF5063E" w14:textId="77777777" w:rsidR="000D2623" w:rsidRPr="005C6491" w:rsidRDefault="000D2623" w:rsidP="000D2623">
      <w:pPr>
        <w:pStyle w:val="HeadingNumbering3"/>
      </w:pPr>
      <w:r w:rsidRPr="005C6491">
        <w:t>Test</w:t>
      </w:r>
      <w:r>
        <w:t>s</w:t>
      </w:r>
      <w:r w:rsidRPr="005C6491">
        <w:t xml:space="preserve"> 4</w:t>
      </w:r>
      <w:r>
        <w:t xml:space="preserve"> and 5</w:t>
      </w:r>
    </w:p>
    <w:p w14:paraId="65FD5834" w14:textId="6F2A3C9E" w:rsidR="000D2623" w:rsidRDefault="000D2623" w:rsidP="000D2623">
      <w:pPr>
        <w:rPr>
          <w:highlight w:val="yellow"/>
        </w:rPr>
      </w:pPr>
      <w:r>
        <w:t xml:space="preserve">As no accelerometer was installed in field Test 4, only the velocity-time curves calculated in UDEC (in the middle of the wall) are used to study the response of the opening to the blast-induced wave. The calculated velocities in the models of Test 4 are presented in </w:t>
      </w:r>
      <w:r>
        <w:fldChar w:fldCharType="begin"/>
      </w:r>
      <w:r>
        <w:instrText xml:space="preserve"> REF _Ref496701205 \r \h  \* MERGEFORMAT </w:instrText>
      </w:r>
      <w:r>
        <w:fldChar w:fldCharType="separate"/>
      </w:r>
      <w:r>
        <w:t>Figure 11</w:t>
      </w:r>
      <w:r>
        <w:fldChar w:fldCharType="end"/>
      </w:r>
      <w:r>
        <w:t>a. All three models have shown similar r</w:t>
      </w:r>
      <w:r w:rsidRPr="00216997">
        <w:t xml:space="preserve">esponse, but higher velocity was calculated in </w:t>
      </w:r>
      <w:r>
        <w:t>Model</w:t>
      </w:r>
      <w:r w:rsidRPr="009D13E7">
        <w:t xml:space="preserve"> 1. The lack of deceleration to a zero velocity, calculated in UDEC, indicate the ejection of rock blocks from the test wall in all </w:t>
      </w:r>
      <w:r>
        <w:t>Model</w:t>
      </w:r>
      <w:r w:rsidRPr="009D13E7">
        <w:t xml:space="preserve">s 1 – 3. The burden in Test 4 was fully destructed after the blast. </w:t>
      </w:r>
    </w:p>
    <w:p w14:paraId="432DC15F" w14:textId="42647AE0" w:rsidR="000D2623" w:rsidRDefault="000D2623" w:rsidP="000D2623">
      <w:r>
        <w:t xml:space="preserve">In Test 5, despite the burden was fully destructed after the blast, the accelerometers recorded the ground vibration satisfactorily. The velocity-time curves obtained from field Test 5 and those calculated in the Models 1 – 3 are presented in </w:t>
      </w:r>
      <w:r>
        <w:fldChar w:fldCharType="begin"/>
      </w:r>
      <w:r>
        <w:instrText xml:space="preserve"> REF _Ref496701205 \r \h  \* MERGEFORMAT </w:instrText>
      </w:r>
      <w:r>
        <w:fldChar w:fldCharType="separate"/>
      </w:r>
      <w:r>
        <w:t>Figure 11</w:t>
      </w:r>
      <w:r>
        <w:fldChar w:fldCharType="end"/>
      </w:r>
      <w:r>
        <w:t>b</w:t>
      </w:r>
      <w:r w:rsidRPr="00CF5E44">
        <w:rPr>
          <w:color w:val="000000" w:themeColor="text1"/>
        </w:rPr>
        <w:t xml:space="preserve">. The </w:t>
      </w:r>
      <w:r>
        <w:rPr>
          <w:color w:val="000000" w:themeColor="text1"/>
        </w:rPr>
        <w:t>velocity</w:t>
      </w:r>
      <w:r w:rsidRPr="00CF5E44">
        <w:rPr>
          <w:color w:val="000000" w:themeColor="text1"/>
        </w:rPr>
        <w:t xml:space="preserve"> calculated by </w:t>
      </w:r>
      <w:r>
        <w:rPr>
          <w:color w:val="000000" w:themeColor="text1"/>
        </w:rPr>
        <w:t>Models 1 and 2</w:t>
      </w:r>
      <w:r>
        <w:t xml:space="preserve"> are similar to that recorded by accelerometers A1, A2 and A3, around the peak. The UDEC Model 3, shows a deceleration similar to that of accelerometer A3, but the duration around the peak is shorter than that obtained in the field. Since the burden in Test 5 was fully destructed, the velocities calculated by Models 1 and 2 are more similar to the velocities recorded by the accelerometers (and integrated one time with respect to time) in the field. </w:t>
      </w:r>
    </w:p>
    <w:p w14:paraId="4D60245D" w14:textId="3311C0EE" w:rsidR="000D2623" w:rsidRDefault="000D2623" w:rsidP="000D2623">
      <w:r>
        <w:t xml:space="preserve">From the velocity-time graphs presented in </w:t>
      </w:r>
      <w:r>
        <w:fldChar w:fldCharType="begin"/>
      </w:r>
      <w:r>
        <w:instrText xml:space="preserve"> REF _Ref496701205 \r \h  \* MERGEFORMAT </w:instrText>
      </w:r>
      <w:r>
        <w:fldChar w:fldCharType="separate"/>
      </w:r>
      <w:r>
        <w:t>Figure 11</w:t>
      </w:r>
      <w:r>
        <w:fldChar w:fldCharType="end"/>
      </w:r>
      <w:r>
        <w:t xml:space="preserve"> for Tests 4 and 5, and considering the fact that these two tests were conducted at the left and right hand side of the same cross-cut, it can be concluded that both Models 1 and 2, with a joint spacing range between 0.6 – 1 m, corresponds well to the behaviour of field Tests 4 and 5.</w:t>
      </w:r>
    </w:p>
    <w:p w14:paraId="4B233F0E" w14:textId="77777777" w:rsidR="000D2623" w:rsidRDefault="000D2623" w:rsidP="000D262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60"/>
      </w:tblGrid>
      <w:tr w:rsidR="000D2623" w14:paraId="78BBE3E0" w14:textId="77777777" w:rsidTr="003F05A4">
        <w:tc>
          <w:tcPr>
            <w:tcW w:w="7960" w:type="dxa"/>
          </w:tcPr>
          <w:p w14:paraId="07699669" w14:textId="754D37F1" w:rsidR="000D2623" w:rsidRPr="000D2623" w:rsidRDefault="000D2623" w:rsidP="000D2623">
            <w:pPr>
              <w:pStyle w:val="Tabletext"/>
            </w:pPr>
            <w:r w:rsidRPr="000D2623">
              <w:t>a)</w:t>
            </w:r>
          </w:p>
        </w:tc>
      </w:tr>
      <w:tr w:rsidR="000D2623" w14:paraId="008A70D8" w14:textId="77777777" w:rsidTr="003F05A4">
        <w:tc>
          <w:tcPr>
            <w:tcW w:w="7960" w:type="dxa"/>
          </w:tcPr>
          <w:p w14:paraId="40BF28BB" w14:textId="0468883B" w:rsidR="000D2623" w:rsidRDefault="000D2623" w:rsidP="000D2623">
            <w:pPr>
              <w:pStyle w:val="Figure"/>
              <w:rPr>
                <w:noProof/>
              </w:rPr>
            </w:pPr>
            <w:r>
              <w:rPr>
                <w:noProof/>
              </w:rPr>
              <w:lastRenderedPageBreak/>
              <w:drawing>
                <wp:inline distT="0" distB="0" distL="0" distR="0" wp14:anchorId="393F02CB" wp14:editId="0A3F3C85">
                  <wp:extent cx="3600000" cy="2339286"/>
                  <wp:effectExtent l="0" t="0" r="635" b="4445"/>
                  <wp:docPr id="26" name="Picture 2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test 4 middle.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600000" cy="2339286"/>
                          </a:xfrm>
                          <a:prstGeom prst="rect">
                            <a:avLst/>
                          </a:prstGeom>
                        </pic:spPr>
                      </pic:pic>
                    </a:graphicData>
                  </a:graphic>
                </wp:inline>
              </w:drawing>
            </w:r>
          </w:p>
        </w:tc>
      </w:tr>
      <w:tr w:rsidR="000D2623" w14:paraId="65D1BE4D" w14:textId="77777777" w:rsidTr="003F05A4">
        <w:tc>
          <w:tcPr>
            <w:tcW w:w="7960" w:type="dxa"/>
          </w:tcPr>
          <w:p w14:paraId="55D19F1B" w14:textId="19C75066" w:rsidR="000D2623" w:rsidRDefault="000D2623" w:rsidP="000D2623">
            <w:pPr>
              <w:pStyle w:val="Tabletext"/>
              <w:rPr>
                <w:noProof/>
              </w:rPr>
            </w:pPr>
            <w:r>
              <w:rPr>
                <w:noProof/>
              </w:rPr>
              <w:t>b)</w:t>
            </w:r>
          </w:p>
        </w:tc>
      </w:tr>
      <w:tr w:rsidR="000D2623" w14:paraId="24C95D59" w14:textId="77777777" w:rsidTr="003F05A4">
        <w:tc>
          <w:tcPr>
            <w:tcW w:w="7960" w:type="dxa"/>
          </w:tcPr>
          <w:p w14:paraId="44AFBBED" w14:textId="77777777" w:rsidR="000D2623" w:rsidRDefault="000D2623" w:rsidP="003B16C2">
            <w:pPr>
              <w:pStyle w:val="tabletext0"/>
              <w:keepNext/>
              <w:rPr>
                <w:noProof/>
              </w:rPr>
            </w:pPr>
            <w:r>
              <w:rPr>
                <w:noProof/>
              </w:rPr>
              <w:drawing>
                <wp:inline distT="0" distB="0" distL="0" distR="0" wp14:anchorId="6838EC71" wp14:editId="019BA74A">
                  <wp:extent cx="3600000" cy="2344048"/>
                  <wp:effectExtent l="0" t="0" r="635" b="0"/>
                  <wp:docPr id="37" name="Picture 3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test 5 middle.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600000" cy="2344048"/>
                          </a:xfrm>
                          <a:prstGeom prst="rect">
                            <a:avLst/>
                          </a:prstGeom>
                        </pic:spPr>
                      </pic:pic>
                    </a:graphicData>
                  </a:graphic>
                </wp:inline>
              </w:drawing>
            </w:r>
          </w:p>
        </w:tc>
      </w:tr>
    </w:tbl>
    <w:p w14:paraId="4D001CCF" w14:textId="0317D56E" w:rsidR="00000559" w:rsidRDefault="003B16C2" w:rsidP="00D054DF">
      <w:pPr>
        <w:pStyle w:val="Figure"/>
      </w:pPr>
      <w:bookmarkStart w:id="35" w:name="_Ref496701205"/>
      <w:r>
        <w:t xml:space="preserve">Figure </w:t>
      </w:r>
      <w:r>
        <w:fldChar w:fldCharType="begin"/>
      </w:r>
      <w:r>
        <w:instrText xml:space="preserve"> SEQ Figure \* ARABIC </w:instrText>
      </w:r>
      <w:r>
        <w:fldChar w:fldCharType="separate"/>
      </w:r>
      <w:r w:rsidR="005F09FD">
        <w:rPr>
          <w:noProof/>
        </w:rPr>
        <w:t>11</w:t>
      </w:r>
      <w:r>
        <w:fldChar w:fldCharType="end"/>
      </w:r>
      <w:r w:rsidR="000D2623">
        <w:t xml:space="preserve">: Comparison of velocity-time curves a) in UDEC models in Test 4, and b) </w:t>
      </w:r>
      <w:r w:rsidR="000D2623" w:rsidRPr="007A05E1">
        <w:t xml:space="preserve">between UDEC </w:t>
      </w:r>
      <w:r w:rsidR="000D2623">
        <w:t xml:space="preserve">models </w:t>
      </w:r>
      <w:r w:rsidR="000D2623" w:rsidRPr="007A05E1">
        <w:t>and field measurements in</w:t>
      </w:r>
      <w:r w:rsidR="000D2623">
        <w:t xml:space="preserve"> Test 5</w:t>
      </w:r>
      <w:bookmarkEnd w:id="35"/>
    </w:p>
    <w:p w14:paraId="68AF8943" w14:textId="3131C4D4" w:rsidR="00000559" w:rsidRDefault="00000559" w:rsidP="000D2623"/>
    <w:p w14:paraId="232DEBD4" w14:textId="77777777" w:rsidR="00D054DF" w:rsidRDefault="00D054DF" w:rsidP="00D054DF">
      <w:pPr>
        <w:pStyle w:val="HeadingNumbering2"/>
      </w:pPr>
      <w:bookmarkStart w:id="36" w:name="_Hlk497045757"/>
      <w:r>
        <w:t>Displacement and ejection thickness</w:t>
      </w:r>
    </w:p>
    <w:p w14:paraId="33BCF085" w14:textId="2CDC0B5C" w:rsidR="00D054DF" w:rsidRDefault="00D054DF" w:rsidP="00D054DF">
      <w:r>
        <w:t xml:space="preserve">The maximum displacement, and the ejected thickness of the blocks of rock in Model 1 of Tests 4 – 5 are shown in </w:t>
      </w:r>
      <w:r>
        <w:fldChar w:fldCharType="begin"/>
      </w:r>
      <w:r>
        <w:instrText xml:space="preserve"> REF _Ref46347811 \n \h  \* MERGEFORMAT </w:instrText>
      </w:r>
      <w:r>
        <w:fldChar w:fldCharType="separate"/>
      </w:r>
      <w:r>
        <w:t>Figure 12</w:t>
      </w:r>
      <w:r>
        <w:fldChar w:fldCharType="end"/>
      </w:r>
      <w:r>
        <w:t>a – d. The displacements calculated in the models are obtained from the displacement after 40 ms of wave propagation and were the maximum displacements calculated over the height of the wall.</w:t>
      </w:r>
    </w:p>
    <w:p w14:paraId="7263E33F" w14:textId="77777777" w:rsidR="00D054DF" w:rsidRDefault="00D054DF" w:rsidP="00D054DF">
      <w:pPr>
        <w:jc w:val="left"/>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56"/>
        <w:gridCol w:w="3119"/>
      </w:tblGrid>
      <w:tr w:rsidR="00D054DF" w:rsidRPr="00E67F7F" w14:paraId="7CCFCBC0" w14:textId="77777777" w:rsidTr="003F05A4">
        <w:trPr>
          <w:jc w:val="center"/>
        </w:trPr>
        <w:tc>
          <w:tcPr>
            <w:tcW w:w="3056" w:type="dxa"/>
          </w:tcPr>
          <w:p w14:paraId="7D11EC48" w14:textId="77777777" w:rsidR="00D054DF" w:rsidRPr="00E67F7F" w:rsidRDefault="00D054DF" w:rsidP="00D054DF">
            <w:pPr>
              <w:pStyle w:val="Tabletext"/>
            </w:pPr>
            <w:r w:rsidRPr="00E67F7F">
              <w:t>Test 1 – Model 1</w:t>
            </w:r>
          </w:p>
        </w:tc>
        <w:tc>
          <w:tcPr>
            <w:tcW w:w="3119" w:type="dxa"/>
          </w:tcPr>
          <w:p w14:paraId="33A284DC" w14:textId="77777777" w:rsidR="00D054DF" w:rsidRPr="00E67F7F" w:rsidRDefault="00D054DF" w:rsidP="00D054DF">
            <w:pPr>
              <w:pStyle w:val="Tabletext"/>
            </w:pPr>
            <w:r w:rsidRPr="00E67F7F">
              <w:t>Test 2 – Model 1</w:t>
            </w:r>
          </w:p>
        </w:tc>
      </w:tr>
      <w:tr w:rsidR="00D054DF" w:rsidRPr="00E67F7F" w14:paraId="4454405F" w14:textId="77777777" w:rsidTr="003F05A4">
        <w:trPr>
          <w:jc w:val="center"/>
        </w:trPr>
        <w:tc>
          <w:tcPr>
            <w:tcW w:w="3056" w:type="dxa"/>
          </w:tcPr>
          <w:p w14:paraId="4AC8912A" w14:textId="77777777" w:rsidR="00D054DF" w:rsidRPr="00E67F7F" w:rsidRDefault="00D054DF" w:rsidP="00D054DF">
            <w:pPr>
              <w:pStyle w:val="Figure"/>
            </w:pPr>
            <w:r w:rsidRPr="00E67F7F">
              <w:rPr>
                <w:noProof/>
              </w:rPr>
              <w:lastRenderedPageBreak/>
              <w:drawing>
                <wp:inline distT="0" distB="0" distL="0" distR="0" wp14:anchorId="1BE0D278" wp14:editId="1AF6F3AD">
                  <wp:extent cx="1780186" cy="1871634"/>
                  <wp:effectExtent l="0" t="0" r="0" b="0"/>
                  <wp:docPr id="15753" name="Bildobjekt 157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53" name="12a.PNG"/>
                          <pic:cNvPicPr/>
                        </pic:nvPicPr>
                        <pic:blipFill>
                          <a:blip r:embed="rId28">
                            <a:extLst>
                              <a:ext uri="{28A0092B-C50C-407E-A947-70E740481C1C}">
                                <a14:useLocalDpi xmlns:a14="http://schemas.microsoft.com/office/drawing/2010/main" val="0"/>
                              </a:ext>
                            </a:extLst>
                          </a:blip>
                          <a:stretch>
                            <a:fillRect/>
                          </a:stretch>
                        </pic:blipFill>
                        <pic:spPr>
                          <a:xfrm>
                            <a:off x="0" y="0"/>
                            <a:ext cx="1780186" cy="1871634"/>
                          </a:xfrm>
                          <a:prstGeom prst="rect">
                            <a:avLst/>
                          </a:prstGeom>
                        </pic:spPr>
                      </pic:pic>
                    </a:graphicData>
                  </a:graphic>
                </wp:inline>
              </w:drawing>
            </w:r>
          </w:p>
        </w:tc>
        <w:tc>
          <w:tcPr>
            <w:tcW w:w="3119" w:type="dxa"/>
          </w:tcPr>
          <w:p w14:paraId="0B75E163" w14:textId="77777777" w:rsidR="00D054DF" w:rsidRPr="00E67F7F" w:rsidRDefault="00D054DF" w:rsidP="00D054DF">
            <w:pPr>
              <w:pStyle w:val="Figure"/>
            </w:pPr>
            <w:r w:rsidRPr="00E67F7F">
              <w:rPr>
                <w:noProof/>
              </w:rPr>
              <w:drawing>
                <wp:inline distT="0" distB="0" distL="0" distR="0" wp14:anchorId="0EEF0287" wp14:editId="02409DE2">
                  <wp:extent cx="1774090" cy="1877731"/>
                  <wp:effectExtent l="0" t="0" r="0" b="8255"/>
                  <wp:docPr id="15754" name="Bildobjekt 157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54" name="12b.PNG"/>
                          <pic:cNvPicPr/>
                        </pic:nvPicPr>
                        <pic:blipFill>
                          <a:blip r:embed="rId29">
                            <a:extLst>
                              <a:ext uri="{28A0092B-C50C-407E-A947-70E740481C1C}">
                                <a14:useLocalDpi xmlns:a14="http://schemas.microsoft.com/office/drawing/2010/main" val="0"/>
                              </a:ext>
                            </a:extLst>
                          </a:blip>
                          <a:stretch>
                            <a:fillRect/>
                          </a:stretch>
                        </pic:blipFill>
                        <pic:spPr>
                          <a:xfrm>
                            <a:off x="0" y="0"/>
                            <a:ext cx="1774090" cy="1877731"/>
                          </a:xfrm>
                          <a:prstGeom prst="rect">
                            <a:avLst/>
                          </a:prstGeom>
                        </pic:spPr>
                      </pic:pic>
                    </a:graphicData>
                  </a:graphic>
                </wp:inline>
              </w:drawing>
            </w:r>
          </w:p>
        </w:tc>
      </w:tr>
      <w:tr w:rsidR="00D054DF" w:rsidRPr="00E67F7F" w14:paraId="52D88362" w14:textId="77777777" w:rsidTr="003F05A4">
        <w:trPr>
          <w:jc w:val="center"/>
        </w:trPr>
        <w:tc>
          <w:tcPr>
            <w:tcW w:w="3056" w:type="dxa"/>
          </w:tcPr>
          <w:p w14:paraId="6F365932" w14:textId="77777777" w:rsidR="00D054DF" w:rsidRPr="00E67F7F" w:rsidRDefault="00D054DF" w:rsidP="00D054DF">
            <w:pPr>
              <w:pStyle w:val="Tabletext"/>
            </w:pPr>
            <w:r w:rsidRPr="00E67F7F">
              <w:t>Test 4 – Model 1</w:t>
            </w:r>
          </w:p>
        </w:tc>
        <w:tc>
          <w:tcPr>
            <w:tcW w:w="3119" w:type="dxa"/>
          </w:tcPr>
          <w:p w14:paraId="1308C775" w14:textId="77777777" w:rsidR="00D054DF" w:rsidRPr="00E67F7F" w:rsidRDefault="00D054DF" w:rsidP="00D054DF">
            <w:pPr>
              <w:pStyle w:val="Tabletext"/>
            </w:pPr>
            <w:r w:rsidRPr="00E67F7F">
              <w:t xml:space="preserve">Test 5 – Model 1 </w:t>
            </w:r>
          </w:p>
        </w:tc>
      </w:tr>
      <w:tr w:rsidR="00D054DF" w:rsidRPr="00E67F7F" w14:paraId="046DECC6" w14:textId="77777777" w:rsidTr="003F05A4">
        <w:trPr>
          <w:jc w:val="center"/>
        </w:trPr>
        <w:tc>
          <w:tcPr>
            <w:tcW w:w="3056" w:type="dxa"/>
          </w:tcPr>
          <w:p w14:paraId="57352310" w14:textId="77777777" w:rsidR="00D054DF" w:rsidRPr="00E67F7F" w:rsidRDefault="00D054DF" w:rsidP="00D054DF">
            <w:pPr>
              <w:pStyle w:val="Figure"/>
            </w:pPr>
            <w:r>
              <w:rPr>
                <w:noProof/>
              </w:rPr>
              <w:drawing>
                <wp:inline distT="0" distB="0" distL="0" distR="0" wp14:anchorId="03F59A5B" wp14:editId="002F51D5">
                  <wp:extent cx="1721427" cy="1777796"/>
                  <wp:effectExtent l="0" t="0" r="0" b="0"/>
                  <wp:docPr id="15748" name="Bildobjekt 157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48" name="12c.PNG"/>
                          <pic:cNvPicPr/>
                        </pic:nvPicPr>
                        <pic:blipFill>
                          <a:blip r:embed="rId30">
                            <a:extLst>
                              <a:ext uri="{28A0092B-C50C-407E-A947-70E740481C1C}">
                                <a14:useLocalDpi xmlns:a14="http://schemas.microsoft.com/office/drawing/2010/main" val="0"/>
                              </a:ext>
                            </a:extLst>
                          </a:blip>
                          <a:stretch>
                            <a:fillRect/>
                          </a:stretch>
                        </pic:blipFill>
                        <pic:spPr>
                          <a:xfrm>
                            <a:off x="0" y="0"/>
                            <a:ext cx="1731803" cy="1788512"/>
                          </a:xfrm>
                          <a:prstGeom prst="rect">
                            <a:avLst/>
                          </a:prstGeom>
                        </pic:spPr>
                      </pic:pic>
                    </a:graphicData>
                  </a:graphic>
                </wp:inline>
              </w:drawing>
            </w:r>
          </w:p>
        </w:tc>
        <w:tc>
          <w:tcPr>
            <w:tcW w:w="3119" w:type="dxa"/>
          </w:tcPr>
          <w:p w14:paraId="2C8EFC33" w14:textId="77777777" w:rsidR="00D054DF" w:rsidRPr="00E67F7F" w:rsidRDefault="00D054DF" w:rsidP="00D054DF">
            <w:pPr>
              <w:pStyle w:val="Figure"/>
            </w:pPr>
            <w:r>
              <w:rPr>
                <w:noProof/>
              </w:rPr>
              <w:drawing>
                <wp:inline distT="0" distB="0" distL="0" distR="0" wp14:anchorId="32630866" wp14:editId="1C460C33">
                  <wp:extent cx="1717964" cy="1752669"/>
                  <wp:effectExtent l="0" t="0" r="0" b="0"/>
                  <wp:docPr id="15749" name="Bildobjekt 157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49" name="12d.PNG"/>
                          <pic:cNvPicPr/>
                        </pic:nvPicPr>
                        <pic:blipFill>
                          <a:blip r:embed="rId31">
                            <a:extLst>
                              <a:ext uri="{28A0092B-C50C-407E-A947-70E740481C1C}">
                                <a14:useLocalDpi xmlns:a14="http://schemas.microsoft.com/office/drawing/2010/main" val="0"/>
                              </a:ext>
                            </a:extLst>
                          </a:blip>
                          <a:stretch>
                            <a:fillRect/>
                          </a:stretch>
                        </pic:blipFill>
                        <pic:spPr>
                          <a:xfrm>
                            <a:off x="0" y="0"/>
                            <a:ext cx="1725046" cy="1759894"/>
                          </a:xfrm>
                          <a:prstGeom prst="rect">
                            <a:avLst/>
                          </a:prstGeom>
                        </pic:spPr>
                      </pic:pic>
                    </a:graphicData>
                  </a:graphic>
                </wp:inline>
              </w:drawing>
            </w:r>
          </w:p>
        </w:tc>
      </w:tr>
    </w:tbl>
    <w:p w14:paraId="08211CE8" w14:textId="36475575" w:rsidR="00D054DF" w:rsidRDefault="00D054DF" w:rsidP="00D054DF">
      <w:pPr>
        <w:pStyle w:val="Figure"/>
      </w:pPr>
      <w:bookmarkStart w:id="37" w:name="_Ref46347811"/>
      <w:r>
        <w:t xml:space="preserve">Figure </w:t>
      </w:r>
      <w:r>
        <w:fldChar w:fldCharType="begin"/>
      </w:r>
      <w:r>
        <w:instrText xml:space="preserve"> SEQ Figure \* ARABIC </w:instrText>
      </w:r>
      <w:r>
        <w:fldChar w:fldCharType="separate"/>
      </w:r>
      <w:r w:rsidR="005F09FD">
        <w:rPr>
          <w:noProof/>
        </w:rPr>
        <w:t>12</w:t>
      </w:r>
      <w:r>
        <w:fldChar w:fldCharType="end"/>
      </w:r>
      <w:r>
        <w:t>: Displacement of the test wall in the simulated models a) Test 1, b) Test 2, and ejection thickness in c) Test 4 and d) Test 5</w:t>
      </w:r>
      <w:bookmarkEnd w:id="37"/>
    </w:p>
    <w:p w14:paraId="795EB3DD" w14:textId="77777777" w:rsidR="00D054DF" w:rsidRPr="00D976FA" w:rsidRDefault="00D054DF" w:rsidP="00D054DF"/>
    <w:bookmarkEnd w:id="36"/>
    <w:p w14:paraId="41271F58" w14:textId="0BE7E2DF" w:rsidR="00D054DF" w:rsidRDefault="00D054DF" w:rsidP="00D054DF">
      <w:r>
        <w:t xml:space="preserve">The maximum displacement of the test wall, and the ejection thickness, measured in the field tests are summarized in </w:t>
      </w:r>
      <w:r>
        <w:fldChar w:fldCharType="begin"/>
      </w:r>
      <w:r>
        <w:instrText xml:space="preserve"> REF _Ref497227181 \r \h  \* MERGEFORMAT </w:instrText>
      </w:r>
      <w:r>
        <w:fldChar w:fldCharType="separate"/>
      </w:r>
      <w:r>
        <w:t>Table 12</w:t>
      </w:r>
      <w:r>
        <w:fldChar w:fldCharType="end"/>
      </w:r>
      <w:r>
        <w:t>. The comparison of the displacements measured in the field, and those calculated by the models of Tests 1, 2, 4 and 5, shows that the results from Models 1 fall within the range of the field measurements for all tests.</w:t>
      </w:r>
    </w:p>
    <w:p w14:paraId="14EA48C4" w14:textId="0E3161D0" w:rsidR="00D054DF" w:rsidRDefault="00D054DF" w:rsidP="00D054DF">
      <w:r w:rsidRPr="00913818">
        <w:t xml:space="preserve">The summary of </w:t>
      </w:r>
      <w:r>
        <w:t xml:space="preserve">the calculated </w:t>
      </w:r>
      <w:r w:rsidRPr="00913818">
        <w:t>displacement</w:t>
      </w:r>
      <w:r>
        <w:t xml:space="preserve">s in </w:t>
      </w:r>
      <w:r>
        <w:fldChar w:fldCharType="begin"/>
      </w:r>
      <w:r>
        <w:instrText xml:space="preserve"> REF _Ref497227181 \r \h  \* MERGEFORMAT </w:instrText>
      </w:r>
      <w:r>
        <w:fldChar w:fldCharType="separate"/>
      </w:r>
      <w:r>
        <w:t>Table 12</w:t>
      </w:r>
      <w:r>
        <w:fldChar w:fldCharType="end"/>
      </w:r>
      <w:r>
        <w:t>, for Tests 1 and 2, shows that</w:t>
      </w:r>
      <w:r w:rsidRPr="00913818">
        <w:t xml:space="preserve"> </w:t>
      </w:r>
      <w:r>
        <w:t xml:space="preserve">Model 1, can represent the field behavior and is well suited to use when addressing damage and rock support performance. </w:t>
      </w:r>
    </w:p>
    <w:p w14:paraId="7AF639DA" w14:textId="77777777" w:rsidR="00D054DF" w:rsidRDefault="00D054DF" w:rsidP="00D054DF">
      <w:r>
        <w:t>In field Tests 4 and 5 it was not possible to measure the displacement of the wall as the burden was fully ejected. However, the numerical analysis of these two tests indicate a large failure thickness of the wall and the burden, which is in line with the level of damage observed in these two tests.</w:t>
      </w:r>
    </w:p>
    <w:p w14:paraId="1B4688C5" w14:textId="04B4489F" w:rsidR="00D054DF" w:rsidRDefault="00D054DF" w:rsidP="00D054DF">
      <w:pPr>
        <w:pStyle w:val="tablecaption"/>
        <w:numPr>
          <w:ilvl w:val="0"/>
          <w:numId w:val="0"/>
        </w:numPr>
        <w:jc w:val="both"/>
      </w:pPr>
    </w:p>
    <w:p w14:paraId="35C6E768" w14:textId="029445E6" w:rsidR="00D054DF" w:rsidRDefault="00D054DF" w:rsidP="00D054DF">
      <w:pPr>
        <w:pStyle w:val="Tabletitle"/>
      </w:pPr>
      <w:r>
        <w:t xml:space="preserve">Table </w:t>
      </w:r>
      <w:r>
        <w:fldChar w:fldCharType="begin"/>
      </w:r>
      <w:r>
        <w:instrText xml:space="preserve"> SEQ Table \* ARABIC </w:instrText>
      </w:r>
      <w:r>
        <w:fldChar w:fldCharType="separate"/>
      </w:r>
      <w:r>
        <w:rPr>
          <w:noProof/>
        </w:rPr>
        <w:t>12</w:t>
      </w:r>
      <w:r>
        <w:fldChar w:fldCharType="end"/>
      </w:r>
      <w:r>
        <w:t>:</w:t>
      </w:r>
      <w:r w:rsidRPr="00D054DF">
        <w:t xml:space="preserve"> </w:t>
      </w:r>
      <w:r>
        <w:t>D</w:t>
      </w:r>
      <w:r w:rsidRPr="00913818">
        <w:t>isplacement</w:t>
      </w:r>
      <w:r>
        <w:t>, and ejection thickness</w:t>
      </w:r>
      <w:r w:rsidRPr="00913818">
        <w:t xml:space="preserve"> of the wall in the </w:t>
      </w:r>
      <w:r>
        <w:t xml:space="preserve">numerical </w:t>
      </w:r>
      <w:r w:rsidRPr="00913818">
        <w:t>models and field</w:t>
      </w:r>
      <w:r>
        <w:t xml:space="preserve"> measurement</w:t>
      </w:r>
      <w:r w:rsidRPr="00A138B5">
        <w:t xml:space="preserve"> </w:t>
      </w:r>
      <w:r w:rsidRPr="00913818">
        <w:t>of Tests 1, 2, 4 and 5</w:t>
      </w:r>
    </w:p>
    <w:tbl>
      <w:tblPr>
        <w:tblStyle w:val="shahintale2"/>
        <w:tblW w:w="0" w:type="auto"/>
        <w:jc w:val="center"/>
        <w:tblInd w:w="0" w:type="dxa"/>
        <w:tblBorders>
          <w:left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0"/>
        <w:gridCol w:w="870"/>
        <w:gridCol w:w="1318"/>
        <w:gridCol w:w="1283"/>
        <w:gridCol w:w="1843"/>
        <w:gridCol w:w="1984"/>
      </w:tblGrid>
      <w:tr w:rsidR="00D054DF" w:rsidRPr="001E6A3C" w14:paraId="786906B2" w14:textId="77777777" w:rsidTr="00D054DF">
        <w:trPr>
          <w:cnfStyle w:val="100000000000" w:firstRow="1" w:lastRow="0" w:firstColumn="0" w:lastColumn="0" w:oddVBand="0" w:evenVBand="0" w:oddHBand="0" w:evenHBand="0" w:firstRowFirstColumn="0" w:firstRowLastColumn="0" w:lastRowFirstColumn="0" w:lastRowLastColumn="0"/>
          <w:jc w:val="center"/>
        </w:trPr>
        <w:tc>
          <w:tcPr>
            <w:tcW w:w="561"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7BF9BEA3" w14:textId="77777777" w:rsidR="00D054DF" w:rsidRPr="001E6A3C" w:rsidRDefault="00D054DF" w:rsidP="00D054DF">
            <w:pPr>
              <w:pStyle w:val="Tabletext"/>
              <w:rPr>
                <w:rFonts w:eastAsia="CMR10"/>
              </w:rPr>
            </w:pPr>
            <w:r w:rsidRPr="001E6A3C">
              <w:rPr>
                <w:rFonts w:eastAsia="CMR10"/>
              </w:rPr>
              <w:lastRenderedPageBreak/>
              <w:t>Test</w:t>
            </w:r>
          </w:p>
        </w:tc>
        <w:tc>
          <w:tcPr>
            <w:tcW w:w="815"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37136196" w14:textId="77777777" w:rsidR="00D054DF" w:rsidRPr="001E6A3C" w:rsidRDefault="00D054DF" w:rsidP="00D054DF">
            <w:pPr>
              <w:pStyle w:val="Tabletext"/>
              <w:rPr>
                <w:rFonts w:eastAsia="CMR10"/>
              </w:rPr>
            </w:pPr>
            <w:r w:rsidRPr="001E6A3C">
              <w:rPr>
                <w:rFonts w:eastAsia="CMR10"/>
              </w:rPr>
              <w:t>UDEC model</w:t>
            </w:r>
          </w:p>
        </w:tc>
        <w:tc>
          <w:tcPr>
            <w:tcW w:w="1318"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7D938065" w14:textId="77777777" w:rsidR="00D054DF" w:rsidRPr="001E6A3C" w:rsidRDefault="00D054DF" w:rsidP="00D054DF">
            <w:pPr>
              <w:pStyle w:val="Tabletext"/>
              <w:rPr>
                <w:rFonts w:eastAsia="CMR10"/>
              </w:rPr>
            </w:pPr>
            <w:r w:rsidRPr="001E6A3C">
              <w:rPr>
                <w:rFonts w:eastAsia="CMR10"/>
              </w:rPr>
              <w:t>UDEC disp.</w:t>
            </w:r>
            <w:r>
              <w:rPr>
                <w:rFonts w:eastAsia="CMR10"/>
              </w:rPr>
              <w:t xml:space="preserve"> (mm)</w:t>
            </w:r>
          </w:p>
        </w:tc>
        <w:tc>
          <w:tcPr>
            <w:tcW w:w="1283"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1EB198C8" w14:textId="77777777" w:rsidR="00D054DF" w:rsidRPr="001E6A3C" w:rsidRDefault="00D054DF" w:rsidP="00D054DF">
            <w:pPr>
              <w:pStyle w:val="Tabletext"/>
              <w:rPr>
                <w:rFonts w:eastAsia="CMR10"/>
              </w:rPr>
            </w:pPr>
            <w:r w:rsidRPr="001E6A3C">
              <w:rPr>
                <w:rFonts w:eastAsia="CMR10"/>
              </w:rPr>
              <w:t>Field disp</w:t>
            </w:r>
            <w:r>
              <w:rPr>
                <w:rFonts w:eastAsia="CMR10"/>
              </w:rPr>
              <w:t>.</w:t>
            </w:r>
            <w:r w:rsidRPr="001E6A3C">
              <w:rPr>
                <w:rFonts w:eastAsia="CMR10"/>
              </w:rPr>
              <w:t xml:space="preserve"> (mm)</w:t>
            </w:r>
          </w:p>
        </w:tc>
        <w:tc>
          <w:tcPr>
            <w:tcW w:w="1843"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1E3EEE53" w14:textId="77777777" w:rsidR="00D054DF" w:rsidRPr="001E6A3C" w:rsidRDefault="00D054DF" w:rsidP="00D054DF">
            <w:pPr>
              <w:pStyle w:val="Tabletext"/>
              <w:rPr>
                <w:rFonts w:eastAsia="CMR10"/>
              </w:rPr>
            </w:pPr>
            <w:r w:rsidRPr="001E6A3C">
              <w:rPr>
                <w:rFonts w:eastAsia="CMR10"/>
              </w:rPr>
              <w:t xml:space="preserve">UDEC </w:t>
            </w:r>
            <w:r>
              <w:rPr>
                <w:rFonts w:eastAsia="CMR10"/>
              </w:rPr>
              <w:t>ejection</w:t>
            </w:r>
            <w:r w:rsidRPr="001E6A3C">
              <w:rPr>
                <w:rFonts w:eastAsia="CMR10"/>
              </w:rPr>
              <w:t xml:space="preserve"> thickness (mm)</w:t>
            </w:r>
          </w:p>
        </w:tc>
        <w:tc>
          <w:tcPr>
            <w:tcW w:w="1984"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6F49AC6F" w14:textId="77777777" w:rsidR="00D054DF" w:rsidRPr="001E6A3C" w:rsidRDefault="00D054DF" w:rsidP="00D054DF">
            <w:pPr>
              <w:pStyle w:val="Tabletext"/>
              <w:rPr>
                <w:rFonts w:eastAsia="CMR10"/>
              </w:rPr>
            </w:pPr>
            <w:r>
              <w:rPr>
                <w:rFonts w:eastAsia="CMR10"/>
              </w:rPr>
              <w:t>Fi</w:t>
            </w:r>
            <w:r w:rsidRPr="001E6A3C">
              <w:rPr>
                <w:rFonts w:eastAsia="CMR10"/>
              </w:rPr>
              <w:t xml:space="preserve">eld </w:t>
            </w:r>
            <w:r>
              <w:rPr>
                <w:rFonts w:eastAsia="CMR10"/>
              </w:rPr>
              <w:t>ejection</w:t>
            </w:r>
            <w:r w:rsidRPr="001E6A3C">
              <w:rPr>
                <w:rFonts w:eastAsia="CMR10"/>
              </w:rPr>
              <w:t xml:space="preserve"> thickness (mm)</w:t>
            </w:r>
          </w:p>
        </w:tc>
      </w:tr>
      <w:tr w:rsidR="00D054DF" w:rsidRPr="001E6A3C" w14:paraId="1A1E645E" w14:textId="77777777" w:rsidTr="00D054DF">
        <w:trPr>
          <w:jc w:val="center"/>
        </w:trPr>
        <w:tc>
          <w:tcPr>
            <w:tcW w:w="561" w:type="dxa"/>
            <w:vMerge w:val="restart"/>
          </w:tcPr>
          <w:p w14:paraId="7032DBEA" w14:textId="77777777" w:rsidR="00D054DF" w:rsidRPr="001E6A3C" w:rsidRDefault="00D054DF" w:rsidP="00D054DF">
            <w:pPr>
              <w:pStyle w:val="Tabletext"/>
              <w:rPr>
                <w:rFonts w:eastAsia="CMR10"/>
              </w:rPr>
            </w:pPr>
            <w:r w:rsidRPr="001E6A3C">
              <w:rPr>
                <w:rFonts w:eastAsia="CMR10"/>
              </w:rPr>
              <w:t>1</w:t>
            </w:r>
          </w:p>
        </w:tc>
        <w:tc>
          <w:tcPr>
            <w:tcW w:w="815" w:type="dxa"/>
          </w:tcPr>
          <w:p w14:paraId="6A2B8695" w14:textId="77777777" w:rsidR="00D054DF" w:rsidRPr="001E6A3C" w:rsidRDefault="00D054DF" w:rsidP="00D054DF">
            <w:pPr>
              <w:pStyle w:val="Tabletext"/>
              <w:rPr>
                <w:rFonts w:eastAsia="CMR10"/>
              </w:rPr>
            </w:pPr>
            <w:r w:rsidRPr="001E6A3C">
              <w:rPr>
                <w:rFonts w:eastAsia="CMR10"/>
              </w:rPr>
              <w:t>1</w:t>
            </w:r>
          </w:p>
        </w:tc>
        <w:tc>
          <w:tcPr>
            <w:tcW w:w="1318" w:type="dxa"/>
          </w:tcPr>
          <w:p w14:paraId="22D6F598" w14:textId="77777777" w:rsidR="00D054DF" w:rsidRPr="001E6A3C" w:rsidRDefault="00D054DF" w:rsidP="00D054DF">
            <w:pPr>
              <w:pStyle w:val="Tabletext"/>
              <w:rPr>
                <w:rFonts w:eastAsia="CMR10"/>
              </w:rPr>
            </w:pPr>
            <w:r w:rsidRPr="001E6A3C">
              <w:rPr>
                <w:rFonts w:eastAsia="CMR10"/>
              </w:rPr>
              <w:t xml:space="preserve"> 3 – 30 </w:t>
            </w:r>
          </w:p>
        </w:tc>
        <w:tc>
          <w:tcPr>
            <w:tcW w:w="1283" w:type="dxa"/>
            <w:vMerge w:val="restart"/>
          </w:tcPr>
          <w:p w14:paraId="2B989E8A" w14:textId="77777777" w:rsidR="00D054DF" w:rsidRPr="001E6A3C" w:rsidRDefault="00D054DF" w:rsidP="00D054DF">
            <w:pPr>
              <w:pStyle w:val="Tabletext"/>
              <w:rPr>
                <w:rFonts w:eastAsia="CMR10"/>
              </w:rPr>
            </w:pPr>
            <w:r w:rsidRPr="001E6A3C">
              <w:rPr>
                <w:rFonts w:eastAsia="CMR10"/>
              </w:rPr>
              <w:t xml:space="preserve">6 – 71 </w:t>
            </w:r>
          </w:p>
        </w:tc>
        <w:tc>
          <w:tcPr>
            <w:tcW w:w="1843" w:type="dxa"/>
          </w:tcPr>
          <w:p w14:paraId="1906D134" w14:textId="77777777" w:rsidR="00D054DF" w:rsidRPr="001E6A3C" w:rsidRDefault="00D054DF" w:rsidP="00D054DF">
            <w:pPr>
              <w:pStyle w:val="Tabletext"/>
              <w:rPr>
                <w:rFonts w:eastAsia="CMR10"/>
              </w:rPr>
            </w:pPr>
            <w:r>
              <w:rPr>
                <w:rFonts w:eastAsia="CMR10"/>
              </w:rPr>
              <w:t>-</w:t>
            </w:r>
          </w:p>
        </w:tc>
        <w:tc>
          <w:tcPr>
            <w:tcW w:w="1984" w:type="dxa"/>
            <w:vMerge w:val="restart"/>
          </w:tcPr>
          <w:p w14:paraId="35946CCA" w14:textId="77777777" w:rsidR="00D054DF" w:rsidRPr="001E6A3C" w:rsidRDefault="00D054DF" w:rsidP="00D054DF">
            <w:pPr>
              <w:pStyle w:val="Tabletext"/>
              <w:rPr>
                <w:rFonts w:eastAsia="CMR10"/>
              </w:rPr>
            </w:pPr>
            <w:r>
              <w:rPr>
                <w:rFonts w:eastAsia="CMR10"/>
              </w:rPr>
              <w:t>-</w:t>
            </w:r>
          </w:p>
        </w:tc>
      </w:tr>
      <w:tr w:rsidR="00D054DF" w:rsidRPr="001E6A3C" w14:paraId="546BB2FF" w14:textId="77777777" w:rsidTr="00D054DF">
        <w:trPr>
          <w:jc w:val="center"/>
        </w:trPr>
        <w:tc>
          <w:tcPr>
            <w:tcW w:w="561" w:type="dxa"/>
            <w:vMerge/>
          </w:tcPr>
          <w:p w14:paraId="1AFD1B9B" w14:textId="77777777" w:rsidR="00D054DF" w:rsidRPr="001E6A3C" w:rsidRDefault="00D054DF" w:rsidP="00D054DF">
            <w:pPr>
              <w:pStyle w:val="Tabletext"/>
              <w:rPr>
                <w:rFonts w:eastAsia="CMR10"/>
              </w:rPr>
            </w:pPr>
          </w:p>
        </w:tc>
        <w:tc>
          <w:tcPr>
            <w:tcW w:w="815" w:type="dxa"/>
          </w:tcPr>
          <w:p w14:paraId="7B18B849" w14:textId="77777777" w:rsidR="00D054DF" w:rsidRPr="001E6A3C" w:rsidRDefault="00D054DF" w:rsidP="00D054DF">
            <w:pPr>
              <w:pStyle w:val="Tabletext"/>
              <w:rPr>
                <w:rFonts w:eastAsia="CMR10"/>
              </w:rPr>
            </w:pPr>
            <w:r w:rsidRPr="001E6A3C">
              <w:rPr>
                <w:rFonts w:eastAsia="CMR10"/>
              </w:rPr>
              <w:t>2</w:t>
            </w:r>
          </w:p>
        </w:tc>
        <w:tc>
          <w:tcPr>
            <w:tcW w:w="1318" w:type="dxa"/>
          </w:tcPr>
          <w:p w14:paraId="7E62C473" w14:textId="77777777" w:rsidR="00D054DF" w:rsidRPr="001E6A3C" w:rsidRDefault="00D054DF" w:rsidP="00D054DF">
            <w:pPr>
              <w:pStyle w:val="Tabletext"/>
              <w:rPr>
                <w:rFonts w:eastAsia="CMR10"/>
              </w:rPr>
            </w:pPr>
            <w:r w:rsidRPr="001E6A3C">
              <w:rPr>
                <w:rFonts w:eastAsia="CMR10"/>
              </w:rPr>
              <w:t xml:space="preserve"> 3 – 28 </w:t>
            </w:r>
          </w:p>
        </w:tc>
        <w:tc>
          <w:tcPr>
            <w:tcW w:w="1283" w:type="dxa"/>
            <w:vMerge/>
          </w:tcPr>
          <w:p w14:paraId="2E175A67" w14:textId="77777777" w:rsidR="00D054DF" w:rsidRPr="001E6A3C" w:rsidRDefault="00D054DF" w:rsidP="00D054DF">
            <w:pPr>
              <w:pStyle w:val="Tabletext"/>
              <w:rPr>
                <w:rFonts w:eastAsia="CMR10"/>
              </w:rPr>
            </w:pPr>
          </w:p>
        </w:tc>
        <w:tc>
          <w:tcPr>
            <w:tcW w:w="1843" w:type="dxa"/>
          </w:tcPr>
          <w:p w14:paraId="50F3E72D" w14:textId="77777777" w:rsidR="00D054DF" w:rsidRPr="001E6A3C" w:rsidRDefault="00D054DF" w:rsidP="00D054DF">
            <w:pPr>
              <w:pStyle w:val="Tabletext"/>
              <w:rPr>
                <w:rFonts w:eastAsia="CMR10"/>
              </w:rPr>
            </w:pPr>
            <w:r>
              <w:rPr>
                <w:rFonts w:eastAsia="CMR10"/>
              </w:rPr>
              <w:t>-</w:t>
            </w:r>
          </w:p>
        </w:tc>
        <w:tc>
          <w:tcPr>
            <w:tcW w:w="1984" w:type="dxa"/>
            <w:vMerge/>
          </w:tcPr>
          <w:p w14:paraId="37F8874F" w14:textId="77777777" w:rsidR="00D054DF" w:rsidRPr="001E6A3C" w:rsidRDefault="00D054DF" w:rsidP="00D054DF">
            <w:pPr>
              <w:pStyle w:val="Tabletext"/>
              <w:rPr>
                <w:rFonts w:eastAsia="CMR10"/>
              </w:rPr>
            </w:pPr>
          </w:p>
        </w:tc>
      </w:tr>
      <w:tr w:rsidR="00D054DF" w:rsidRPr="001E6A3C" w14:paraId="77AB247D" w14:textId="77777777" w:rsidTr="00D054DF">
        <w:trPr>
          <w:jc w:val="center"/>
        </w:trPr>
        <w:tc>
          <w:tcPr>
            <w:tcW w:w="561" w:type="dxa"/>
            <w:vMerge/>
          </w:tcPr>
          <w:p w14:paraId="42BEBD8C" w14:textId="77777777" w:rsidR="00D054DF" w:rsidRPr="001E6A3C" w:rsidRDefault="00D054DF" w:rsidP="00D054DF">
            <w:pPr>
              <w:pStyle w:val="Tabletext"/>
              <w:rPr>
                <w:rFonts w:eastAsia="CMR10"/>
              </w:rPr>
            </w:pPr>
          </w:p>
        </w:tc>
        <w:tc>
          <w:tcPr>
            <w:tcW w:w="815" w:type="dxa"/>
          </w:tcPr>
          <w:p w14:paraId="2A7A86B1" w14:textId="77777777" w:rsidR="00D054DF" w:rsidRPr="001E6A3C" w:rsidRDefault="00D054DF" w:rsidP="00D054DF">
            <w:pPr>
              <w:pStyle w:val="Tabletext"/>
              <w:rPr>
                <w:rFonts w:eastAsia="CMR10"/>
              </w:rPr>
            </w:pPr>
            <w:r w:rsidRPr="001E6A3C">
              <w:rPr>
                <w:rFonts w:eastAsia="CMR10"/>
              </w:rPr>
              <w:t>3</w:t>
            </w:r>
          </w:p>
        </w:tc>
        <w:tc>
          <w:tcPr>
            <w:tcW w:w="1318" w:type="dxa"/>
          </w:tcPr>
          <w:p w14:paraId="398DFE2E" w14:textId="77777777" w:rsidR="00D054DF" w:rsidRPr="001E6A3C" w:rsidRDefault="00D054DF" w:rsidP="00D054DF">
            <w:pPr>
              <w:pStyle w:val="Tabletext"/>
              <w:rPr>
                <w:rFonts w:eastAsia="CMR10"/>
              </w:rPr>
            </w:pPr>
            <w:r w:rsidRPr="001E6A3C">
              <w:rPr>
                <w:rFonts w:eastAsia="CMR10"/>
              </w:rPr>
              <w:t xml:space="preserve">0 – 8 </w:t>
            </w:r>
          </w:p>
        </w:tc>
        <w:tc>
          <w:tcPr>
            <w:tcW w:w="1283" w:type="dxa"/>
            <w:vMerge/>
          </w:tcPr>
          <w:p w14:paraId="175D084D" w14:textId="77777777" w:rsidR="00D054DF" w:rsidRPr="001E6A3C" w:rsidRDefault="00D054DF" w:rsidP="00D054DF">
            <w:pPr>
              <w:pStyle w:val="Tabletext"/>
              <w:rPr>
                <w:rFonts w:eastAsia="CMR10"/>
              </w:rPr>
            </w:pPr>
          </w:p>
        </w:tc>
        <w:tc>
          <w:tcPr>
            <w:tcW w:w="1843" w:type="dxa"/>
          </w:tcPr>
          <w:p w14:paraId="6714206D" w14:textId="77777777" w:rsidR="00D054DF" w:rsidRPr="001E6A3C" w:rsidRDefault="00D054DF" w:rsidP="00D054DF">
            <w:pPr>
              <w:pStyle w:val="Tabletext"/>
              <w:rPr>
                <w:rFonts w:eastAsia="CMR10"/>
              </w:rPr>
            </w:pPr>
            <w:r>
              <w:rPr>
                <w:rFonts w:eastAsia="CMR10"/>
              </w:rPr>
              <w:t>-</w:t>
            </w:r>
          </w:p>
        </w:tc>
        <w:tc>
          <w:tcPr>
            <w:tcW w:w="1984" w:type="dxa"/>
            <w:vMerge/>
          </w:tcPr>
          <w:p w14:paraId="0A2CE71E" w14:textId="77777777" w:rsidR="00D054DF" w:rsidRPr="001E6A3C" w:rsidRDefault="00D054DF" w:rsidP="00D054DF">
            <w:pPr>
              <w:pStyle w:val="Tabletext"/>
              <w:rPr>
                <w:rFonts w:eastAsia="CMR10"/>
              </w:rPr>
            </w:pPr>
          </w:p>
        </w:tc>
      </w:tr>
      <w:tr w:rsidR="00D054DF" w:rsidRPr="001E6A3C" w14:paraId="32E55C33" w14:textId="77777777" w:rsidTr="00D054DF">
        <w:trPr>
          <w:jc w:val="center"/>
        </w:trPr>
        <w:tc>
          <w:tcPr>
            <w:tcW w:w="561" w:type="dxa"/>
            <w:vMerge w:val="restart"/>
          </w:tcPr>
          <w:p w14:paraId="7BA3D142" w14:textId="77777777" w:rsidR="00D054DF" w:rsidRPr="001E6A3C" w:rsidRDefault="00D054DF" w:rsidP="00D054DF">
            <w:pPr>
              <w:pStyle w:val="Tabletext"/>
              <w:rPr>
                <w:rFonts w:eastAsia="CMR10"/>
              </w:rPr>
            </w:pPr>
            <w:r w:rsidRPr="001E6A3C">
              <w:rPr>
                <w:rFonts w:eastAsia="CMR10"/>
              </w:rPr>
              <w:t>2</w:t>
            </w:r>
          </w:p>
        </w:tc>
        <w:tc>
          <w:tcPr>
            <w:tcW w:w="815" w:type="dxa"/>
          </w:tcPr>
          <w:p w14:paraId="569FC8F0" w14:textId="77777777" w:rsidR="00D054DF" w:rsidRPr="001E6A3C" w:rsidRDefault="00D054DF" w:rsidP="00D054DF">
            <w:pPr>
              <w:pStyle w:val="Tabletext"/>
              <w:rPr>
                <w:rFonts w:eastAsia="CMR10"/>
              </w:rPr>
            </w:pPr>
            <w:r w:rsidRPr="001E6A3C">
              <w:rPr>
                <w:rFonts w:eastAsia="CMR10"/>
              </w:rPr>
              <w:t>1</w:t>
            </w:r>
          </w:p>
        </w:tc>
        <w:tc>
          <w:tcPr>
            <w:tcW w:w="1318" w:type="dxa"/>
          </w:tcPr>
          <w:p w14:paraId="4AEC71AF" w14:textId="77777777" w:rsidR="00D054DF" w:rsidRPr="001E6A3C" w:rsidRDefault="00D054DF" w:rsidP="00D054DF">
            <w:pPr>
              <w:pStyle w:val="Tabletext"/>
              <w:rPr>
                <w:rFonts w:eastAsia="CMR10"/>
              </w:rPr>
            </w:pPr>
            <w:r w:rsidRPr="001E6A3C">
              <w:rPr>
                <w:rFonts w:eastAsia="CMR10"/>
              </w:rPr>
              <w:t xml:space="preserve"> 10 – 108 </w:t>
            </w:r>
          </w:p>
        </w:tc>
        <w:tc>
          <w:tcPr>
            <w:tcW w:w="1283" w:type="dxa"/>
            <w:vMerge w:val="restart"/>
          </w:tcPr>
          <w:p w14:paraId="6BD21FE3" w14:textId="77777777" w:rsidR="00D054DF" w:rsidRPr="001E6A3C" w:rsidRDefault="00D054DF" w:rsidP="00D054DF">
            <w:pPr>
              <w:pStyle w:val="Tabletext"/>
              <w:rPr>
                <w:rFonts w:eastAsia="CMR10"/>
              </w:rPr>
            </w:pPr>
            <w:r w:rsidRPr="001E6A3C">
              <w:rPr>
                <w:rFonts w:eastAsia="CMR10"/>
              </w:rPr>
              <w:t xml:space="preserve">2 – 110 </w:t>
            </w:r>
          </w:p>
        </w:tc>
        <w:tc>
          <w:tcPr>
            <w:tcW w:w="1843" w:type="dxa"/>
          </w:tcPr>
          <w:p w14:paraId="771E3515" w14:textId="77777777" w:rsidR="00D054DF" w:rsidRPr="001E6A3C" w:rsidRDefault="00D054DF" w:rsidP="00D054DF">
            <w:pPr>
              <w:pStyle w:val="Tabletext"/>
              <w:rPr>
                <w:rFonts w:eastAsia="CMR10"/>
              </w:rPr>
            </w:pPr>
            <w:r>
              <w:rPr>
                <w:rFonts w:eastAsia="CMR10"/>
              </w:rPr>
              <w:t>-</w:t>
            </w:r>
          </w:p>
        </w:tc>
        <w:tc>
          <w:tcPr>
            <w:tcW w:w="1984" w:type="dxa"/>
            <w:vMerge w:val="restart"/>
          </w:tcPr>
          <w:p w14:paraId="5CE75CF0" w14:textId="77777777" w:rsidR="00D054DF" w:rsidRPr="001E6A3C" w:rsidRDefault="00D054DF" w:rsidP="00D054DF">
            <w:pPr>
              <w:pStyle w:val="Tabletext"/>
              <w:rPr>
                <w:rFonts w:eastAsia="CMR10"/>
              </w:rPr>
            </w:pPr>
            <w:r>
              <w:rPr>
                <w:rFonts w:eastAsia="CMR10"/>
              </w:rPr>
              <w:t>-</w:t>
            </w:r>
          </w:p>
        </w:tc>
      </w:tr>
      <w:tr w:rsidR="00D054DF" w:rsidRPr="001E6A3C" w14:paraId="609217BB" w14:textId="77777777" w:rsidTr="00D054DF">
        <w:trPr>
          <w:jc w:val="center"/>
        </w:trPr>
        <w:tc>
          <w:tcPr>
            <w:tcW w:w="561" w:type="dxa"/>
            <w:vMerge/>
          </w:tcPr>
          <w:p w14:paraId="240ED16B" w14:textId="77777777" w:rsidR="00D054DF" w:rsidRPr="001E6A3C" w:rsidRDefault="00D054DF" w:rsidP="00D054DF">
            <w:pPr>
              <w:pStyle w:val="Tabletext"/>
              <w:rPr>
                <w:rFonts w:eastAsia="CMR10"/>
              </w:rPr>
            </w:pPr>
          </w:p>
        </w:tc>
        <w:tc>
          <w:tcPr>
            <w:tcW w:w="815" w:type="dxa"/>
          </w:tcPr>
          <w:p w14:paraId="6784B4E2" w14:textId="77777777" w:rsidR="00D054DF" w:rsidRPr="001E6A3C" w:rsidRDefault="00D054DF" w:rsidP="00D054DF">
            <w:pPr>
              <w:pStyle w:val="Tabletext"/>
              <w:rPr>
                <w:rFonts w:eastAsia="CMR10"/>
              </w:rPr>
            </w:pPr>
            <w:r w:rsidRPr="001E6A3C">
              <w:rPr>
                <w:rFonts w:eastAsia="CMR10"/>
              </w:rPr>
              <w:t>2</w:t>
            </w:r>
          </w:p>
        </w:tc>
        <w:tc>
          <w:tcPr>
            <w:tcW w:w="1318" w:type="dxa"/>
          </w:tcPr>
          <w:p w14:paraId="691C3916" w14:textId="77777777" w:rsidR="00D054DF" w:rsidRPr="001E6A3C" w:rsidRDefault="00D054DF" w:rsidP="00D054DF">
            <w:pPr>
              <w:pStyle w:val="Tabletext"/>
              <w:rPr>
                <w:rFonts w:eastAsia="CMR10"/>
              </w:rPr>
            </w:pPr>
            <w:r w:rsidRPr="001E6A3C">
              <w:rPr>
                <w:rFonts w:eastAsia="CMR10"/>
              </w:rPr>
              <w:t xml:space="preserve"> 3 – 32 </w:t>
            </w:r>
          </w:p>
        </w:tc>
        <w:tc>
          <w:tcPr>
            <w:tcW w:w="1283" w:type="dxa"/>
            <w:vMerge/>
          </w:tcPr>
          <w:p w14:paraId="7AC6EBE9" w14:textId="77777777" w:rsidR="00D054DF" w:rsidRPr="001E6A3C" w:rsidRDefault="00D054DF" w:rsidP="00D054DF">
            <w:pPr>
              <w:pStyle w:val="Tabletext"/>
              <w:rPr>
                <w:rFonts w:eastAsia="CMR10"/>
              </w:rPr>
            </w:pPr>
          </w:p>
        </w:tc>
        <w:tc>
          <w:tcPr>
            <w:tcW w:w="1843" w:type="dxa"/>
          </w:tcPr>
          <w:p w14:paraId="3C555191" w14:textId="77777777" w:rsidR="00D054DF" w:rsidRPr="001E6A3C" w:rsidRDefault="00D054DF" w:rsidP="00D054DF">
            <w:pPr>
              <w:pStyle w:val="Tabletext"/>
              <w:rPr>
                <w:rFonts w:eastAsia="CMR10"/>
              </w:rPr>
            </w:pPr>
            <w:r>
              <w:rPr>
                <w:rFonts w:eastAsia="CMR10"/>
              </w:rPr>
              <w:t>-</w:t>
            </w:r>
          </w:p>
        </w:tc>
        <w:tc>
          <w:tcPr>
            <w:tcW w:w="1984" w:type="dxa"/>
            <w:vMerge/>
          </w:tcPr>
          <w:p w14:paraId="3026EE56" w14:textId="77777777" w:rsidR="00D054DF" w:rsidRPr="001E6A3C" w:rsidRDefault="00D054DF" w:rsidP="00D054DF">
            <w:pPr>
              <w:pStyle w:val="Tabletext"/>
              <w:rPr>
                <w:rFonts w:eastAsia="CMR10"/>
              </w:rPr>
            </w:pPr>
          </w:p>
        </w:tc>
      </w:tr>
      <w:tr w:rsidR="00D054DF" w:rsidRPr="001E6A3C" w14:paraId="45D84C32" w14:textId="77777777" w:rsidTr="00D054DF">
        <w:trPr>
          <w:jc w:val="center"/>
        </w:trPr>
        <w:tc>
          <w:tcPr>
            <w:tcW w:w="561" w:type="dxa"/>
            <w:vMerge/>
          </w:tcPr>
          <w:p w14:paraId="5FA54D81" w14:textId="77777777" w:rsidR="00D054DF" w:rsidRPr="001E6A3C" w:rsidRDefault="00D054DF" w:rsidP="00D054DF">
            <w:pPr>
              <w:pStyle w:val="Tabletext"/>
              <w:rPr>
                <w:rFonts w:eastAsia="CMR10"/>
              </w:rPr>
            </w:pPr>
          </w:p>
        </w:tc>
        <w:tc>
          <w:tcPr>
            <w:tcW w:w="815" w:type="dxa"/>
          </w:tcPr>
          <w:p w14:paraId="639B2F45" w14:textId="77777777" w:rsidR="00D054DF" w:rsidRPr="001E6A3C" w:rsidRDefault="00D054DF" w:rsidP="00D054DF">
            <w:pPr>
              <w:pStyle w:val="Tabletext"/>
              <w:rPr>
                <w:rFonts w:eastAsia="CMR10"/>
              </w:rPr>
            </w:pPr>
            <w:r w:rsidRPr="001E6A3C">
              <w:rPr>
                <w:rFonts w:eastAsia="CMR10"/>
              </w:rPr>
              <w:t>3</w:t>
            </w:r>
          </w:p>
        </w:tc>
        <w:tc>
          <w:tcPr>
            <w:tcW w:w="1318" w:type="dxa"/>
          </w:tcPr>
          <w:p w14:paraId="53714900" w14:textId="77777777" w:rsidR="00D054DF" w:rsidRPr="001E6A3C" w:rsidRDefault="00D054DF" w:rsidP="00D054DF">
            <w:pPr>
              <w:pStyle w:val="Tabletext"/>
              <w:rPr>
                <w:rFonts w:eastAsia="CMR10"/>
              </w:rPr>
            </w:pPr>
            <w:r w:rsidRPr="001E6A3C">
              <w:rPr>
                <w:rFonts w:eastAsia="CMR10"/>
              </w:rPr>
              <w:t xml:space="preserve">1 – 13 </w:t>
            </w:r>
          </w:p>
        </w:tc>
        <w:tc>
          <w:tcPr>
            <w:tcW w:w="1283" w:type="dxa"/>
            <w:vMerge/>
          </w:tcPr>
          <w:p w14:paraId="3C0A6429" w14:textId="77777777" w:rsidR="00D054DF" w:rsidRPr="001E6A3C" w:rsidRDefault="00D054DF" w:rsidP="00D054DF">
            <w:pPr>
              <w:pStyle w:val="Tabletext"/>
              <w:rPr>
                <w:rFonts w:eastAsia="CMR10"/>
              </w:rPr>
            </w:pPr>
          </w:p>
        </w:tc>
        <w:tc>
          <w:tcPr>
            <w:tcW w:w="1843" w:type="dxa"/>
          </w:tcPr>
          <w:p w14:paraId="75B14698" w14:textId="77777777" w:rsidR="00D054DF" w:rsidRPr="001E6A3C" w:rsidRDefault="00D054DF" w:rsidP="00D054DF">
            <w:pPr>
              <w:pStyle w:val="Tabletext"/>
              <w:rPr>
                <w:rFonts w:eastAsia="CMR10"/>
              </w:rPr>
            </w:pPr>
            <w:r>
              <w:rPr>
                <w:rFonts w:eastAsia="CMR10"/>
              </w:rPr>
              <w:t>-</w:t>
            </w:r>
          </w:p>
        </w:tc>
        <w:tc>
          <w:tcPr>
            <w:tcW w:w="1984" w:type="dxa"/>
            <w:vMerge/>
          </w:tcPr>
          <w:p w14:paraId="2CEE1CEC" w14:textId="77777777" w:rsidR="00D054DF" w:rsidRPr="001E6A3C" w:rsidRDefault="00D054DF" w:rsidP="00D054DF">
            <w:pPr>
              <w:pStyle w:val="Tabletext"/>
              <w:rPr>
                <w:rFonts w:eastAsia="CMR10"/>
              </w:rPr>
            </w:pPr>
          </w:p>
        </w:tc>
      </w:tr>
      <w:tr w:rsidR="00D054DF" w:rsidRPr="001E6A3C" w14:paraId="34CFF575" w14:textId="77777777" w:rsidTr="00D054DF">
        <w:trPr>
          <w:jc w:val="center"/>
        </w:trPr>
        <w:tc>
          <w:tcPr>
            <w:tcW w:w="561" w:type="dxa"/>
            <w:vMerge w:val="restart"/>
          </w:tcPr>
          <w:p w14:paraId="15EFF86D" w14:textId="77777777" w:rsidR="00D054DF" w:rsidRPr="001E6A3C" w:rsidRDefault="00D054DF" w:rsidP="00D054DF">
            <w:pPr>
              <w:pStyle w:val="Tabletext"/>
              <w:rPr>
                <w:rFonts w:eastAsia="CMR10"/>
              </w:rPr>
            </w:pPr>
            <w:r w:rsidRPr="001E6A3C">
              <w:rPr>
                <w:rFonts w:eastAsia="CMR10"/>
              </w:rPr>
              <w:t>4</w:t>
            </w:r>
          </w:p>
        </w:tc>
        <w:tc>
          <w:tcPr>
            <w:tcW w:w="815" w:type="dxa"/>
          </w:tcPr>
          <w:p w14:paraId="321A3468" w14:textId="77777777" w:rsidR="00D054DF" w:rsidRPr="001E6A3C" w:rsidRDefault="00D054DF" w:rsidP="00D054DF">
            <w:pPr>
              <w:pStyle w:val="Tabletext"/>
              <w:rPr>
                <w:rFonts w:eastAsia="CMR10"/>
              </w:rPr>
            </w:pPr>
            <w:r w:rsidRPr="001E6A3C">
              <w:rPr>
                <w:rFonts w:eastAsia="CMR10"/>
              </w:rPr>
              <w:t>1</w:t>
            </w:r>
          </w:p>
        </w:tc>
        <w:tc>
          <w:tcPr>
            <w:tcW w:w="1318" w:type="dxa"/>
          </w:tcPr>
          <w:p w14:paraId="32594636" w14:textId="77777777" w:rsidR="00D054DF" w:rsidRPr="001E6A3C" w:rsidRDefault="00D054DF" w:rsidP="00D054DF">
            <w:pPr>
              <w:pStyle w:val="Tabletext"/>
              <w:rPr>
                <w:rFonts w:eastAsia="CMR10"/>
              </w:rPr>
            </w:pPr>
            <w:r w:rsidRPr="001E6A3C">
              <w:rPr>
                <w:rFonts w:eastAsia="CMR10"/>
              </w:rPr>
              <w:t>-</w:t>
            </w:r>
          </w:p>
        </w:tc>
        <w:tc>
          <w:tcPr>
            <w:tcW w:w="1283" w:type="dxa"/>
            <w:vMerge w:val="restart"/>
          </w:tcPr>
          <w:p w14:paraId="25E74396" w14:textId="77777777" w:rsidR="00D054DF" w:rsidRPr="001E6A3C" w:rsidRDefault="00D054DF" w:rsidP="00D054DF">
            <w:pPr>
              <w:pStyle w:val="Tabletext"/>
              <w:rPr>
                <w:rFonts w:eastAsia="CMR10"/>
              </w:rPr>
            </w:pPr>
            <w:r w:rsidRPr="001E6A3C">
              <w:rPr>
                <w:rFonts w:eastAsia="CMR10"/>
              </w:rPr>
              <w:t>-</w:t>
            </w:r>
          </w:p>
        </w:tc>
        <w:tc>
          <w:tcPr>
            <w:tcW w:w="1843" w:type="dxa"/>
          </w:tcPr>
          <w:p w14:paraId="34188D49" w14:textId="77777777" w:rsidR="00D054DF" w:rsidRPr="001E6A3C" w:rsidRDefault="00D054DF" w:rsidP="00D054DF">
            <w:pPr>
              <w:pStyle w:val="Tabletext"/>
              <w:rPr>
                <w:rFonts w:eastAsia="CMR10"/>
              </w:rPr>
            </w:pPr>
            <w:r w:rsidRPr="001E6A3C">
              <w:rPr>
                <w:rFonts w:eastAsia="CMR10"/>
              </w:rPr>
              <w:t>1400</w:t>
            </w:r>
          </w:p>
        </w:tc>
        <w:tc>
          <w:tcPr>
            <w:tcW w:w="1984" w:type="dxa"/>
            <w:vMerge w:val="restart"/>
          </w:tcPr>
          <w:p w14:paraId="2CF10169" w14:textId="77777777" w:rsidR="00D054DF" w:rsidRPr="001E6A3C" w:rsidRDefault="00D054DF" w:rsidP="00D054DF">
            <w:pPr>
              <w:pStyle w:val="Tabletext"/>
              <w:rPr>
                <w:rFonts w:eastAsia="CMR10"/>
              </w:rPr>
            </w:pPr>
            <w:r w:rsidRPr="001E6A3C">
              <w:rPr>
                <w:rFonts w:eastAsia="CMR10"/>
              </w:rPr>
              <w:t>2800 (burden)</w:t>
            </w:r>
          </w:p>
        </w:tc>
      </w:tr>
      <w:tr w:rsidR="00D054DF" w:rsidRPr="001E6A3C" w14:paraId="62002AB0" w14:textId="77777777" w:rsidTr="00D054DF">
        <w:trPr>
          <w:jc w:val="center"/>
        </w:trPr>
        <w:tc>
          <w:tcPr>
            <w:tcW w:w="561" w:type="dxa"/>
            <w:vMerge/>
          </w:tcPr>
          <w:p w14:paraId="29085AF4" w14:textId="77777777" w:rsidR="00D054DF" w:rsidRPr="001E6A3C" w:rsidRDefault="00D054DF" w:rsidP="00D054DF">
            <w:pPr>
              <w:pStyle w:val="Tabletext"/>
              <w:rPr>
                <w:rFonts w:eastAsia="CMR10"/>
              </w:rPr>
            </w:pPr>
          </w:p>
        </w:tc>
        <w:tc>
          <w:tcPr>
            <w:tcW w:w="815" w:type="dxa"/>
          </w:tcPr>
          <w:p w14:paraId="40960720" w14:textId="77777777" w:rsidR="00D054DF" w:rsidRPr="001E6A3C" w:rsidRDefault="00D054DF" w:rsidP="00D054DF">
            <w:pPr>
              <w:pStyle w:val="Tabletext"/>
              <w:rPr>
                <w:rFonts w:eastAsia="CMR10"/>
              </w:rPr>
            </w:pPr>
            <w:r w:rsidRPr="001E6A3C">
              <w:rPr>
                <w:rFonts w:eastAsia="CMR10"/>
              </w:rPr>
              <w:t>2</w:t>
            </w:r>
          </w:p>
        </w:tc>
        <w:tc>
          <w:tcPr>
            <w:tcW w:w="1318" w:type="dxa"/>
          </w:tcPr>
          <w:p w14:paraId="569C3136" w14:textId="77777777" w:rsidR="00D054DF" w:rsidRPr="001E6A3C" w:rsidRDefault="00D054DF" w:rsidP="00D054DF">
            <w:pPr>
              <w:pStyle w:val="Tabletext"/>
              <w:rPr>
                <w:rFonts w:eastAsia="CMR10"/>
              </w:rPr>
            </w:pPr>
            <w:r w:rsidRPr="001E6A3C">
              <w:rPr>
                <w:rFonts w:eastAsia="CMR10"/>
              </w:rPr>
              <w:t>-</w:t>
            </w:r>
          </w:p>
        </w:tc>
        <w:tc>
          <w:tcPr>
            <w:tcW w:w="1283" w:type="dxa"/>
            <w:vMerge/>
          </w:tcPr>
          <w:p w14:paraId="4118D59C" w14:textId="77777777" w:rsidR="00D054DF" w:rsidRPr="001E6A3C" w:rsidRDefault="00D054DF" w:rsidP="00D054DF">
            <w:pPr>
              <w:pStyle w:val="Tabletext"/>
              <w:rPr>
                <w:rFonts w:eastAsia="CMR10"/>
              </w:rPr>
            </w:pPr>
          </w:p>
        </w:tc>
        <w:tc>
          <w:tcPr>
            <w:tcW w:w="1843" w:type="dxa"/>
          </w:tcPr>
          <w:p w14:paraId="70C79836" w14:textId="77777777" w:rsidR="00D054DF" w:rsidRPr="001E6A3C" w:rsidRDefault="00D054DF" w:rsidP="00D054DF">
            <w:pPr>
              <w:pStyle w:val="Tabletext"/>
              <w:rPr>
                <w:rFonts w:eastAsia="CMR10"/>
              </w:rPr>
            </w:pPr>
            <w:r w:rsidRPr="001E6A3C">
              <w:rPr>
                <w:rFonts w:eastAsia="CMR10"/>
              </w:rPr>
              <w:t>700*</w:t>
            </w:r>
          </w:p>
        </w:tc>
        <w:tc>
          <w:tcPr>
            <w:tcW w:w="1984" w:type="dxa"/>
            <w:vMerge/>
          </w:tcPr>
          <w:p w14:paraId="342747F4" w14:textId="77777777" w:rsidR="00D054DF" w:rsidRPr="001E6A3C" w:rsidRDefault="00D054DF" w:rsidP="00D054DF">
            <w:pPr>
              <w:pStyle w:val="Tabletext"/>
              <w:rPr>
                <w:rFonts w:eastAsia="CMR10"/>
              </w:rPr>
            </w:pPr>
          </w:p>
        </w:tc>
      </w:tr>
      <w:tr w:rsidR="00D054DF" w:rsidRPr="001E6A3C" w14:paraId="2C2A0050" w14:textId="77777777" w:rsidTr="00D054DF">
        <w:trPr>
          <w:jc w:val="center"/>
        </w:trPr>
        <w:tc>
          <w:tcPr>
            <w:tcW w:w="561" w:type="dxa"/>
            <w:vMerge/>
          </w:tcPr>
          <w:p w14:paraId="3B7293FB" w14:textId="77777777" w:rsidR="00D054DF" w:rsidRPr="001E6A3C" w:rsidRDefault="00D054DF" w:rsidP="00D054DF">
            <w:pPr>
              <w:pStyle w:val="Tabletext"/>
              <w:rPr>
                <w:rFonts w:eastAsia="CMR10"/>
              </w:rPr>
            </w:pPr>
          </w:p>
        </w:tc>
        <w:tc>
          <w:tcPr>
            <w:tcW w:w="815" w:type="dxa"/>
          </w:tcPr>
          <w:p w14:paraId="35A3C932" w14:textId="77777777" w:rsidR="00D054DF" w:rsidRPr="001E6A3C" w:rsidRDefault="00D054DF" w:rsidP="00D054DF">
            <w:pPr>
              <w:pStyle w:val="Tabletext"/>
              <w:rPr>
                <w:rFonts w:eastAsia="CMR10"/>
              </w:rPr>
            </w:pPr>
            <w:r w:rsidRPr="001E6A3C">
              <w:rPr>
                <w:rFonts w:eastAsia="CMR10"/>
              </w:rPr>
              <w:t>3</w:t>
            </w:r>
          </w:p>
        </w:tc>
        <w:tc>
          <w:tcPr>
            <w:tcW w:w="1318" w:type="dxa"/>
          </w:tcPr>
          <w:p w14:paraId="676A41CD" w14:textId="77777777" w:rsidR="00D054DF" w:rsidRPr="001E6A3C" w:rsidRDefault="00D054DF" w:rsidP="00D054DF">
            <w:pPr>
              <w:pStyle w:val="Tabletext"/>
              <w:rPr>
                <w:rFonts w:eastAsia="CMR10"/>
              </w:rPr>
            </w:pPr>
            <w:r w:rsidRPr="001E6A3C">
              <w:rPr>
                <w:rFonts w:eastAsia="CMR10"/>
              </w:rPr>
              <w:t>-</w:t>
            </w:r>
          </w:p>
        </w:tc>
        <w:tc>
          <w:tcPr>
            <w:tcW w:w="1283" w:type="dxa"/>
            <w:vMerge/>
          </w:tcPr>
          <w:p w14:paraId="726B4FFA" w14:textId="77777777" w:rsidR="00D054DF" w:rsidRPr="001E6A3C" w:rsidRDefault="00D054DF" w:rsidP="00D054DF">
            <w:pPr>
              <w:pStyle w:val="Tabletext"/>
              <w:rPr>
                <w:rFonts w:eastAsia="CMR10"/>
              </w:rPr>
            </w:pPr>
          </w:p>
        </w:tc>
        <w:tc>
          <w:tcPr>
            <w:tcW w:w="1843" w:type="dxa"/>
          </w:tcPr>
          <w:p w14:paraId="19E8295A" w14:textId="77777777" w:rsidR="00D054DF" w:rsidRPr="001E6A3C" w:rsidRDefault="00D054DF" w:rsidP="00D054DF">
            <w:pPr>
              <w:pStyle w:val="Tabletext"/>
              <w:rPr>
                <w:rFonts w:eastAsia="CMR10"/>
              </w:rPr>
            </w:pPr>
            <w:r w:rsidRPr="001E6A3C">
              <w:rPr>
                <w:rFonts w:eastAsia="CMR10"/>
              </w:rPr>
              <w:t>700</w:t>
            </w:r>
          </w:p>
        </w:tc>
        <w:tc>
          <w:tcPr>
            <w:tcW w:w="1984" w:type="dxa"/>
            <w:vMerge/>
          </w:tcPr>
          <w:p w14:paraId="7A871B29" w14:textId="77777777" w:rsidR="00D054DF" w:rsidRPr="001E6A3C" w:rsidRDefault="00D054DF" w:rsidP="00D054DF">
            <w:pPr>
              <w:pStyle w:val="Tabletext"/>
              <w:rPr>
                <w:rFonts w:eastAsia="CMR10"/>
              </w:rPr>
            </w:pPr>
          </w:p>
        </w:tc>
      </w:tr>
      <w:tr w:rsidR="00D054DF" w:rsidRPr="001E6A3C" w14:paraId="3A598562" w14:textId="77777777" w:rsidTr="00D054DF">
        <w:trPr>
          <w:jc w:val="center"/>
        </w:trPr>
        <w:tc>
          <w:tcPr>
            <w:tcW w:w="561" w:type="dxa"/>
            <w:vMerge w:val="restart"/>
          </w:tcPr>
          <w:p w14:paraId="625ABFD2" w14:textId="77777777" w:rsidR="00D054DF" w:rsidRPr="001E6A3C" w:rsidRDefault="00D054DF" w:rsidP="00D054DF">
            <w:pPr>
              <w:pStyle w:val="Tabletext"/>
              <w:rPr>
                <w:rFonts w:eastAsia="CMR10"/>
              </w:rPr>
            </w:pPr>
            <w:r w:rsidRPr="001E6A3C">
              <w:rPr>
                <w:rFonts w:eastAsia="CMR10"/>
              </w:rPr>
              <w:t>5</w:t>
            </w:r>
          </w:p>
        </w:tc>
        <w:tc>
          <w:tcPr>
            <w:tcW w:w="815" w:type="dxa"/>
          </w:tcPr>
          <w:p w14:paraId="4E7DD56C" w14:textId="77777777" w:rsidR="00D054DF" w:rsidRPr="001E6A3C" w:rsidRDefault="00D054DF" w:rsidP="00D054DF">
            <w:pPr>
              <w:pStyle w:val="Tabletext"/>
              <w:rPr>
                <w:rFonts w:eastAsia="CMR10"/>
              </w:rPr>
            </w:pPr>
            <w:r w:rsidRPr="001E6A3C">
              <w:rPr>
                <w:rFonts w:eastAsia="CMR10"/>
              </w:rPr>
              <w:t>1</w:t>
            </w:r>
          </w:p>
        </w:tc>
        <w:tc>
          <w:tcPr>
            <w:tcW w:w="1318" w:type="dxa"/>
          </w:tcPr>
          <w:p w14:paraId="4C716CEC" w14:textId="77777777" w:rsidR="00D054DF" w:rsidRPr="001E6A3C" w:rsidRDefault="00D054DF" w:rsidP="00D054DF">
            <w:pPr>
              <w:pStyle w:val="Tabletext"/>
              <w:rPr>
                <w:rFonts w:eastAsia="CMR10"/>
              </w:rPr>
            </w:pPr>
            <w:r w:rsidRPr="001E6A3C">
              <w:rPr>
                <w:rFonts w:eastAsia="CMR10"/>
              </w:rPr>
              <w:t>-</w:t>
            </w:r>
          </w:p>
        </w:tc>
        <w:tc>
          <w:tcPr>
            <w:tcW w:w="1283" w:type="dxa"/>
            <w:vMerge w:val="restart"/>
          </w:tcPr>
          <w:p w14:paraId="366C67A9" w14:textId="77777777" w:rsidR="00D054DF" w:rsidRPr="001E6A3C" w:rsidRDefault="00D054DF" w:rsidP="00D054DF">
            <w:pPr>
              <w:pStyle w:val="Tabletext"/>
              <w:rPr>
                <w:rFonts w:eastAsia="CMR10"/>
              </w:rPr>
            </w:pPr>
            <w:r w:rsidRPr="001E6A3C">
              <w:rPr>
                <w:rFonts w:eastAsia="CMR10"/>
              </w:rPr>
              <w:t>-</w:t>
            </w:r>
          </w:p>
        </w:tc>
        <w:tc>
          <w:tcPr>
            <w:tcW w:w="1843" w:type="dxa"/>
          </w:tcPr>
          <w:p w14:paraId="77D194A2" w14:textId="77777777" w:rsidR="00D054DF" w:rsidRPr="001E6A3C" w:rsidRDefault="00D054DF" w:rsidP="00D054DF">
            <w:pPr>
              <w:pStyle w:val="Tabletext"/>
              <w:rPr>
                <w:rFonts w:eastAsia="CMR10"/>
              </w:rPr>
            </w:pPr>
            <w:r w:rsidRPr="001E6A3C">
              <w:rPr>
                <w:rFonts w:eastAsia="CMR10"/>
              </w:rPr>
              <w:t>1000</w:t>
            </w:r>
          </w:p>
        </w:tc>
        <w:tc>
          <w:tcPr>
            <w:tcW w:w="1984" w:type="dxa"/>
            <w:vMerge w:val="restart"/>
          </w:tcPr>
          <w:p w14:paraId="3E400DAD" w14:textId="77777777" w:rsidR="00D054DF" w:rsidRPr="001E6A3C" w:rsidRDefault="00D054DF" w:rsidP="00D054DF">
            <w:pPr>
              <w:pStyle w:val="Tabletext"/>
              <w:rPr>
                <w:rFonts w:eastAsia="CMR10"/>
              </w:rPr>
            </w:pPr>
            <w:r w:rsidRPr="001E6A3C">
              <w:rPr>
                <w:rFonts w:eastAsia="CMR10"/>
              </w:rPr>
              <w:t>3300 (burden)</w:t>
            </w:r>
          </w:p>
        </w:tc>
      </w:tr>
      <w:tr w:rsidR="00D054DF" w:rsidRPr="001E6A3C" w14:paraId="12564D01" w14:textId="77777777" w:rsidTr="00D054DF">
        <w:trPr>
          <w:jc w:val="center"/>
        </w:trPr>
        <w:tc>
          <w:tcPr>
            <w:tcW w:w="561" w:type="dxa"/>
            <w:vMerge/>
          </w:tcPr>
          <w:p w14:paraId="175ECAC9" w14:textId="77777777" w:rsidR="00D054DF" w:rsidRPr="001E6A3C" w:rsidRDefault="00D054DF" w:rsidP="00D054DF">
            <w:pPr>
              <w:pStyle w:val="Tabletext"/>
              <w:rPr>
                <w:rFonts w:eastAsia="CMR10"/>
              </w:rPr>
            </w:pPr>
          </w:p>
        </w:tc>
        <w:tc>
          <w:tcPr>
            <w:tcW w:w="815" w:type="dxa"/>
          </w:tcPr>
          <w:p w14:paraId="2A962DC1" w14:textId="77777777" w:rsidR="00D054DF" w:rsidRPr="001E6A3C" w:rsidRDefault="00D054DF" w:rsidP="00D054DF">
            <w:pPr>
              <w:pStyle w:val="Tabletext"/>
              <w:rPr>
                <w:rFonts w:eastAsia="CMR10"/>
              </w:rPr>
            </w:pPr>
            <w:r w:rsidRPr="001E6A3C">
              <w:rPr>
                <w:rFonts w:eastAsia="CMR10"/>
              </w:rPr>
              <w:t>2</w:t>
            </w:r>
          </w:p>
        </w:tc>
        <w:tc>
          <w:tcPr>
            <w:tcW w:w="1318" w:type="dxa"/>
          </w:tcPr>
          <w:p w14:paraId="5E660972" w14:textId="77777777" w:rsidR="00D054DF" w:rsidRPr="001E6A3C" w:rsidRDefault="00D054DF" w:rsidP="00D054DF">
            <w:pPr>
              <w:pStyle w:val="Tabletext"/>
              <w:rPr>
                <w:rFonts w:eastAsia="CMR10"/>
              </w:rPr>
            </w:pPr>
            <w:r w:rsidRPr="001E6A3C">
              <w:rPr>
                <w:rFonts w:eastAsia="CMR10"/>
              </w:rPr>
              <w:t>-</w:t>
            </w:r>
          </w:p>
        </w:tc>
        <w:tc>
          <w:tcPr>
            <w:tcW w:w="1283" w:type="dxa"/>
            <w:vMerge/>
          </w:tcPr>
          <w:p w14:paraId="0B854D6F" w14:textId="77777777" w:rsidR="00D054DF" w:rsidRPr="001E6A3C" w:rsidRDefault="00D054DF" w:rsidP="00D054DF">
            <w:pPr>
              <w:pStyle w:val="Tabletext"/>
              <w:rPr>
                <w:rFonts w:eastAsia="CMR10"/>
              </w:rPr>
            </w:pPr>
          </w:p>
        </w:tc>
        <w:tc>
          <w:tcPr>
            <w:tcW w:w="1843" w:type="dxa"/>
          </w:tcPr>
          <w:p w14:paraId="13F847D6" w14:textId="77777777" w:rsidR="00D054DF" w:rsidRPr="001E6A3C" w:rsidRDefault="00D054DF" w:rsidP="00D054DF">
            <w:pPr>
              <w:pStyle w:val="Tabletext"/>
              <w:rPr>
                <w:rFonts w:eastAsia="CMR10"/>
              </w:rPr>
            </w:pPr>
            <w:r w:rsidRPr="001E6A3C">
              <w:rPr>
                <w:rFonts w:eastAsia="CMR10"/>
              </w:rPr>
              <w:t>500</w:t>
            </w:r>
          </w:p>
        </w:tc>
        <w:tc>
          <w:tcPr>
            <w:tcW w:w="1984" w:type="dxa"/>
            <w:vMerge/>
          </w:tcPr>
          <w:p w14:paraId="36E88C2C" w14:textId="77777777" w:rsidR="00D054DF" w:rsidRPr="001E6A3C" w:rsidRDefault="00D054DF" w:rsidP="00D054DF">
            <w:pPr>
              <w:pStyle w:val="Tabletext"/>
              <w:rPr>
                <w:rFonts w:eastAsia="CMR10"/>
              </w:rPr>
            </w:pPr>
          </w:p>
        </w:tc>
      </w:tr>
      <w:tr w:rsidR="00D054DF" w:rsidRPr="001E6A3C" w14:paraId="7B4EB6DB" w14:textId="77777777" w:rsidTr="00D054DF">
        <w:trPr>
          <w:jc w:val="center"/>
        </w:trPr>
        <w:tc>
          <w:tcPr>
            <w:tcW w:w="561" w:type="dxa"/>
            <w:vMerge/>
          </w:tcPr>
          <w:p w14:paraId="13D4CAC0" w14:textId="77777777" w:rsidR="00D054DF" w:rsidRPr="001E6A3C" w:rsidRDefault="00D054DF" w:rsidP="00D054DF">
            <w:pPr>
              <w:pStyle w:val="Tabletext"/>
              <w:rPr>
                <w:rFonts w:eastAsia="CMR10"/>
              </w:rPr>
            </w:pPr>
          </w:p>
        </w:tc>
        <w:tc>
          <w:tcPr>
            <w:tcW w:w="815" w:type="dxa"/>
          </w:tcPr>
          <w:p w14:paraId="6572E1BE" w14:textId="77777777" w:rsidR="00D054DF" w:rsidRPr="001E6A3C" w:rsidRDefault="00D054DF" w:rsidP="00D054DF">
            <w:pPr>
              <w:pStyle w:val="Tabletext"/>
              <w:rPr>
                <w:rFonts w:eastAsia="CMR10"/>
              </w:rPr>
            </w:pPr>
            <w:r w:rsidRPr="001E6A3C">
              <w:rPr>
                <w:rFonts w:eastAsia="CMR10"/>
              </w:rPr>
              <w:t>3</w:t>
            </w:r>
          </w:p>
        </w:tc>
        <w:tc>
          <w:tcPr>
            <w:tcW w:w="1318" w:type="dxa"/>
          </w:tcPr>
          <w:p w14:paraId="034B267F" w14:textId="77777777" w:rsidR="00D054DF" w:rsidRPr="001E6A3C" w:rsidRDefault="00D054DF" w:rsidP="00D054DF">
            <w:pPr>
              <w:pStyle w:val="Tabletext"/>
              <w:rPr>
                <w:rFonts w:eastAsia="CMR10"/>
              </w:rPr>
            </w:pPr>
            <w:r w:rsidRPr="001E6A3C">
              <w:rPr>
                <w:rFonts w:eastAsia="CMR10"/>
              </w:rPr>
              <w:t>-</w:t>
            </w:r>
          </w:p>
        </w:tc>
        <w:tc>
          <w:tcPr>
            <w:tcW w:w="1283" w:type="dxa"/>
            <w:vMerge/>
          </w:tcPr>
          <w:p w14:paraId="75107BE6" w14:textId="77777777" w:rsidR="00D054DF" w:rsidRPr="001E6A3C" w:rsidRDefault="00D054DF" w:rsidP="00D054DF">
            <w:pPr>
              <w:pStyle w:val="Tabletext"/>
              <w:rPr>
                <w:rFonts w:eastAsia="CMR10"/>
              </w:rPr>
            </w:pPr>
          </w:p>
        </w:tc>
        <w:tc>
          <w:tcPr>
            <w:tcW w:w="1843" w:type="dxa"/>
          </w:tcPr>
          <w:p w14:paraId="146E1561" w14:textId="77777777" w:rsidR="00D054DF" w:rsidRPr="001E6A3C" w:rsidRDefault="00D054DF" w:rsidP="00D054DF">
            <w:pPr>
              <w:pStyle w:val="Tabletext"/>
              <w:rPr>
                <w:rFonts w:eastAsia="CMR10"/>
              </w:rPr>
            </w:pPr>
            <w:r w:rsidRPr="001E6A3C">
              <w:rPr>
                <w:rFonts w:eastAsia="CMR10"/>
              </w:rPr>
              <w:t>0</w:t>
            </w:r>
          </w:p>
        </w:tc>
        <w:tc>
          <w:tcPr>
            <w:tcW w:w="1984" w:type="dxa"/>
            <w:vMerge/>
          </w:tcPr>
          <w:p w14:paraId="5E36E727" w14:textId="77777777" w:rsidR="00D054DF" w:rsidRPr="001E6A3C" w:rsidRDefault="00D054DF" w:rsidP="00D054DF">
            <w:pPr>
              <w:pStyle w:val="Tabletext"/>
              <w:rPr>
                <w:rFonts w:eastAsia="CMR10"/>
              </w:rPr>
            </w:pPr>
          </w:p>
        </w:tc>
      </w:tr>
      <w:tr w:rsidR="00D054DF" w:rsidRPr="001E6A3C" w14:paraId="7BDB01CB" w14:textId="77777777" w:rsidTr="00D054DF">
        <w:trPr>
          <w:jc w:val="center"/>
        </w:trPr>
        <w:tc>
          <w:tcPr>
            <w:tcW w:w="7804" w:type="dxa"/>
            <w:gridSpan w:val="6"/>
          </w:tcPr>
          <w:p w14:paraId="15C9DAC9" w14:textId="77777777" w:rsidR="00D054DF" w:rsidRPr="001E6A3C" w:rsidRDefault="00D054DF" w:rsidP="00D054DF">
            <w:pPr>
              <w:pStyle w:val="Tabletext"/>
              <w:rPr>
                <w:rFonts w:eastAsia="CMR10"/>
                <w:szCs w:val="20"/>
              </w:rPr>
            </w:pPr>
            <w:r w:rsidRPr="001E6A3C">
              <w:rPr>
                <w:rFonts w:eastAsia="CMR10"/>
                <w:szCs w:val="20"/>
              </w:rPr>
              <w:t>* due to computational errors, only results up to 17 ms cycling time are available</w:t>
            </w:r>
          </w:p>
        </w:tc>
      </w:tr>
    </w:tbl>
    <w:p w14:paraId="5D58CBA9" w14:textId="3289F9A6" w:rsidR="00000559" w:rsidRDefault="00000559" w:rsidP="000D2623"/>
    <w:p w14:paraId="7D12C54A" w14:textId="77777777" w:rsidR="0088260C" w:rsidRDefault="0088260C" w:rsidP="0088260C">
      <w:pPr>
        <w:pStyle w:val="HeadingNumbering1"/>
      </w:pPr>
      <w:r>
        <w:t>Behaviour of the rock mass in the burden after blasting</w:t>
      </w:r>
    </w:p>
    <w:p w14:paraId="54279700" w14:textId="77777777" w:rsidR="0088260C" w:rsidRDefault="0088260C" w:rsidP="0088260C">
      <w:r>
        <w:t>The failure process in the burden is studied by checking the plasticity state of the models. This was done to evaluate the burden design in Tests 1 to 5 and to find the reason for the low level of damage in Tests 1 and 2, and the total burden destruction in Tests 4 and 5.</w:t>
      </w:r>
    </w:p>
    <w:p w14:paraId="0DD8C33B" w14:textId="71CAEB71" w:rsidR="0088260C" w:rsidRDefault="0088260C" w:rsidP="0088260C">
      <w:r>
        <w:fldChar w:fldCharType="begin"/>
      </w:r>
      <w:r>
        <w:instrText xml:space="preserve"> REF _Ref467276921 \r \h  \* MERGEFORMAT </w:instrText>
      </w:r>
      <w:r>
        <w:fldChar w:fldCharType="separate"/>
      </w:r>
      <w:r>
        <w:t>Figure 13</w:t>
      </w:r>
      <w:r>
        <w:fldChar w:fldCharType="end"/>
      </w:r>
      <w:r>
        <w:t xml:space="preserve">a – d shows the failure developed in the burden of the </w:t>
      </w:r>
      <w:r w:rsidRPr="000F2696">
        <w:t>models. The zones yielded in tension in the burden are used as indicators of the location of the created fractures in the</w:t>
      </w:r>
      <w:r>
        <w:t xml:space="preserve"> burden. </w:t>
      </w:r>
    </w:p>
    <w:p w14:paraId="4FC654F2" w14:textId="77777777" w:rsidR="0088260C" w:rsidRDefault="0088260C" w:rsidP="0088260C">
      <w:r>
        <w:t xml:space="preserve">The zones yielded in tension are mainly distributed in three sections of the burden (i) around the CZB, (ii) in the middle of the burden, and (iii) in the wall of the cross-cut. </w:t>
      </w:r>
    </w:p>
    <w:p w14:paraId="06B5AFB2" w14:textId="77777777" w:rsidR="0088260C" w:rsidRDefault="0088260C" w:rsidP="0088260C">
      <w:r>
        <w:t xml:space="preserve">The tensile yielding around the CZB in section (i) is developed in all of the models of Tests 1 – 5, as a result of the initiation of the wave propagation in that section. </w:t>
      </w:r>
    </w:p>
    <w:p w14:paraId="0321E2BC" w14:textId="77777777" w:rsidR="0088260C" w:rsidRDefault="0088260C" w:rsidP="0088260C">
      <w:r>
        <w:t>The main difference among the models was in the middle (section (ii)) and close to the surface of the test wall (section (iii)) where the zones yielded in tension developed differently in different models.</w:t>
      </w:r>
    </w:p>
    <w:p w14:paraId="4603FA13" w14:textId="77777777" w:rsidR="0088260C" w:rsidRDefault="0088260C" w:rsidP="0088260C">
      <w:r>
        <w:t xml:space="preserve">More zones in section (ii), are yielded in tension in the analyses of Tests 4 and 5 compared to that in Tests 1 and 2. The zones yielding in tension in the models of Tests 4 and 5, are propagated from the CZB outward in all directions, while in Tests 1 and 2, a thin layer of zones yielded in tension, can be observed in the middle of </w:t>
      </w:r>
      <w:r>
        <w:lastRenderedPageBreak/>
        <w:t xml:space="preserve">burden, and the yielded zones are not as extensive as in Tests 4 and 5. </w:t>
      </w:r>
    </w:p>
    <w:p w14:paraId="219D7217" w14:textId="77777777" w:rsidR="0088260C" w:rsidRDefault="0088260C" w:rsidP="0088260C">
      <w:r>
        <w:t xml:space="preserve">In section (iii), the area yielded in tension on the test wall surface in Test 1, is located in the upper part of the wall, while in Test 2, the lower part of the wall has yielded in tension. This can be due to the orientation of the joint set with respect to the wall in each model. In the models of Tests 4 and 5, the yielded zones are distributed all over the height of the test wall. </w:t>
      </w:r>
    </w:p>
    <w:p w14:paraId="302E95E7" w14:textId="59D8C9B9" w:rsidR="0088260C" w:rsidRDefault="0088260C" w:rsidP="0088260C">
      <w:r>
        <w:t>From the presented results, it can be concluded that in field Tests 4 and 5, the tensile yielding zones starting from the CZB and extending toward the wall surfaces, has dominated the failure of the burden. In the model of Test 4, most of the zones in the burden are yielded in tension. In the model of Test 5, tensile yielding is also evident, but the area with yielded zones is less extensive than that in the model of Test 4, especially in the rock mass between the CZB and the shoulder. The reason is due to the higher amount of explosive material combined with a smaller burden in Test 4 than in Test 5. In the models of Tests 4 and 5, the separation of wedges which were formed close to the surface opening, is clear. However, the depth of the ejection is more limited than that observed in the field (where the whole burden was ejected). The failure of the walls in Tests 4 and 5 is not limited to a typical wedge but consisted of several blocks which translate and rotate.</w:t>
      </w:r>
    </w:p>
    <w:p w14:paraId="6CBFA3F5" w14:textId="77777777" w:rsidR="00B24DE8" w:rsidRDefault="00B24DE8" w:rsidP="0088260C"/>
    <w:p w14:paraId="06398594" w14:textId="77777777" w:rsidR="0088260C" w:rsidRDefault="0088260C" w:rsidP="0088260C"/>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56"/>
        <w:gridCol w:w="3306"/>
      </w:tblGrid>
      <w:tr w:rsidR="0088260C" w:rsidRPr="00E67F7F" w14:paraId="283A937C" w14:textId="77777777" w:rsidTr="003F05A4">
        <w:trPr>
          <w:jc w:val="center"/>
        </w:trPr>
        <w:tc>
          <w:tcPr>
            <w:tcW w:w="3216" w:type="dxa"/>
          </w:tcPr>
          <w:p w14:paraId="67C63D41" w14:textId="77777777" w:rsidR="0088260C" w:rsidRPr="00E67F7F" w:rsidRDefault="0088260C" w:rsidP="0088260C">
            <w:pPr>
              <w:pStyle w:val="Tabletext"/>
            </w:pPr>
            <w:r w:rsidRPr="00E67F7F">
              <w:t>Test 1 – Model 1</w:t>
            </w:r>
          </w:p>
        </w:tc>
        <w:tc>
          <w:tcPr>
            <w:tcW w:w="3306" w:type="dxa"/>
          </w:tcPr>
          <w:p w14:paraId="3B28D32F" w14:textId="77777777" w:rsidR="0088260C" w:rsidRPr="00E67F7F" w:rsidRDefault="0088260C" w:rsidP="0088260C">
            <w:pPr>
              <w:pStyle w:val="Tabletext"/>
            </w:pPr>
            <w:r w:rsidRPr="00E67F7F">
              <w:t>Test 2 – Model 1</w:t>
            </w:r>
          </w:p>
        </w:tc>
      </w:tr>
      <w:tr w:rsidR="0088260C" w:rsidRPr="00E67F7F" w14:paraId="739A6BA6" w14:textId="77777777" w:rsidTr="003F05A4">
        <w:trPr>
          <w:jc w:val="center"/>
        </w:trPr>
        <w:tc>
          <w:tcPr>
            <w:tcW w:w="3216" w:type="dxa"/>
          </w:tcPr>
          <w:p w14:paraId="6A38B49E" w14:textId="77777777" w:rsidR="0088260C" w:rsidRPr="00E67F7F" w:rsidRDefault="0088260C" w:rsidP="003F05A4">
            <w:bookmarkStart w:id="38" w:name="_Hlk52285643"/>
            <w:r w:rsidRPr="00E67F7F">
              <w:rPr>
                <w:noProof/>
              </w:rPr>
              <mc:AlternateContent>
                <mc:Choice Requires="wpg">
                  <w:drawing>
                    <wp:inline distT="0" distB="0" distL="0" distR="0" wp14:anchorId="27B31F38" wp14:editId="1DC15D4B">
                      <wp:extent cx="1879200" cy="2166678"/>
                      <wp:effectExtent l="0" t="0" r="6985" b="5080"/>
                      <wp:docPr id="46" name="Grupp 46"/>
                      <wp:cNvGraphicFramePr/>
                      <a:graphic xmlns:a="http://schemas.openxmlformats.org/drawingml/2006/main">
                        <a:graphicData uri="http://schemas.microsoft.com/office/word/2010/wordprocessingGroup">
                          <wpg:wgp>
                            <wpg:cNvGrpSpPr/>
                            <wpg:grpSpPr>
                              <a:xfrm>
                                <a:off x="0" y="0"/>
                                <a:ext cx="1879200" cy="2166678"/>
                                <a:chOff x="0" y="0"/>
                                <a:chExt cx="1880024" cy="2167542"/>
                              </a:xfrm>
                            </wpg:grpSpPr>
                            <pic:pic xmlns:pic="http://schemas.openxmlformats.org/drawingml/2006/picture">
                              <pic:nvPicPr>
                                <pic:cNvPr id="47" name="Picture 12" descr="A close up of a piece of paper&#10;&#10;Description automatically generated"/>
                                <pic:cNvPicPr>
                                  <a:picLocks/>
                                </pic:cNvPicPr>
                              </pic:nvPicPr>
                              <pic:blipFill rotWithShape="1">
                                <a:blip r:embed="rId32">
                                  <a:extLst>
                                    <a:ext uri="{28A0092B-C50C-407E-A947-70E740481C1C}">
                                      <a14:useLocalDpi xmlns:a14="http://schemas.microsoft.com/office/drawing/2010/main" val="0"/>
                                    </a:ext>
                                  </a:extLst>
                                </a:blip>
                                <a:srcRect l="27178" t="25555" r="46987" b="33704"/>
                                <a:stretch/>
                              </pic:blipFill>
                              <pic:spPr>
                                <a:xfrm>
                                  <a:off x="80434" y="0"/>
                                  <a:ext cx="1799590" cy="1799590"/>
                                </a:xfrm>
                                <a:prstGeom prst="rect">
                                  <a:avLst/>
                                </a:prstGeom>
                              </pic:spPr>
                            </pic:pic>
                            <wps:wsp>
                              <wps:cNvPr id="48" name="Textruta 48"/>
                              <wps:cNvSpPr txBox="1"/>
                              <wps:spPr>
                                <a:xfrm>
                                  <a:off x="423281" y="211610"/>
                                  <a:ext cx="849817" cy="216497"/>
                                </a:xfrm>
                                <a:prstGeom prst="rect">
                                  <a:avLst/>
                                </a:prstGeom>
                                <a:noFill/>
                                <a:ln w="6350">
                                  <a:noFill/>
                                </a:ln>
                              </wps:spPr>
                              <wps:txbx>
                                <w:txbxContent>
                                  <w:p w14:paraId="1ADFB210" w14:textId="77777777" w:rsidR="003F05A4" w:rsidRPr="00F85BF9" w:rsidRDefault="003F05A4" w:rsidP="0088260C">
                                    <w:pPr>
                                      <w:spacing w:before="100" w:beforeAutospacing="1" w:after="100" w:afterAutospacing="1"/>
                                      <w:rPr>
                                        <w:rFonts w:ascii="Arial" w:hAnsi="Arial" w:cs="Arial"/>
                                        <w:color w:val="0000FF"/>
                                      </w:rPr>
                                    </w:pPr>
                                    <w:r w:rsidRPr="00F85BF9">
                                      <w:rPr>
                                        <w:rFonts w:ascii="Arial" w:hAnsi="Arial" w:cs="Arial"/>
                                        <w:color w:val="0000FF"/>
                                      </w:rPr>
                                      <w:t>Section (ii)</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49" name="Textruta 49"/>
                              <wps:cNvSpPr txBox="1"/>
                              <wps:spPr>
                                <a:xfrm>
                                  <a:off x="791535" y="1951045"/>
                                  <a:ext cx="908470" cy="216497"/>
                                </a:xfrm>
                                <a:prstGeom prst="rect">
                                  <a:avLst/>
                                </a:prstGeom>
                                <a:noFill/>
                                <a:ln w="6350">
                                  <a:noFill/>
                                </a:ln>
                              </wps:spPr>
                              <wps:txbx>
                                <w:txbxContent>
                                  <w:p w14:paraId="3B31613D" w14:textId="77777777" w:rsidR="003F05A4" w:rsidRPr="006A6A1C" w:rsidRDefault="003F05A4" w:rsidP="0088260C">
                                    <w:pPr>
                                      <w:spacing w:before="100" w:beforeAutospacing="1" w:after="100" w:afterAutospacing="1"/>
                                      <w:rPr>
                                        <w:rFonts w:ascii="Arial" w:hAnsi="Arial" w:cs="Arial"/>
                                        <w:color w:val="FF0000"/>
                                      </w:rPr>
                                    </w:pPr>
                                    <w:r w:rsidRPr="006A6A1C">
                                      <w:rPr>
                                        <w:rFonts w:ascii="Arial" w:hAnsi="Arial" w:cs="Arial"/>
                                        <w:color w:val="FF0000"/>
                                      </w:rPr>
                                      <w:t>Section (iii)</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50" name="Ellips 50"/>
                              <wps:cNvSpPr/>
                              <wps:spPr>
                                <a:xfrm>
                                  <a:off x="122767" y="855133"/>
                                  <a:ext cx="467360" cy="1024890"/>
                                </a:xfrm>
                                <a:prstGeom prst="ellipse">
                                  <a:avLst/>
                                </a:prstGeom>
                                <a:noFill/>
                                <a:ln w="22225">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 name="Textruta 51"/>
                              <wps:cNvSpPr txBox="1"/>
                              <wps:spPr>
                                <a:xfrm>
                                  <a:off x="0" y="1947333"/>
                                  <a:ext cx="708025" cy="215900"/>
                                </a:xfrm>
                                <a:prstGeom prst="rect">
                                  <a:avLst/>
                                </a:prstGeom>
                                <a:noFill/>
                                <a:ln w="6350">
                                  <a:noFill/>
                                </a:ln>
                              </wps:spPr>
                              <wps:txbx>
                                <w:txbxContent>
                                  <w:p w14:paraId="7F96C968" w14:textId="77777777" w:rsidR="003F05A4" w:rsidRPr="006A6A1C" w:rsidRDefault="003F05A4" w:rsidP="0088260C">
                                    <w:pPr>
                                      <w:spacing w:before="100" w:beforeAutospacing="1" w:after="100" w:afterAutospacing="1"/>
                                      <w:rPr>
                                        <w:rFonts w:ascii="Arial" w:hAnsi="Arial" w:cs="Arial"/>
                                        <w:color w:val="000000" w:themeColor="text1"/>
                                      </w:rPr>
                                    </w:pPr>
                                    <w:r w:rsidRPr="006A6A1C">
                                      <w:rPr>
                                        <w:rFonts w:ascii="Arial" w:hAnsi="Arial" w:cs="Arial"/>
                                        <w:color w:val="000000" w:themeColor="text1"/>
                                      </w:rPr>
                                      <w:t>Section (i)</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52" name="Ellips 52"/>
                              <wps:cNvSpPr/>
                              <wps:spPr>
                                <a:xfrm>
                                  <a:off x="605367" y="893234"/>
                                  <a:ext cx="215900" cy="986155"/>
                                </a:xfrm>
                                <a:prstGeom prst="ellipse">
                                  <a:avLst/>
                                </a:prstGeom>
                                <a:noFill/>
                                <a:ln w="22225">
                                  <a:solidFill>
                                    <a:srgbClr val="0000FF"/>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Ellips 53"/>
                              <wps:cNvSpPr/>
                              <wps:spPr>
                                <a:xfrm>
                                  <a:off x="880534" y="859367"/>
                                  <a:ext cx="342476" cy="1020868"/>
                                </a:xfrm>
                                <a:prstGeom prst="ellipse">
                                  <a:avLst/>
                                </a:prstGeom>
                                <a:noFill/>
                                <a:ln w="22225">
                                  <a:solidFill>
                                    <a:srgbClr val="FF0000"/>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27B31F38" id="Grupp 46" o:spid="_x0000_s1026" style="width:147.95pt;height:170.6pt;mso-position-horizontal-relative:char;mso-position-vertical-relative:line" coordsize="18800,21675"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27" type="#_x0000_t75" alt="A close up of a piece of paper&#10;&#10;Description automatically generated" style="position:absolute;left:804;width:17996;height:179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">
                        <v:imagedata r:id="rId33" o:title="A close up of a piece of paper&#10;&#10;Description automatically generated" croptop="16748f" cropbottom="22088f" cropleft="17811f" cropright="30793f"/>
                        <o:lock v:ext="edit" aspectratio="f"/>
                      </v:shape>
                      <v:shapetype id="_x0000_t202" coordsize="21600,21600" o:spt="202" path="m,l,21600r21600,l21600,xe">
                        <v:stroke joinstyle="miter"/>
                        <v:path gradientshapeok="t" o:connecttype="rect"/>
                      </v:shapetype>
                      <v:shape id="Textruta 48" o:spid="_x0000_s1028" type="#_x0000_t202" style="position:absolute;left:4232;top:2116;width:8498;height:21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" filled="f" stroked="f" strokeweight=".5pt">
                        <v:textbox inset="0,0,0,0">
                          <w:txbxContent>
                            <w:p w14:paraId="1ADFB210" w14:textId="77777777" w:rsidR="003F05A4" w:rsidRPr="00F85BF9" w:rsidRDefault="003F05A4" w:rsidP="0088260C">
                              <w:pPr>
                                <w:spacing w:before="100" w:beforeAutospacing="1" w:after="100" w:afterAutospacing="1"/>
                                <w:rPr>
                                  <w:rFonts w:ascii="Arial" w:hAnsi="Arial" w:cs="Arial"/>
                                  <w:color w:val="0000FF"/>
                                </w:rPr>
                              </w:pPr>
                              <w:r w:rsidRPr="00F85BF9">
                                <w:rPr>
                                  <w:rFonts w:ascii="Arial" w:hAnsi="Arial" w:cs="Arial"/>
                                  <w:color w:val="0000FF"/>
                                </w:rPr>
                                <w:t>Section (ii)</w:t>
                              </w:r>
                            </w:p>
                          </w:txbxContent>
                        </v:textbox>
                      </v:shape>
                      <v:shape id="Textruta 49" o:spid="_x0000_s1029" type="#_x0000_t202" style="position:absolute;left:7915;top:19510;width:9085;height:21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" filled="f" stroked="f" strokeweight=".5pt">
                        <v:textbox inset="0,0,0,0">
                          <w:txbxContent>
                            <w:p w14:paraId="3B31613D" w14:textId="77777777" w:rsidR="003F05A4" w:rsidRPr="006A6A1C" w:rsidRDefault="003F05A4" w:rsidP="0088260C">
                              <w:pPr>
                                <w:spacing w:before="100" w:beforeAutospacing="1" w:after="100" w:afterAutospacing="1"/>
                                <w:rPr>
                                  <w:rFonts w:ascii="Arial" w:hAnsi="Arial" w:cs="Arial"/>
                                  <w:color w:val="FF0000"/>
                                </w:rPr>
                              </w:pPr>
                              <w:r w:rsidRPr="006A6A1C">
                                <w:rPr>
                                  <w:rFonts w:ascii="Arial" w:hAnsi="Arial" w:cs="Arial"/>
                                  <w:color w:val="FF0000"/>
                                </w:rPr>
                                <w:t>Section (iii)</w:t>
                              </w:r>
                            </w:p>
                          </w:txbxContent>
                        </v:textbox>
                      </v:shape>
                      <v:oval id="Ellips 50" o:spid="_x0000_s1030" style="position:absolute;left:1227;top:8551;width:4674;height:102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" filled="f" strokecolor="black [3213]" strokeweight="1.75pt">
                        <v:stroke dashstyle="dash" joinstyle="miter"/>
                      </v:oval>
                      <v:shape id="Textruta 51" o:spid="_x0000_s1031" type="#_x0000_t202" style="position:absolute;top:19473;width:7080;height:21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" filled="f" stroked="f" strokeweight=".5pt">
                        <v:textbox inset="0,0,0,0">
                          <w:txbxContent>
                            <w:p w14:paraId="7F96C968" w14:textId="77777777" w:rsidR="003F05A4" w:rsidRPr="006A6A1C" w:rsidRDefault="003F05A4" w:rsidP="0088260C">
                              <w:pPr>
                                <w:spacing w:before="100" w:beforeAutospacing="1" w:after="100" w:afterAutospacing="1"/>
                                <w:rPr>
                                  <w:rFonts w:ascii="Arial" w:hAnsi="Arial" w:cs="Arial"/>
                                  <w:color w:val="000000" w:themeColor="text1"/>
                                </w:rPr>
                              </w:pPr>
                              <w:r w:rsidRPr="006A6A1C">
                                <w:rPr>
                                  <w:rFonts w:ascii="Arial" w:hAnsi="Arial" w:cs="Arial"/>
                                  <w:color w:val="000000" w:themeColor="text1"/>
                                </w:rPr>
                                <w:t>Section (i)</w:t>
                              </w:r>
                            </w:p>
                          </w:txbxContent>
                        </v:textbox>
                      </v:shape>
                      <v:oval id="Ellips 52" o:spid="_x0000_s1032" style="position:absolute;left:6053;top:8932;width:2159;height:98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" filled="f" strokecolor="blue" strokeweight="1.75pt">
                        <v:stroke dashstyle="dash" joinstyle="miter"/>
                      </v:oval>
                      <v:oval id="Ellips 53" o:spid="_x0000_s1033" style="position:absolute;left:8805;top:8593;width:3425;height:10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" filled="f" strokecolor="red" strokeweight="1.75pt">
                        <v:stroke dashstyle="dash" joinstyle="miter"/>
                      </v:oval>
                      <w10:anchorlock/>
                    </v:group>
                  </w:pict>
                </mc:Fallback>
              </mc:AlternateContent>
            </w:r>
          </w:p>
        </w:tc>
        <w:tc>
          <w:tcPr>
            <w:tcW w:w="3306" w:type="dxa"/>
          </w:tcPr>
          <w:p w14:paraId="1C75F08F" w14:textId="77777777" w:rsidR="0088260C" w:rsidRPr="00E67F7F" w:rsidRDefault="0088260C" w:rsidP="003F05A4">
            <w:r w:rsidRPr="00E67F7F">
              <w:rPr>
                <w:noProof/>
              </w:rPr>
              <mc:AlternateContent>
                <mc:Choice Requires="wpg">
                  <w:drawing>
                    <wp:inline distT="0" distB="0" distL="0" distR="0" wp14:anchorId="1E24D7B2" wp14:editId="06738C27">
                      <wp:extent cx="1944000" cy="2163460"/>
                      <wp:effectExtent l="0" t="0" r="0" b="8255"/>
                      <wp:docPr id="54" name="Grupp 54"/>
                      <wp:cNvGraphicFramePr/>
                      <a:graphic xmlns:a="http://schemas.openxmlformats.org/drawingml/2006/main">
                        <a:graphicData uri="http://schemas.microsoft.com/office/word/2010/wordprocessingGroup">
                          <wpg:wgp>
                            <wpg:cNvGrpSpPr/>
                            <wpg:grpSpPr>
                              <a:xfrm>
                                <a:off x="0" y="0"/>
                                <a:ext cx="1944000" cy="2163460"/>
                                <a:chOff x="0" y="0"/>
                                <a:chExt cx="1944159" cy="2163093"/>
                              </a:xfrm>
                            </wpg:grpSpPr>
                            <pic:pic xmlns:pic="http://schemas.openxmlformats.org/drawingml/2006/picture">
                              <pic:nvPicPr>
                                <pic:cNvPr id="55" name="Picture 8" descr="A close up of a map&#10;&#10;Description automatically generated"/>
                                <pic:cNvPicPr>
                                  <a:picLocks/>
                                </pic:cNvPicPr>
                              </pic:nvPicPr>
                              <pic:blipFill rotWithShape="1">
                                <a:blip r:embed="rId34">
                                  <a:extLst>
                                    <a:ext uri="{28A0092B-C50C-407E-A947-70E740481C1C}">
                                      <a14:useLocalDpi xmlns:a14="http://schemas.microsoft.com/office/drawing/2010/main" val="0"/>
                                    </a:ext>
                                  </a:extLst>
                                </a:blip>
                                <a:srcRect l="48610" t="24074" r="24630" b="35000"/>
                                <a:stretch/>
                              </pic:blipFill>
                              <pic:spPr>
                                <a:xfrm>
                                  <a:off x="0" y="0"/>
                                  <a:ext cx="1799590" cy="1799590"/>
                                </a:xfrm>
                                <a:prstGeom prst="rect">
                                  <a:avLst/>
                                </a:prstGeom>
                              </pic:spPr>
                            </pic:pic>
                            <wps:wsp>
                              <wps:cNvPr id="56" name="Textruta 56"/>
                              <wps:cNvSpPr txBox="1"/>
                              <wps:spPr>
                                <a:xfrm>
                                  <a:off x="1236134" y="1943100"/>
                                  <a:ext cx="708025" cy="215900"/>
                                </a:xfrm>
                                <a:prstGeom prst="rect">
                                  <a:avLst/>
                                </a:prstGeom>
                                <a:noFill/>
                                <a:ln w="6350">
                                  <a:noFill/>
                                </a:ln>
                              </wps:spPr>
                              <wps:txbx>
                                <w:txbxContent>
                                  <w:p w14:paraId="287E92AD" w14:textId="77777777" w:rsidR="003F05A4" w:rsidRPr="006A6A1C" w:rsidRDefault="003F05A4" w:rsidP="0088260C">
                                    <w:pPr>
                                      <w:spacing w:before="100" w:beforeAutospacing="1" w:after="100" w:afterAutospacing="1"/>
                                      <w:rPr>
                                        <w:rFonts w:ascii="Arial" w:hAnsi="Arial" w:cs="Arial"/>
                                        <w:color w:val="000000" w:themeColor="text1"/>
                                      </w:rPr>
                                    </w:pPr>
                                    <w:r w:rsidRPr="006A6A1C">
                                      <w:rPr>
                                        <w:rFonts w:ascii="Arial" w:hAnsi="Arial" w:cs="Arial"/>
                                        <w:color w:val="000000" w:themeColor="text1"/>
                                      </w:rPr>
                                      <w:t>Section (i)</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57" name="Textruta 57"/>
                              <wps:cNvSpPr txBox="1"/>
                              <wps:spPr>
                                <a:xfrm>
                                  <a:off x="757664" y="207418"/>
                                  <a:ext cx="793133" cy="215900"/>
                                </a:xfrm>
                                <a:prstGeom prst="rect">
                                  <a:avLst/>
                                </a:prstGeom>
                                <a:noFill/>
                                <a:ln w="6350">
                                  <a:noFill/>
                                </a:ln>
                              </wps:spPr>
                              <wps:txbx>
                                <w:txbxContent>
                                  <w:p w14:paraId="62A0FA91" w14:textId="77777777" w:rsidR="003F05A4" w:rsidRPr="00F85BF9" w:rsidRDefault="003F05A4" w:rsidP="0088260C">
                                    <w:pPr>
                                      <w:spacing w:before="100" w:beforeAutospacing="1" w:after="100" w:afterAutospacing="1"/>
                                      <w:rPr>
                                        <w:rFonts w:ascii="Arial" w:hAnsi="Arial" w:cs="Arial"/>
                                        <w:color w:val="0000FF"/>
                                      </w:rPr>
                                    </w:pPr>
                                    <w:r w:rsidRPr="00F85BF9">
                                      <w:rPr>
                                        <w:rFonts w:ascii="Arial" w:hAnsi="Arial" w:cs="Arial"/>
                                        <w:color w:val="0000FF"/>
                                      </w:rPr>
                                      <w:t>Section (ii)</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58" name="Ellips 58"/>
                              <wps:cNvSpPr/>
                              <wps:spPr>
                                <a:xfrm>
                                  <a:off x="1011767" y="893232"/>
                                  <a:ext cx="215900" cy="986155"/>
                                </a:xfrm>
                                <a:prstGeom prst="ellipse">
                                  <a:avLst/>
                                </a:prstGeom>
                                <a:noFill/>
                                <a:ln w="22225">
                                  <a:solidFill>
                                    <a:srgbClr val="0000FF"/>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 name="Textruta 59"/>
                              <wps:cNvSpPr txBox="1"/>
                              <wps:spPr>
                                <a:xfrm>
                                  <a:off x="259101" y="1947193"/>
                                  <a:ext cx="893266" cy="215900"/>
                                </a:xfrm>
                                <a:prstGeom prst="rect">
                                  <a:avLst/>
                                </a:prstGeom>
                                <a:noFill/>
                                <a:ln w="6350">
                                  <a:noFill/>
                                </a:ln>
                              </wps:spPr>
                              <wps:txbx>
                                <w:txbxContent>
                                  <w:p w14:paraId="6BC357E7" w14:textId="77777777" w:rsidR="003F05A4" w:rsidRPr="006A6A1C" w:rsidRDefault="003F05A4" w:rsidP="0088260C">
                                    <w:pPr>
                                      <w:spacing w:before="100" w:beforeAutospacing="1" w:after="100" w:afterAutospacing="1"/>
                                      <w:rPr>
                                        <w:rFonts w:ascii="Arial" w:hAnsi="Arial" w:cs="Arial"/>
                                        <w:color w:val="FF0000"/>
                                      </w:rPr>
                                    </w:pPr>
                                    <w:r w:rsidRPr="006A6A1C">
                                      <w:rPr>
                                        <w:rFonts w:ascii="Arial" w:hAnsi="Arial" w:cs="Arial"/>
                                        <w:color w:val="FF0000"/>
                                      </w:rPr>
                                      <w:t>Section (iii)</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60" name="Ellips 60"/>
                              <wps:cNvSpPr/>
                              <wps:spPr>
                                <a:xfrm>
                                  <a:off x="605367" y="859366"/>
                                  <a:ext cx="378884" cy="1020868"/>
                                </a:xfrm>
                                <a:prstGeom prst="ellipse">
                                  <a:avLst/>
                                </a:prstGeom>
                                <a:noFill/>
                                <a:ln w="22225">
                                  <a:solidFill>
                                    <a:srgbClr val="FF0000"/>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 name="Ellips 63"/>
                              <wps:cNvSpPr/>
                              <wps:spPr>
                                <a:xfrm>
                                  <a:off x="1270000" y="855132"/>
                                  <a:ext cx="503767" cy="1024890"/>
                                </a:xfrm>
                                <a:prstGeom prst="ellipse">
                                  <a:avLst/>
                                </a:prstGeom>
                                <a:noFill/>
                                <a:ln w="22225">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1E24D7B2" id="Grupp 54" o:spid="_x0000_s1034" style="width:153.05pt;height:170.35pt;mso-position-horizontal-relative:char;mso-position-vertical-relative:line" coordsize="19441,2163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">
                      <v:shape id="Picture 8" o:spid="_x0000_s1035" type="#_x0000_t75" alt="A close up of a map&#10;&#10;Description automatically generated" style="position:absolute;width:17995;height:179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">
                        <v:imagedata r:id="rId35" o:title="A close up of a map&#10;&#10;Description automatically generated" croptop="15777f" cropbottom="22938f" cropleft="31857f" cropright="16142f"/>
                        <o:lock v:ext="edit" aspectratio="f"/>
                      </v:shape>
                      <v:shape id="Textruta 56" o:spid="_x0000_s1036" type="#_x0000_t202" style="position:absolute;left:12361;top:19431;width:7080;height:21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" filled="f" stroked="f" strokeweight=".5pt">
                        <v:textbox inset="0,0,0,0">
                          <w:txbxContent>
                            <w:p w14:paraId="287E92AD" w14:textId="77777777" w:rsidR="003F05A4" w:rsidRPr="006A6A1C" w:rsidRDefault="003F05A4" w:rsidP="0088260C">
                              <w:pPr>
                                <w:spacing w:before="100" w:beforeAutospacing="1" w:after="100" w:afterAutospacing="1"/>
                                <w:rPr>
                                  <w:rFonts w:ascii="Arial" w:hAnsi="Arial" w:cs="Arial"/>
                                  <w:color w:val="000000" w:themeColor="text1"/>
                                </w:rPr>
                              </w:pPr>
                              <w:r w:rsidRPr="006A6A1C">
                                <w:rPr>
                                  <w:rFonts w:ascii="Arial" w:hAnsi="Arial" w:cs="Arial"/>
                                  <w:color w:val="000000" w:themeColor="text1"/>
                                </w:rPr>
                                <w:t>Section (i)</w:t>
                              </w:r>
                            </w:p>
                          </w:txbxContent>
                        </v:textbox>
                      </v:shape>
                      <v:shape id="Textruta 57" o:spid="_x0000_s1037" type="#_x0000_t202" style="position:absolute;left:7576;top:2074;width:7931;height:21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" filled="f" stroked="f" strokeweight=".5pt">
                        <v:textbox inset="0,0,0,0">
                          <w:txbxContent>
                            <w:p w14:paraId="62A0FA91" w14:textId="77777777" w:rsidR="003F05A4" w:rsidRPr="00F85BF9" w:rsidRDefault="003F05A4" w:rsidP="0088260C">
                              <w:pPr>
                                <w:spacing w:before="100" w:beforeAutospacing="1" w:after="100" w:afterAutospacing="1"/>
                                <w:rPr>
                                  <w:rFonts w:ascii="Arial" w:hAnsi="Arial" w:cs="Arial"/>
                                  <w:color w:val="0000FF"/>
                                </w:rPr>
                              </w:pPr>
                              <w:r w:rsidRPr="00F85BF9">
                                <w:rPr>
                                  <w:rFonts w:ascii="Arial" w:hAnsi="Arial" w:cs="Arial"/>
                                  <w:color w:val="0000FF"/>
                                </w:rPr>
                                <w:t>Section (ii)</w:t>
                              </w:r>
                            </w:p>
                          </w:txbxContent>
                        </v:textbox>
                      </v:shape>
                      <v:oval id="Ellips 58" o:spid="_x0000_s1038" style="position:absolute;left:10117;top:8932;width:2159;height:98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" filled="f" strokecolor="blue" strokeweight="1.75pt">
                        <v:stroke dashstyle="dash" joinstyle="miter"/>
                      </v:oval>
                      <v:shape id="Textruta 59" o:spid="_x0000_s1039" type="#_x0000_t202" style="position:absolute;left:2591;top:19471;width:8932;height:21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" filled="f" stroked="f" strokeweight=".5pt">
                        <v:textbox inset="0,0,0,0">
                          <w:txbxContent>
                            <w:p w14:paraId="6BC357E7" w14:textId="77777777" w:rsidR="003F05A4" w:rsidRPr="006A6A1C" w:rsidRDefault="003F05A4" w:rsidP="0088260C">
                              <w:pPr>
                                <w:spacing w:before="100" w:beforeAutospacing="1" w:after="100" w:afterAutospacing="1"/>
                                <w:rPr>
                                  <w:rFonts w:ascii="Arial" w:hAnsi="Arial" w:cs="Arial"/>
                                  <w:color w:val="FF0000"/>
                                </w:rPr>
                              </w:pPr>
                              <w:r w:rsidRPr="006A6A1C">
                                <w:rPr>
                                  <w:rFonts w:ascii="Arial" w:hAnsi="Arial" w:cs="Arial"/>
                                  <w:color w:val="FF0000"/>
                                </w:rPr>
                                <w:t>Section (iii)</w:t>
                              </w:r>
                            </w:p>
                          </w:txbxContent>
                        </v:textbox>
                      </v:shape>
                      <v:oval id="Ellips 60" o:spid="_x0000_s1040" style="position:absolute;left:6053;top:8593;width:3789;height:10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" filled="f" strokecolor="red" strokeweight="1.75pt">
                        <v:stroke dashstyle="dash" joinstyle="miter"/>
                      </v:oval>
                      <v:oval id="Ellips 63" o:spid="_x0000_s1041" style="position:absolute;left:12700;top:8551;width:5037;height:102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" filled="f" strokecolor="black [3213]" strokeweight="1.75pt">
                        <v:stroke dashstyle="dash" joinstyle="miter"/>
                      </v:oval>
                      <w10:anchorlock/>
                    </v:group>
                  </w:pict>
                </mc:Fallback>
              </mc:AlternateContent>
            </w:r>
          </w:p>
        </w:tc>
      </w:tr>
      <w:bookmarkEnd w:id="38"/>
      <w:tr w:rsidR="0088260C" w:rsidRPr="00E67F7F" w14:paraId="62FAA1B2" w14:textId="77777777" w:rsidTr="003F05A4">
        <w:trPr>
          <w:jc w:val="center"/>
        </w:trPr>
        <w:tc>
          <w:tcPr>
            <w:tcW w:w="3216" w:type="dxa"/>
          </w:tcPr>
          <w:p w14:paraId="0620A702" w14:textId="77777777" w:rsidR="0088260C" w:rsidRPr="00E67F7F" w:rsidRDefault="0088260C" w:rsidP="0088260C">
            <w:pPr>
              <w:pStyle w:val="Tabletext"/>
            </w:pPr>
            <w:r w:rsidRPr="00E67F7F">
              <w:t>Test 4 – Model 1</w:t>
            </w:r>
          </w:p>
        </w:tc>
        <w:tc>
          <w:tcPr>
            <w:tcW w:w="3306" w:type="dxa"/>
          </w:tcPr>
          <w:p w14:paraId="2DB3BA30" w14:textId="77777777" w:rsidR="0088260C" w:rsidRPr="00E67F7F" w:rsidRDefault="0088260C" w:rsidP="0088260C">
            <w:pPr>
              <w:pStyle w:val="Tabletext"/>
            </w:pPr>
            <w:r w:rsidRPr="00E67F7F">
              <w:t>Test 5 – Model 1</w:t>
            </w:r>
          </w:p>
        </w:tc>
      </w:tr>
      <w:tr w:rsidR="0088260C" w:rsidRPr="00E67F7F" w14:paraId="480D41F3" w14:textId="77777777" w:rsidTr="003F05A4">
        <w:trPr>
          <w:jc w:val="center"/>
        </w:trPr>
        <w:tc>
          <w:tcPr>
            <w:tcW w:w="3216" w:type="dxa"/>
          </w:tcPr>
          <w:p w14:paraId="441A16D6" w14:textId="77777777" w:rsidR="0088260C" w:rsidRPr="00E67F7F" w:rsidRDefault="0088260C" w:rsidP="003F05A4">
            <w:bookmarkStart w:id="39" w:name="_Hlk52288420"/>
            <w:r w:rsidRPr="00E67F7F">
              <w:rPr>
                <w:noProof/>
              </w:rPr>
              <w:lastRenderedPageBreak/>
              <mc:AlternateContent>
                <mc:Choice Requires="wpg">
                  <w:drawing>
                    <wp:inline distT="0" distB="0" distL="0" distR="0" wp14:anchorId="19D46865" wp14:editId="04B5B553">
                      <wp:extent cx="2049600" cy="2195847"/>
                      <wp:effectExtent l="0" t="0" r="8255" b="13970"/>
                      <wp:docPr id="15776" name="Grupp 15776"/>
                      <wp:cNvGraphicFramePr/>
                      <a:graphic xmlns:a="http://schemas.openxmlformats.org/drawingml/2006/main">
                        <a:graphicData uri="http://schemas.microsoft.com/office/word/2010/wordprocessingGroup">
                          <wpg:wgp>
                            <wpg:cNvGrpSpPr/>
                            <wpg:grpSpPr>
                              <a:xfrm>
                                <a:off x="0" y="0"/>
                                <a:ext cx="2049600" cy="2195847"/>
                                <a:chOff x="-152380" y="0"/>
                                <a:chExt cx="2049337" cy="2197400"/>
                              </a:xfrm>
                            </wpg:grpSpPr>
                            <pic:pic xmlns:pic="http://schemas.openxmlformats.org/drawingml/2006/picture">
                              <pic:nvPicPr>
                                <pic:cNvPr id="15777" name="Picture 6" descr="A screenshot of a cell phone&#10;&#10;Description automatically generated"/>
                                <pic:cNvPicPr>
                                  <a:picLocks/>
                                </pic:cNvPicPr>
                              </pic:nvPicPr>
                              <pic:blipFill rotWithShape="1">
                                <a:blip r:embed="rId36">
                                  <a:extLst>
                                    <a:ext uri="{28A0092B-C50C-407E-A947-70E740481C1C}">
                                      <a14:useLocalDpi xmlns:a14="http://schemas.microsoft.com/office/drawing/2010/main" val="0"/>
                                    </a:ext>
                                  </a:extLst>
                                </a:blip>
                                <a:srcRect l="27410" t="25371" r="49884" b="33518"/>
                                <a:stretch/>
                              </pic:blipFill>
                              <pic:spPr>
                                <a:xfrm>
                                  <a:off x="97367" y="0"/>
                                  <a:ext cx="1799590" cy="1799590"/>
                                </a:xfrm>
                                <a:prstGeom prst="rect">
                                  <a:avLst/>
                                </a:prstGeom>
                              </pic:spPr>
                            </pic:pic>
                            <wps:wsp>
                              <wps:cNvPr id="15782" name="Rektangel 15782"/>
                              <wps:cNvSpPr/>
                              <wps:spPr>
                                <a:xfrm>
                                  <a:off x="512233" y="173566"/>
                                  <a:ext cx="673007" cy="1524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784" name="Textruta 15784"/>
                              <wps:cNvSpPr txBox="1"/>
                              <wps:spPr>
                                <a:xfrm>
                                  <a:off x="799908" y="1981047"/>
                                  <a:ext cx="887706" cy="216353"/>
                                </a:xfrm>
                                <a:prstGeom prst="rect">
                                  <a:avLst/>
                                </a:prstGeom>
                                <a:noFill/>
                                <a:ln w="6350">
                                  <a:noFill/>
                                </a:ln>
                              </wps:spPr>
                              <wps:txbx>
                                <w:txbxContent>
                                  <w:p w14:paraId="45AEF726" w14:textId="77777777" w:rsidR="003F05A4" w:rsidRPr="006A6A1C" w:rsidRDefault="003F05A4" w:rsidP="0088260C">
                                    <w:pPr>
                                      <w:spacing w:before="100" w:beforeAutospacing="1" w:after="100" w:afterAutospacing="1"/>
                                      <w:rPr>
                                        <w:rFonts w:ascii="Arial" w:hAnsi="Arial" w:cs="Arial"/>
                                        <w:color w:val="FF0000"/>
                                      </w:rPr>
                                    </w:pPr>
                                    <w:r w:rsidRPr="006A6A1C">
                                      <w:rPr>
                                        <w:rFonts w:ascii="Arial" w:hAnsi="Arial" w:cs="Arial"/>
                                        <w:color w:val="FF0000"/>
                                      </w:rPr>
                                      <w:t>Section (iii)</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5785" name="Ellips 15785"/>
                              <wps:cNvSpPr/>
                              <wps:spPr>
                                <a:xfrm>
                                  <a:off x="139700" y="825500"/>
                                  <a:ext cx="516467" cy="1024208"/>
                                </a:xfrm>
                                <a:prstGeom prst="ellipse">
                                  <a:avLst/>
                                </a:prstGeom>
                                <a:noFill/>
                                <a:ln w="22225">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786" name="Textruta 15786"/>
                              <wps:cNvSpPr txBox="1"/>
                              <wps:spPr>
                                <a:xfrm>
                                  <a:off x="-152380" y="1981170"/>
                                  <a:ext cx="829529" cy="215756"/>
                                </a:xfrm>
                                <a:prstGeom prst="rect">
                                  <a:avLst/>
                                </a:prstGeom>
                                <a:noFill/>
                                <a:ln w="6350">
                                  <a:noFill/>
                                </a:ln>
                              </wps:spPr>
                              <wps:txbx>
                                <w:txbxContent>
                                  <w:p w14:paraId="5DF41177" w14:textId="77777777" w:rsidR="003F05A4" w:rsidRPr="006A6A1C" w:rsidRDefault="003F05A4" w:rsidP="0088260C">
                                    <w:pPr>
                                      <w:spacing w:before="100" w:beforeAutospacing="1" w:after="100" w:afterAutospacing="1"/>
                                      <w:rPr>
                                        <w:rFonts w:ascii="Arial" w:hAnsi="Arial" w:cs="Arial"/>
                                        <w:color w:val="000000" w:themeColor="text1"/>
                                      </w:rPr>
                                    </w:pPr>
                                    <w:r w:rsidRPr="006A6A1C">
                                      <w:rPr>
                                        <w:rFonts w:ascii="Arial" w:hAnsi="Arial" w:cs="Arial"/>
                                        <w:color w:val="000000" w:themeColor="text1"/>
                                      </w:rPr>
                                      <w:t>Section (i)</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5787" name="Ellips 15787"/>
                              <wps:cNvSpPr/>
                              <wps:spPr>
                                <a:xfrm>
                                  <a:off x="677333" y="863600"/>
                                  <a:ext cx="215778" cy="985498"/>
                                </a:xfrm>
                                <a:prstGeom prst="ellipse">
                                  <a:avLst/>
                                </a:prstGeom>
                                <a:noFill/>
                                <a:ln w="22225">
                                  <a:solidFill>
                                    <a:srgbClr val="0000FF"/>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788" name="Textruta 15788"/>
                              <wps:cNvSpPr txBox="1"/>
                              <wps:spPr>
                                <a:xfrm>
                                  <a:off x="495155" y="156632"/>
                                  <a:ext cx="796269" cy="215900"/>
                                </a:xfrm>
                                <a:prstGeom prst="rect">
                                  <a:avLst/>
                                </a:prstGeom>
                                <a:noFill/>
                                <a:ln w="6350">
                                  <a:noFill/>
                                </a:ln>
                              </wps:spPr>
                              <wps:txbx>
                                <w:txbxContent>
                                  <w:p w14:paraId="28A24199" w14:textId="77777777" w:rsidR="003F05A4" w:rsidRPr="00BC52C7" w:rsidRDefault="003F05A4" w:rsidP="0088260C">
                                    <w:pPr>
                                      <w:spacing w:before="100" w:beforeAutospacing="1" w:after="100" w:afterAutospacing="1"/>
                                      <w:rPr>
                                        <w:rFonts w:ascii="Arial" w:hAnsi="Arial" w:cs="Arial"/>
                                        <w:color w:val="0000FF"/>
                                      </w:rPr>
                                    </w:pPr>
                                    <w:r w:rsidRPr="00BC52C7">
                                      <w:rPr>
                                        <w:rFonts w:ascii="Arial" w:hAnsi="Arial" w:cs="Arial"/>
                                        <w:color w:val="0000FF"/>
                                      </w:rPr>
                                      <w:t>Section (ii)</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5789" name="Ellips 15789"/>
                              <wps:cNvSpPr/>
                              <wps:spPr>
                                <a:xfrm>
                                  <a:off x="927100" y="833966"/>
                                  <a:ext cx="342283" cy="1020188"/>
                                </a:xfrm>
                                <a:prstGeom prst="ellipse">
                                  <a:avLst/>
                                </a:prstGeom>
                                <a:noFill/>
                                <a:ln w="22225">
                                  <a:solidFill>
                                    <a:srgbClr val="FF0000"/>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19D46865" id="Grupp 15776" o:spid="_x0000_s1042" style="width:161.4pt;height:172.9pt;mso-position-horizontal-relative:char;mso-position-vertical-relative:line" coordorigin="-1523" coordsize="20493,21974"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fy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">
                      <v:shape id="Picture 6" o:spid="_x0000_s1043" type="#_x0000_t75" alt="A screenshot of a cell phone&#10;&#10;Description automatically generated" style="position:absolute;left:973;width:17996;height:179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">
                        <v:imagedata r:id="rId37" o:title="A screenshot of a cell phone&#10;&#10;Description automatically generated" croptop="16627f" cropbottom="21966f" cropleft="17963f" cropright="32692f"/>
                        <o:lock v:ext="edit" aspectratio="f"/>
                      </v:shape>
                      <v:rect id="Rektangel 15782" o:spid="_x0000_s1044" style="position:absolute;left:5122;top:1735;width:6730;height:1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" fillcolor="white [3212]" stroked="f" strokeweight="1pt"/>
                      <v:shape id="Textruta 15784" o:spid="_x0000_s1045" type="#_x0000_t202" style="position:absolute;left:7999;top:19810;width:8877;height:21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" filled="f" stroked="f" strokeweight=".5pt">
                        <v:textbox inset="0,0,0,0">
                          <w:txbxContent>
                            <w:p w14:paraId="45AEF726" w14:textId="77777777" w:rsidR="003F05A4" w:rsidRPr="006A6A1C" w:rsidRDefault="003F05A4" w:rsidP="0088260C">
                              <w:pPr>
                                <w:spacing w:before="100" w:beforeAutospacing="1" w:after="100" w:afterAutospacing="1"/>
                                <w:rPr>
                                  <w:rFonts w:ascii="Arial" w:hAnsi="Arial" w:cs="Arial"/>
                                  <w:color w:val="FF0000"/>
                                </w:rPr>
                              </w:pPr>
                              <w:r w:rsidRPr="006A6A1C">
                                <w:rPr>
                                  <w:rFonts w:ascii="Arial" w:hAnsi="Arial" w:cs="Arial"/>
                                  <w:color w:val="FF0000"/>
                                </w:rPr>
                                <w:t>Section (iii)</w:t>
                              </w:r>
                            </w:p>
                          </w:txbxContent>
                        </v:textbox>
                      </v:shape>
                      <v:oval id="Ellips 15785" o:spid="_x0000_s1046" style="position:absolute;left:1397;top:8255;width:5164;height:102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" filled="f" strokecolor="black [3213]" strokeweight="1.75pt">
                        <v:stroke dashstyle="dash" joinstyle="miter"/>
                      </v:oval>
                      <v:shape id="Textruta 15786" o:spid="_x0000_s1047" type="#_x0000_t202" style="position:absolute;left:-1523;top:19811;width:8294;height:21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" filled="f" stroked="f" strokeweight=".5pt">
                        <v:textbox inset="0,0,0,0">
                          <w:txbxContent>
                            <w:p w14:paraId="5DF41177" w14:textId="77777777" w:rsidR="003F05A4" w:rsidRPr="006A6A1C" w:rsidRDefault="003F05A4" w:rsidP="0088260C">
                              <w:pPr>
                                <w:spacing w:before="100" w:beforeAutospacing="1" w:after="100" w:afterAutospacing="1"/>
                                <w:rPr>
                                  <w:rFonts w:ascii="Arial" w:hAnsi="Arial" w:cs="Arial"/>
                                  <w:color w:val="000000" w:themeColor="text1"/>
                                </w:rPr>
                              </w:pPr>
                              <w:r w:rsidRPr="006A6A1C">
                                <w:rPr>
                                  <w:rFonts w:ascii="Arial" w:hAnsi="Arial" w:cs="Arial"/>
                                  <w:color w:val="000000" w:themeColor="text1"/>
                                </w:rPr>
                                <w:t>Section (i)</w:t>
                              </w:r>
                            </w:p>
                          </w:txbxContent>
                        </v:textbox>
                      </v:shape>
                      <v:oval id="Ellips 15787" o:spid="_x0000_s1048" style="position:absolute;left:6773;top:8636;width:2158;height:98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" filled="f" strokecolor="blue" strokeweight="1.75pt">
                        <v:stroke dashstyle="dash" joinstyle="miter"/>
                      </v:oval>
                      <v:shape id="Textruta 15788" o:spid="_x0000_s1049" type="#_x0000_t202" style="position:absolute;left:4951;top:1566;width:7963;height:21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" filled="f" stroked="f" strokeweight=".5pt">
                        <v:textbox inset="0,0,0,0">
                          <w:txbxContent>
                            <w:p w14:paraId="28A24199" w14:textId="77777777" w:rsidR="003F05A4" w:rsidRPr="00BC52C7" w:rsidRDefault="003F05A4" w:rsidP="0088260C">
                              <w:pPr>
                                <w:spacing w:before="100" w:beforeAutospacing="1" w:after="100" w:afterAutospacing="1"/>
                                <w:rPr>
                                  <w:rFonts w:ascii="Arial" w:hAnsi="Arial" w:cs="Arial"/>
                                  <w:color w:val="0000FF"/>
                                </w:rPr>
                              </w:pPr>
                              <w:r w:rsidRPr="00BC52C7">
                                <w:rPr>
                                  <w:rFonts w:ascii="Arial" w:hAnsi="Arial" w:cs="Arial"/>
                                  <w:color w:val="0000FF"/>
                                </w:rPr>
                                <w:t>Section (ii)</w:t>
                              </w:r>
                            </w:p>
                          </w:txbxContent>
                        </v:textbox>
                      </v:shape>
                      <v:oval id="Ellips 15789" o:spid="_x0000_s1050" style="position:absolute;left:9271;top:8339;width:3422;height:102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" filled="f" strokecolor="red" strokeweight="1.75pt">
                        <v:stroke dashstyle="dash" joinstyle="miter"/>
                      </v:oval>
                      <w10:anchorlock/>
                    </v:group>
                  </w:pict>
                </mc:Fallback>
              </mc:AlternateContent>
            </w:r>
          </w:p>
        </w:tc>
        <w:tc>
          <w:tcPr>
            <w:tcW w:w="3306" w:type="dxa"/>
          </w:tcPr>
          <w:p w14:paraId="37EADC2B" w14:textId="77777777" w:rsidR="0088260C" w:rsidRPr="00E67F7F" w:rsidRDefault="0088260C" w:rsidP="0088260C">
            <w:pPr>
              <w:keepNext/>
            </w:pPr>
            <w:r w:rsidRPr="00E67F7F">
              <w:rPr>
                <w:noProof/>
              </w:rPr>
              <mc:AlternateContent>
                <mc:Choice Requires="wpg">
                  <w:drawing>
                    <wp:inline distT="0" distB="0" distL="0" distR="0" wp14:anchorId="49F9E155" wp14:editId="12464BDB">
                      <wp:extent cx="1954531" cy="2209859"/>
                      <wp:effectExtent l="0" t="0" r="7620" b="0"/>
                      <wp:docPr id="15794" name="Grupp 15794"/>
                      <wp:cNvGraphicFramePr/>
                      <a:graphic xmlns:a="http://schemas.openxmlformats.org/drawingml/2006/main">
                        <a:graphicData uri="http://schemas.microsoft.com/office/word/2010/wordprocessingGroup">
                          <wpg:wgp>
                            <wpg:cNvGrpSpPr/>
                            <wpg:grpSpPr>
                              <a:xfrm>
                                <a:off x="0" y="0"/>
                                <a:ext cx="1954531" cy="2209859"/>
                                <a:chOff x="0" y="0"/>
                                <a:chExt cx="1955802" cy="2209259"/>
                              </a:xfrm>
                            </wpg:grpSpPr>
                            <pic:pic xmlns:pic="http://schemas.openxmlformats.org/drawingml/2006/picture">
                              <pic:nvPicPr>
                                <pic:cNvPr id="15795" name="Picture 6" descr="A screenshot of a cell phone&#10;&#10;Description automatically generated"/>
                                <pic:cNvPicPr>
                                  <a:picLocks/>
                                </pic:cNvPicPr>
                              </pic:nvPicPr>
                              <pic:blipFill rotWithShape="1">
                                <a:blip r:embed="rId38">
                                  <a:extLst>
                                    <a:ext uri="{28A0092B-C50C-407E-A947-70E740481C1C}">
                                      <a14:useLocalDpi xmlns:a14="http://schemas.microsoft.com/office/drawing/2010/main" val="0"/>
                                    </a:ext>
                                  </a:extLst>
                                </a:blip>
                                <a:srcRect l="50927" t="24259" r="24513" b="35000"/>
                                <a:stretch/>
                              </pic:blipFill>
                              <pic:spPr>
                                <a:xfrm>
                                  <a:off x="0" y="0"/>
                                  <a:ext cx="1798955" cy="1799590"/>
                                </a:xfrm>
                                <a:prstGeom prst="rect">
                                  <a:avLst/>
                                </a:prstGeom>
                              </pic:spPr>
                            </pic:pic>
                            <wps:wsp>
                              <wps:cNvPr id="15796" name="Rektangel 15796"/>
                              <wps:cNvSpPr/>
                              <wps:spPr>
                                <a:xfrm>
                                  <a:off x="728134" y="177800"/>
                                  <a:ext cx="673100" cy="1524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797" name="Textruta 15797"/>
                              <wps:cNvSpPr txBox="1"/>
                              <wps:spPr>
                                <a:xfrm>
                                  <a:off x="745067" y="169329"/>
                                  <a:ext cx="844736" cy="215900"/>
                                </a:xfrm>
                                <a:prstGeom prst="rect">
                                  <a:avLst/>
                                </a:prstGeom>
                                <a:noFill/>
                                <a:ln w="6350">
                                  <a:noFill/>
                                </a:ln>
                              </wps:spPr>
                              <wps:txbx>
                                <w:txbxContent>
                                  <w:p w14:paraId="762DDEBB" w14:textId="77777777" w:rsidR="003F05A4" w:rsidRPr="00BC52C7" w:rsidRDefault="003F05A4" w:rsidP="0088260C">
                                    <w:pPr>
                                      <w:spacing w:before="100" w:beforeAutospacing="1" w:after="100" w:afterAutospacing="1"/>
                                      <w:rPr>
                                        <w:rFonts w:ascii="Arial" w:hAnsi="Arial" w:cs="Arial"/>
                                        <w:color w:val="0000FF"/>
                                      </w:rPr>
                                    </w:pPr>
                                    <w:r w:rsidRPr="00BC52C7">
                                      <w:rPr>
                                        <w:rFonts w:ascii="Arial" w:hAnsi="Arial" w:cs="Arial"/>
                                        <w:color w:val="0000FF"/>
                                      </w:rPr>
                                      <w:t>Section (ii)</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5801" name="Textruta 15801"/>
                              <wps:cNvSpPr txBox="1"/>
                              <wps:spPr>
                                <a:xfrm>
                                  <a:off x="1170432" y="1993359"/>
                                  <a:ext cx="785370" cy="215900"/>
                                </a:xfrm>
                                <a:prstGeom prst="rect">
                                  <a:avLst/>
                                </a:prstGeom>
                                <a:noFill/>
                                <a:ln w="6350">
                                  <a:noFill/>
                                </a:ln>
                              </wps:spPr>
                              <wps:txbx>
                                <w:txbxContent>
                                  <w:p w14:paraId="59AC821D" w14:textId="77777777" w:rsidR="003F05A4" w:rsidRPr="006A6A1C" w:rsidRDefault="003F05A4" w:rsidP="0088260C">
                                    <w:pPr>
                                      <w:spacing w:before="100" w:beforeAutospacing="1" w:after="100" w:afterAutospacing="1"/>
                                      <w:rPr>
                                        <w:rFonts w:ascii="Arial" w:hAnsi="Arial" w:cs="Arial"/>
                                        <w:color w:val="000000" w:themeColor="text1"/>
                                      </w:rPr>
                                    </w:pPr>
                                    <w:r w:rsidRPr="006A6A1C">
                                      <w:rPr>
                                        <w:rFonts w:ascii="Arial" w:hAnsi="Arial" w:cs="Arial"/>
                                        <w:color w:val="000000" w:themeColor="text1"/>
                                      </w:rPr>
                                      <w:t>Section (i)</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5803" name="Ellips 15803"/>
                              <wps:cNvSpPr/>
                              <wps:spPr>
                                <a:xfrm>
                                  <a:off x="973667" y="855134"/>
                                  <a:ext cx="236381" cy="986155"/>
                                </a:xfrm>
                                <a:prstGeom prst="ellipse">
                                  <a:avLst/>
                                </a:prstGeom>
                                <a:noFill/>
                                <a:ln w="22225">
                                  <a:solidFill>
                                    <a:srgbClr val="0000FF"/>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804" name="Textruta 15804"/>
                              <wps:cNvSpPr txBox="1"/>
                              <wps:spPr>
                                <a:xfrm>
                                  <a:off x="388874" y="1993359"/>
                                  <a:ext cx="800798" cy="215900"/>
                                </a:xfrm>
                                <a:prstGeom prst="rect">
                                  <a:avLst/>
                                </a:prstGeom>
                                <a:noFill/>
                                <a:ln w="6350">
                                  <a:noFill/>
                                </a:ln>
                              </wps:spPr>
                              <wps:txbx>
                                <w:txbxContent>
                                  <w:p w14:paraId="43826A65" w14:textId="77777777" w:rsidR="003F05A4" w:rsidRPr="006A6A1C" w:rsidRDefault="003F05A4" w:rsidP="0088260C">
                                    <w:pPr>
                                      <w:spacing w:before="100" w:beforeAutospacing="1" w:after="100" w:afterAutospacing="1"/>
                                      <w:rPr>
                                        <w:rFonts w:ascii="Arial" w:hAnsi="Arial" w:cs="Arial"/>
                                        <w:color w:val="FF0000"/>
                                      </w:rPr>
                                    </w:pPr>
                                    <w:r w:rsidRPr="006A6A1C">
                                      <w:rPr>
                                        <w:rFonts w:ascii="Arial" w:hAnsi="Arial" w:cs="Arial"/>
                                        <w:color w:val="FF0000"/>
                                      </w:rPr>
                                      <w:t>Section (iii)</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5809" name="Ellips 15809"/>
                              <wps:cNvSpPr/>
                              <wps:spPr>
                                <a:xfrm>
                                  <a:off x="554567" y="821267"/>
                                  <a:ext cx="378378" cy="1020445"/>
                                </a:xfrm>
                                <a:prstGeom prst="ellipse">
                                  <a:avLst/>
                                </a:prstGeom>
                                <a:noFill/>
                                <a:ln w="22225">
                                  <a:solidFill>
                                    <a:srgbClr val="FF0000"/>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810" name="Ellips 15810"/>
                              <wps:cNvSpPr/>
                              <wps:spPr>
                                <a:xfrm>
                                  <a:off x="1253067" y="817034"/>
                                  <a:ext cx="423241" cy="1024890"/>
                                </a:xfrm>
                                <a:prstGeom prst="ellipse">
                                  <a:avLst/>
                                </a:prstGeom>
                                <a:noFill/>
                                <a:ln w="22225">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49F9E155" id="Grupp 15794" o:spid="_x0000_s1051" style="width:153.9pt;height:174pt;mso-position-horizontal-relative:char;mso-position-vertical-relative:line" coordsize="19558,22092"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&#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">
                      <v:shape id="Picture 6" o:spid="_x0000_s1052" type="#_x0000_t75" alt="A screenshot of a cell phone&#10;&#10;Description automatically generated" style="position:absolute;width:17989;height:179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">
                        <v:imagedata r:id="rId39" o:title="A screenshot of a cell phone&#10;&#10;Description automatically generated" croptop="15898f" cropbottom="22938f" cropleft="33376f" cropright="16065f"/>
                        <o:lock v:ext="edit" aspectratio="f"/>
                      </v:shape>
                      <v:rect id="Rektangel 15796" o:spid="_x0000_s1053" style="position:absolute;left:7281;top:1778;width:6731;height:1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" fillcolor="white [3212]" stroked="f" strokeweight="1pt"/>
                      <v:shape id="Textruta 15797" o:spid="_x0000_s1054" type="#_x0000_t202" style="position:absolute;left:7450;top:1693;width:8448;height:21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" filled="f" stroked="f" strokeweight=".5pt">
                        <v:textbox inset="0,0,0,0">
                          <w:txbxContent>
                            <w:p w14:paraId="762DDEBB" w14:textId="77777777" w:rsidR="003F05A4" w:rsidRPr="00BC52C7" w:rsidRDefault="003F05A4" w:rsidP="0088260C">
                              <w:pPr>
                                <w:spacing w:before="100" w:beforeAutospacing="1" w:after="100" w:afterAutospacing="1"/>
                                <w:rPr>
                                  <w:rFonts w:ascii="Arial" w:hAnsi="Arial" w:cs="Arial"/>
                                  <w:color w:val="0000FF"/>
                                </w:rPr>
                              </w:pPr>
                              <w:r w:rsidRPr="00BC52C7">
                                <w:rPr>
                                  <w:rFonts w:ascii="Arial" w:hAnsi="Arial" w:cs="Arial"/>
                                  <w:color w:val="0000FF"/>
                                </w:rPr>
                                <w:t>Section (ii)</w:t>
                              </w:r>
                            </w:p>
                          </w:txbxContent>
                        </v:textbox>
                      </v:shape>
                      <v:shape id="Textruta 15801" o:spid="_x0000_s1055" type="#_x0000_t202" style="position:absolute;left:11704;top:19933;width:7854;height:21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" filled="f" stroked="f" strokeweight=".5pt">
                        <v:textbox inset="0,0,0,0">
                          <w:txbxContent>
                            <w:p w14:paraId="59AC821D" w14:textId="77777777" w:rsidR="003F05A4" w:rsidRPr="006A6A1C" w:rsidRDefault="003F05A4" w:rsidP="0088260C">
                              <w:pPr>
                                <w:spacing w:before="100" w:beforeAutospacing="1" w:after="100" w:afterAutospacing="1"/>
                                <w:rPr>
                                  <w:rFonts w:ascii="Arial" w:hAnsi="Arial" w:cs="Arial"/>
                                  <w:color w:val="000000" w:themeColor="text1"/>
                                </w:rPr>
                              </w:pPr>
                              <w:r w:rsidRPr="006A6A1C">
                                <w:rPr>
                                  <w:rFonts w:ascii="Arial" w:hAnsi="Arial" w:cs="Arial"/>
                                  <w:color w:val="000000" w:themeColor="text1"/>
                                </w:rPr>
                                <w:t>Section (i)</w:t>
                              </w:r>
                            </w:p>
                          </w:txbxContent>
                        </v:textbox>
                      </v:shape>
                      <v:oval id="Ellips 15803" o:spid="_x0000_s1056" style="position:absolute;left:9736;top:8551;width:2364;height:98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" filled="f" strokecolor="blue" strokeweight="1.75pt">
                        <v:stroke dashstyle="dash" joinstyle="miter"/>
                      </v:oval>
                      <v:shape id="Textruta 15804" o:spid="_x0000_s1057" type="#_x0000_t202" style="position:absolute;left:3888;top:19933;width:8008;height:21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" filled="f" stroked="f" strokeweight=".5pt">
                        <v:textbox inset="0,0,0,0">
                          <w:txbxContent>
                            <w:p w14:paraId="43826A65" w14:textId="77777777" w:rsidR="003F05A4" w:rsidRPr="006A6A1C" w:rsidRDefault="003F05A4" w:rsidP="0088260C">
                              <w:pPr>
                                <w:spacing w:before="100" w:beforeAutospacing="1" w:after="100" w:afterAutospacing="1"/>
                                <w:rPr>
                                  <w:rFonts w:ascii="Arial" w:hAnsi="Arial" w:cs="Arial"/>
                                  <w:color w:val="FF0000"/>
                                </w:rPr>
                              </w:pPr>
                              <w:r w:rsidRPr="006A6A1C">
                                <w:rPr>
                                  <w:rFonts w:ascii="Arial" w:hAnsi="Arial" w:cs="Arial"/>
                                  <w:color w:val="FF0000"/>
                                </w:rPr>
                                <w:t>Section (iii)</w:t>
                              </w:r>
                            </w:p>
                          </w:txbxContent>
                        </v:textbox>
                      </v:shape>
                      <v:oval id="Ellips 15809" o:spid="_x0000_s1058" style="position:absolute;left:5545;top:8212;width:3784;height:102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" filled="f" strokecolor="red" strokeweight="1.75pt">
                        <v:stroke dashstyle="dash" joinstyle="miter"/>
                      </v:oval>
                      <v:oval id="Ellips 15810" o:spid="_x0000_s1059" style="position:absolute;left:12530;top:8170;width:4233;height:102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" filled="f" strokecolor="black [3213]" strokeweight="1.75pt">
                        <v:stroke dashstyle="dash" joinstyle="miter"/>
                      </v:oval>
                      <w10:anchorlock/>
                    </v:group>
                  </w:pict>
                </mc:Fallback>
              </mc:AlternateContent>
            </w:r>
          </w:p>
        </w:tc>
      </w:tr>
    </w:tbl>
    <w:p w14:paraId="723B1451" w14:textId="1F4A6F2E" w:rsidR="00000559" w:rsidRDefault="0088260C" w:rsidP="0088260C">
      <w:pPr>
        <w:pStyle w:val="Figure"/>
      </w:pPr>
      <w:bookmarkStart w:id="40" w:name="_Ref467276921"/>
      <w:bookmarkEnd w:id="39"/>
      <w:r>
        <w:t xml:space="preserve">Figure </w:t>
      </w:r>
      <w:r>
        <w:fldChar w:fldCharType="begin"/>
      </w:r>
      <w:r>
        <w:instrText xml:space="preserve"> SEQ Figure \* ARABIC </w:instrText>
      </w:r>
      <w:r>
        <w:fldChar w:fldCharType="separate"/>
      </w:r>
      <w:r w:rsidR="005F09FD">
        <w:rPr>
          <w:noProof/>
        </w:rPr>
        <w:t>13</w:t>
      </w:r>
      <w:r>
        <w:fldChar w:fldCharType="end"/>
      </w:r>
      <w:r>
        <w:t xml:space="preserve">: Tensile yielding and fractures developed in the burden of the models in a) Test 1, b) </w:t>
      </w:r>
      <w:bookmarkEnd w:id="40"/>
      <w:r>
        <w:t>Test 2, c) Test 4 and d) Test 5</w:t>
      </w:r>
    </w:p>
    <w:p w14:paraId="7EE46ED8" w14:textId="4A094226" w:rsidR="00D6242C" w:rsidRDefault="00D6242C" w:rsidP="00B24DE8"/>
    <w:p w14:paraId="2500EB1E" w14:textId="77777777" w:rsidR="00B24DE8" w:rsidRDefault="00B24DE8" w:rsidP="00B24DE8">
      <w:pPr>
        <w:pStyle w:val="HeadingNumbering1"/>
      </w:pPr>
      <w:r>
        <w:t>Rock support performance</w:t>
      </w:r>
    </w:p>
    <w:p w14:paraId="2F48975F" w14:textId="77777777" w:rsidR="00B24DE8" w:rsidRDefault="00B24DE8" w:rsidP="00B24DE8">
      <w:r>
        <w:t>The loading state and the failure developed along the rockbolts and in the shotcrete in Tests 1, 2, 4 and 5, are investigated numerically, and the results are presented in the following sections.</w:t>
      </w:r>
    </w:p>
    <w:p w14:paraId="0EE3D734" w14:textId="77777777" w:rsidR="00B24DE8" w:rsidRPr="00D900F1" w:rsidRDefault="00B24DE8" w:rsidP="00B24DE8"/>
    <w:p w14:paraId="55C3A880" w14:textId="77777777" w:rsidR="00B24DE8" w:rsidRDefault="00B24DE8" w:rsidP="00B24DE8">
      <w:pPr>
        <w:pStyle w:val="HeadingNumbering2"/>
      </w:pPr>
      <w:r>
        <w:t>Rockbolt performance</w:t>
      </w:r>
    </w:p>
    <w:p w14:paraId="4E2422B2" w14:textId="77777777" w:rsidR="00B24DE8" w:rsidRPr="00B11E61" w:rsidRDefault="00B24DE8" w:rsidP="00B24DE8">
      <w:pPr>
        <w:pStyle w:val="HeadingNumbering3"/>
      </w:pPr>
      <w:r>
        <w:t>Breakage</w:t>
      </w:r>
    </w:p>
    <w:p w14:paraId="5B53EB97" w14:textId="77777777" w:rsidR="00B24DE8" w:rsidRDefault="00B24DE8" w:rsidP="00B24DE8">
      <w:r>
        <w:t xml:space="preserve">In UDEC, a Rockbolt element is considered as a linear elastic material initially that may yield in the axial direction, i.e. tension or compression </w:t>
      </w:r>
      <w:r>
        <w:fldChar w:fldCharType="begin"/>
      </w:r>
      <w:r>
        <w:instrText>ADDIN RW.CITE{{128 UDEC Manual 2014}}</w:instrText>
      </w:r>
      <w:r>
        <w:fldChar w:fldCharType="separate"/>
      </w:r>
      <w:r w:rsidRPr="00A518CE">
        <w:t>(Itasca Consulting Group 2015)</w:t>
      </w:r>
      <w:r>
        <w:fldChar w:fldCharType="end"/>
      </w:r>
      <w:r>
        <w:t xml:space="preserve">. Furthermore, inelastic bending can be simulated in Rockbolt elements by identifying a limiting plastic moment. This provides the possibility to calculate the axial and bending plastic strains of the simulated bolt. The strength of the Rockbolt elements is defined at its nodal points by specifying a tensile failure strain limit (defined by the user). If the total calculated strains (axial and bending) exceed the user defined tensile failure strain limit, bolt breakage will occur at the nodal points </w:t>
      </w:r>
      <w:r>
        <w:fldChar w:fldCharType="begin"/>
      </w:r>
      <w:r>
        <w:instrText>ADDIN RW.CITE{{128 UDEC Manual 2014}}</w:instrText>
      </w:r>
      <w:r>
        <w:fldChar w:fldCharType="separate"/>
      </w:r>
      <w:r w:rsidRPr="00A518CE">
        <w:t>(Itasca Consulting Group 2015)</w:t>
      </w:r>
      <w:r>
        <w:fldChar w:fldCharType="end"/>
      </w:r>
      <w:r>
        <w:t xml:space="preserve">. In this section, the loading state and the induced strain in the bolts in the numerical models of Tests 1, 2, 4 and 5 are studied. </w:t>
      </w:r>
    </w:p>
    <w:p w14:paraId="3D81F365" w14:textId="77777777" w:rsidR="00B24DE8" w:rsidRDefault="00B24DE8" w:rsidP="00B24DE8">
      <w:r>
        <w:t>T</w:t>
      </w:r>
      <w:r w:rsidRPr="00F24190">
        <w:t>he rock</w:t>
      </w:r>
      <w:r>
        <w:t xml:space="preserve"> </w:t>
      </w:r>
      <w:r w:rsidRPr="00F24190">
        <w:t xml:space="preserve">bolts closest to the blasthole </w:t>
      </w:r>
      <w:r>
        <w:t xml:space="preserve">in the models of Tests 1 – 5 </w:t>
      </w:r>
      <w:r w:rsidRPr="00F24190">
        <w:t xml:space="preserve">showed an axial force of 240 kN (equal to the pre-defined tensile yielding limit) after 3 ms of wave propagation. </w:t>
      </w:r>
    </w:p>
    <w:p w14:paraId="3D6346FA" w14:textId="253ED3D0" w:rsidR="00B24DE8" w:rsidRDefault="00B24DE8" w:rsidP="00B24DE8">
      <w:r>
        <w:t xml:space="preserve">The rockbolt breakage state in the models of Tests 1, illustrated in </w:t>
      </w:r>
      <w:r>
        <w:fldChar w:fldCharType="begin"/>
      </w:r>
      <w:r>
        <w:instrText xml:space="preserve"> REF _Ref53694714 \r \h  \* MERGEFORMAT </w:instrText>
      </w:r>
      <w:r>
        <w:fldChar w:fldCharType="separate"/>
      </w:r>
      <w:r>
        <w:t>Figure 14</w:t>
      </w:r>
      <w:r>
        <w:fldChar w:fldCharType="end"/>
      </w:r>
      <w:r>
        <w:t>a, showed that d</w:t>
      </w:r>
      <w:r w:rsidRPr="00F24190">
        <w:t xml:space="preserve">espite the high axial loads on the rockbolts, no rockbolt breakage </w:t>
      </w:r>
      <w:r>
        <w:t>occurred</w:t>
      </w:r>
      <w:r w:rsidRPr="00972DBE">
        <w:t xml:space="preserve">. </w:t>
      </w:r>
      <w:r>
        <w:t>This was in line with the level of damage to the rockbolts observed during field Test 1, where no sign of ejection/breakage of the rockbolts was observed after he blast.</w:t>
      </w:r>
    </w:p>
    <w:p w14:paraId="24A6C422" w14:textId="76509C4A" w:rsidR="00B24DE8" w:rsidRDefault="00B24DE8" w:rsidP="00B24DE8">
      <w:r w:rsidRPr="00972DBE">
        <w:t xml:space="preserve">In Test 2, the third rockbolt from floor showed breakage at the element closest to </w:t>
      </w:r>
      <w:r w:rsidRPr="00972DBE">
        <w:lastRenderedPageBreak/>
        <w:t>the surface of the opening</w:t>
      </w:r>
      <w:r>
        <w:t xml:space="preserve"> (see </w:t>
      </w:r>
      <w:r>
        <w:fldChar w:fldCharType="begin"/>
      </w:r>
      <w:r>
        <w:instrText xml:space="preserve"> REF _Ref53694714 \r \h  \* MERGEFORMAT </w:instrText>
      </w:r>
      <w:r>
        <w:fldChar w:fldCharType="separate"/>
      </w:r>
      <w:r>
        <w:t>Figure 14</w:t>
      </w:r>
      <w:r>
        <w:fldChar w:fldCharType="end"/>
      </w:r>
      <w:r>
        <w:t>b)</w:t>
      </w:r>
      <w:r w:rsidRPr="00972DBE">
        <w:t>.</w:t>
      </w:r>
      <w:r>
        <w:t xml:space="preserve"> Despite the rockbolt breakage in the model of Test 2, the integrity of the support system is maintained, and no obvious ejection from the wall of the model can be observed. Similarly, in field Test 2 no signs of ejection from the wall was observed during damage mapping of the test wall. Furthermore, no clear evidence of the breakage of the rockbolts was found. One explanation for the breakage of the bolt in model of the Test 2 is the possible difference in formation of critical wedges or rock blocks very close to the surface of the opening between the field test and the model. T</w:t>
      </w:r>
      <w:r w:rsidRPr="006F28D4">
        <w:t>he breakage of the bolt in model of the Test 2 is because the bolt intersects the joint and large movement along the joint has occurred</w:t>
      </w:r>
      <w:r>
        <w:t>.</w:t>
      </w:r>
    </w:p>
    <w:p w14:paraId="36AE3696" w14:textId="77777777" w:rsidR="00B24DE8" w:rsidRDefault="00B24DE8" w:rsidP="00B24DE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5"/>
        <w:gridCol w:w="3935"/>
      </w:tblGrid>
      <w:tr w:rsidR="00B24DE8" w14:paraId="64C5A7A1" w14:textId="77777777" w:rsidTr="003F05A4">
        <w:tc>
          <w:tcPr>
            <w:tcW w:w="4531" w:type="dxa"/>
          </w:tcPr>
          <w:p w14:paraId="5470DBB4" w14:textId="77777777" w:rsidR="00B24DE8" w:rsidRDefault="00B24DE8" w:rsidP="00B24DE8">
            <w:pPr>
              <w:pStyle w:val="tabletext0"/>
              <w:numPr>
                <w:ilvl w:val="0"/>
                <w:numId w:val="35"/>
              </w:numPr>
            </w:pPr>
            <w:r>
              <w:t>Test 1</w:t>
            </w:r>
          </w:p>
        </w:tc>
        <w:tc>
          <w:tcPr>
            <w:tcW w:w="4531" w:type="dxa"/>
          </w:tcPr>
          <w:p w14:paraId="08A95F9C" w14:textId="77777777" w:rsidR="00B24DE8" w:rsidRDefault="00B24DE8" w:rsidP="00B24DE8">
            <w:pPr>
              <w:pStyle w:val="tabletext0"/>
              <w:numPr>
                <w:ilvl w:val="0"/>
                <w:numId w:val="35"/>
              </w:numPr>
            </w:pPr>
            <w:r>
              <w:t>Test 2</w:t>
            </w:r>
          </w:p>
        </w:tc>
      </w:tr>
      <w:tr w:rsidR="00B24DE8" w14:paraId="5E05CBF3" w14:textId="77777777" w:rsidTr="003F05A4">
        <w:tc>
          <w:tcPr>
            <w:tcW w:w="4531" w:type="dxa"/>
          </w:tcPr>
          <w:p w14:paraId="0DBCC207" w14:textId="77777777" w:rsidR="00B24DE8" w:rsidRDefault="00B24DE8" w:rsidP="00B24DE8">
            <w:pPr>
              <w:pStyle w:val="Figure"/>
            </w:pPr>
            <w:r>
              <w:rPr>
                <w:noProof/>
              </w:rPr>
              <w:drawing>
                <wp:inline distT="0" distB="0" distL="0" distR="0" wp14:anchorId="20A0CD4F" wp14:editId="53F109FE">
                  <wp:extent cx="2160000" cy="1501017"/>
                  <wp:effectExtent l="0" t="0" r="0" b="4445"/>
                  <wp:docPr id="4" name="Bildobjekt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1-afail_cropped_paper_4.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160000" cy="1501017"/>
                          </a:xfrm>
                          <a:prstGeom prst="rect">
                            <a:avLst/>
                          </a:prstGeom>
                        </pic:spPr>
                      </pic:pic>
                    </a:graphicData>
                  </a:graphic>
                </wp:inline>
              </w:drawing>
            </w:r>
          </w:p>
        </w:tc>
        <w:tc>
          <w:tcPr>
            <w:tcW w:w="4531" w:type="dxa"/>
          </w:tcPr>
          <w:p w14:paraId="1D6C47A8" w14:textId="77777777" w:rsidR="00B24DE8" w:rsidRDefault="00B24DE8" w:rsidP="00B24DE8">
            <w:pPr>
              <w:pStyle w:val="Figure"/>
            </w:pPr>
            <w:r>
              <w:rPr>
                <w:noProof/>
              </w:rPr>
              <mc:AlternateContent>
                <mc:Choice Requires="wps">
                  <w:drawing>
                    <wp:anchor distT="0" distB="0" distL="114300" distR="114300" simplePos="0" relativeHeight="251662336" behindDoc="0" locked="0" layoutInCell="1" allowOverlap="1" wp14:anchorId="61193B40" wp14:editId="2002E842">
                      <wp:simplePos x="0" y="0"/>
                      <wp:positionH relativeFrom="column">
                        <wp:posOffset>17780</wp:posOffset>
                      </wp:positionH>
                      <wp:positionV relativeFrom="paragraph">
                        <wp:posOffset>166370</wp:posOffset>
                      </wp:positionV>
                      <wp:extent cx="1127125" cy="663575"/>
                      <wp:effectExtent l="0" t="0" r="0" b="3175"/>
                      <wp:wrapNone/>
                      <wp:docPr id="16" name="Textruta 16"/>
                      <wp:cNvGraphicFramePr/>
                      <a:graphic xmlns:a="http://schemas.openxmlformats.org/drawingml/2006/main">
                        <a:graphicData uri="http://schemas.microsoft.com/office/word/2010/wordprocessingShape">
                          <wps:wsp>
                            <wps:cNvSpPr txBox="1"/>
                            <wps:spPr>
                              <a:xfrm>
                                <a:off x="0" y="0"/>
                                <a:ext cx="1127125" cy="663575"/>
                              </a:xfrm>
                              <a:prstGeom prst="rect">
                                <a:avLst/>
                              </a:prstGeom>
                              <a:noFill/>
                              <a:ln w="6350">
                                <a:noFill/>
                              </a:ln>
                            </wps:spPr>
                            <wps:txbx>
                              <w:txbxContent>
                                <w:p w14:paraId="3F07D6E4" w14:textId="77777777" w:rsidR="003F05A4" w:rsidRPr="002C2D7C" w:rsidRDefault="003F05A4" w:rsidP="00B24DE8">
                                  <w:pPr>
                                    <w:rPr>
                                      <w:sz w:val="18"/>
                                      <w:szCs w:val="18"/>
                                    </w:rPr>
                                  </w:pPr>
                                  <w:r w:rsidRPr="002C2D7C">
                                    <w:rPr>
                                      <w:sz w:val="18"/>
                                      <w:szCs w:val="18"/>
                                    </w:rPr>
                                    <w:t>Rockbolt breakage in model Test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193B40" id="Textruta 16" o:spid="_x0000_s1060" type="#_x0000_t202" style="position:absolute;left:0;text-align:left;margin-left:1.4pt;margin-top:13.1pt;width:88.75pt;height:52.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" filled="f" stroked="f" strokeweight=".5pt">
                      <v:textbox>
                        <w:txbxContent>
                          <w:p w14:paraId="3F07D6E4" w14:textId="77777777" w:rsidR="003F05A4" w:rsidRPr="002C2D7C" w:rsidRDefault="003F05A4" w:rsidP="00B24DE8">
                            <w:pPr>
                              <w:rPr>
                                <w:sz w:val="18"/>
                                <w:szCs w:val="18"/>
                              </w:rPr>
                            </w:pPr>
                            <w:r w:rsidRPr="002C2D7C">
                              <w:rPr>
                                <w:sz w:val="18"/>
                                <w:szCs w:val="18"/>
                              </w:rPr>
                              <w:t>Rockbolt breakage in model Test 2</w:t>
                            </w:r>
                          </w:p>
                        </w:txbxContent>
                      </v:textbox>
                    </v:shape>
                  </w:pict>
                </mc:Fallback>
              </mc:AlternateContent>
            </w:r>
            <w:r>
              <w:rPr>
                <w:noProof/>
              </w:rPr>
              <mc:AlternateContent>
                <mc:Choice Requires="wps">
                  <w:drawing>
                    <wp:anchor distT="0" distB="0" distL="114300" distR="114300" simplePos="0" relativeHeight="251663360" behindDoc="0" locked="0" layoutInCell="1" allowOverlap="1" wp14:anchorId="2A94F5EF" wp14:editId="2FAB9004">
                      <wp:simplePos x="0" y="0"/>
                      <wp:positionH relativeFrom="column">
                        <wp:posOffset>891540</wp:posOffset>
                      </wp:positionH>
                      <wp:positionV relativeFrom="paragraph">
                        <wp:posOffset>528320</wp:posOffset>
                      </wp:positionV>
                      <wp:extent cx="180000" cy="252000"/>
                      <wp:effectExtent l="0" t="0" r="67945" b="53340"/>
                      <wp:wrapNone/>
                      <wp:docPr id="18" name="Rak pilkoppling 18"/>
                      <wp:cNvGraphicFramePr/>
                      <a:graphic xmlns:a="http://schemas.openxmlformats.org/drawingml/2006/main">
                        <a:graphicData uri="http://schemas.microsoft.com/office/word/2010/wordprocessingShape">
                          <wps:wsp>
                            <wps:cNvCnPr/>
                            <wps:spPr>
                              <a:xfrm>
                                <a:off x="0" y="0"/>
                                <a:ext cx="180000" cy="252000"/>
                              </a:xfrm>
                              <a:prstGeom prst="straightConnector1">
                                <a:avLst/>
                              </a:prstGeom>
                              <a:ln w="63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54D7249" id="_x0000_t32" coordsize="21600,21600" o:spt="32" o:oned="t" path="m,l21600,21600e" filled="f">
                      <v:path arrowok="t" fillok="f" o:connecttype="none"/>
                      <o:lock v:ext="edit" shapetype="t"/>
                    </v:shapetype>
                    <v:shape id="Rak pilkoppling 18" o:spid="_x0000_s1026" type="#_x0000_t32" style="position:absolute;margin-left:70.2pt;margin-top:41.6pt;width:14.15pt;height:19.8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" strokecolor="black [3213]" strokeweight=".5pt">
                      <v:stroke endarrow="block" joinstyle="miter"/>
                    </v:shape>
                  </w:pict>
                </mc:Fallback>
              </mc:AlternateContent>
            </w:r>
            <w:r>
              <w:rPr>
                <w:noProof/>
              </w:rPr>
              <mc:AlternateContent>
                <mc:Choice Requires="wps">
                  <w:drawing>
                    <wp:anchor distT="0" distB="0" distL="114300" distR="114300" simplePos="0" relativeHeight="251661312" behindDoc="0" locked="0" layoutInCell="1" allowOverlap="1" wp14:anchorId="63C0BA26" wp14:editId="73B235B1">
                      <wp:simplePos x="0" y="0"/>
                      <wp:positionH relativeFrom="column">
                        <wp:posOffset>1062990</wp:posOffset>
                      </wp:positionH>
                      <wp:positionV relativeFrom="paragraph">
                        <wp:posOffset>775970</wp:posOffset>
                      </wp:positionV>
                      <wp:extent cx="216000" cy="216000"/>
                      <wp:effectExtent l="0" t="0" r="12700" b="12700"/>
                      <wp:wrapNone/>
                      <wp:docPr id="13" name="Ellips 13"/>
                      <wp:cNvGraphicFramePr/>
                      <a:graphic xmlns:a="http://schemas.openxmlformats.org/drawingml/2006/main">
                        <a:graphicData uri="http://schemas.microsoft.com/office/word/2010/wordprocessingShape">
                          <wps:wsp>
                            <wps:cNvSpPr/>
                            <wps:spPr>
                              <a:xfrm>
                                <a:off x="0" y="0"/>
                                <a:ext cx="216000" cy="216000"/>
                              </a:xfrm>
                              <a:prstGeom prst="ellipse">
                                <a:avLst/>
                              </a:prstGeom>
                              <a:noFill/>
                              <a:ln w="12700">
                                <a:solidFill>
                                  <a:srgbClr val="FF0000"/>
                                </a:solidFill>
                                <a:prstDash val="dash"/>
                              </a:ln>
                            </wps:spPr>
                            <wps:style>
                              <a:lnRef idx="2">
                                <a:schemeClr val="accent1">
                                  <a:shade val="50000"/>
                                </a:schemeClr>
                              </a:lnRef>
                              <a:fillRef idx="1">
                                <a:schemeClr val="accent1"/>
                              </a:fillRef>
                              <a:effectRef idx="0">
                                <a:schemeClr val="accent1"/>
                              </a:effectRef>
                              <a:fontRef idx="minor">
                                <a:schemeClr val="lt1"/>
                              </a:fontRef>
                            </wps:style>
                            <wps:txbx>
                              <w:txbxContent>
                                <w:p w14:paraId="63238C62" w14:textId="77777777" w:rsidR="003F05A4" w:rsidRDefault="003F05A4" w:rsidP="00B24DE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3C0BA26" id="Ellips 13" o:spid="_x0000_s1061" style="position:absolute;left:0;text-align:left;margin-left:83.7pt;margin-top:61.1pt;width:17pt;height:1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" filled="f" strokecolor="red" strokeweight="1pt">
                      <v:stroke dashstyle="dash" joinstyle="miter"/>
                      <v:textbox>
                        <w:txbxContent>
                          <w:p w14:paraId="63238C62" w14:textId="77777777" w:rsidR="003F05A4" w:rsidRDefault="003F05A4" w:rsidP="00B24DE8">
                            <w:pPr>
                              <w:jc w:val="center"/>
                            </w:pPr>
                          </w:p>
                        </w:txbxContent>
                      </v:textbox>
                    </v:oval>
                  </w:pict>
                </mc:Fallback>
              </mc:AlternateContent>
            </w:r>
            <w:r>
              <w:rPr>
                <w:noProof/>
              </w:rPr>
              <w:drawing>
                <wp:inline distT="0" distB="0" distL="0" distR="0" wp14:anchorId="16C2CB1A" wp14:editId="49F66B67">
                  <wp:extent cx="2048255" cy="1520261"/>
                  <wp:effectExtent l="0" t="0" r="9525" b="3810"/>
                  <wp:docPr id="11" name="Bildobjekt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2-afail_cropped_paper_4.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059644" cy="1528714"/>
                          </a:xfrm>
                          <a:prstGeom prst="rect">
                            <a:avLst/>
                          </a:prstGeom>
                        </pic:spPr>
                      </pic:pic>
                    </a:graphicData>
                  </a:graphic>
                </wp:inline>
              </w:drawing>
            </w:r>
          </w:p>
        </w:tc>
      </w:tr>
    </w:tbl>
    <w:p w14:paraId="1F6E13E7" w14:textId="5C0DAD79" w:rsidR="00B24DE8" w:rsidRPr="00B24DE8" w:rsidRDefault="00B24DE8" w:rsidP="00B24DE8">
      <w:pPr>
        <w:pStyle w:val="Figure"/>
      </w:pPr>
      <w:bookmarkStart w:id="41" w:name="_Ref53694714"/>
      <w:r w:rsidRPr="00B24DE8">
        <w:t xml:space="preserve">Figure </w:t>
      </w:r>
      <w:r w:rsidRPr="00B24DE8">
        <w:fldChar w:fldCharType="begin"/>
      </w:r>
      <w:r w:rsidRPr="00B24DE8">
        <w:instrText xml:space="preserve"> SEQ Figure \* ARABIC </w:instrText>
      </w:r>
      <w:r w:rsidRPr="00B24DE8">
        <w:fldChar w:fldCharType="separate"/>
      </w:r>
      <w:r w:rsidR="005F09FD">
        <w:rPr>
          <w:noProof/>
        </w:rPr>
        <w:t>14</w:t>
      </w:r>
      <w:r w:rsidRPr="00B24DE8">
        <w:fldChar w:fldCharType="end"/>
      </w:r>
      <w:r w:rsidRPr="00B24DE8">
        <w:t>: Rockbolts breakage state in a) Test 1, and b) Test 2</w:t>
      </w:r>
      <w:bookmarkEnd w:id="41"/>
    </w:p>
    <w:p w14:paraId="2280CCF0" w14:textId="77777777" w:rsidR="00B24DE8" w:rsidRDefault="00B24DE8" w:rsidP="00B24DE8">
      <w:r w:rsidRPr="009F2562">
        <w:fldChar w:fldCharType="begin"/>
      </w:r>
      <w:r w:rsidRPr="009F2562">
        <w:instrText xml:space="preserve"> REF _Ref481656208 \r \h  \* MERGEFORMAT </w:instrText>
      </w:r>
      <w:r w:rsidRPr="009F2562">
        <w:fldChar w:fldCharType="separate"/>
      </w:r>
      <w:r>
        <w:t>Figure 15</w:t>
      </w:r>
      <w:r w:rsidRPr="009F2562">
        <w:fldChar w:fldCharType="end"/>
      </w:r>
      <w:r w:rsidRPr="009F2562">
        <w:t xml:space="preserve">a and b show the state of the rockbolts for Tests 4 and 5. </w:t>
      </w:r>
      <w:r>
        <w:t>Rockbolt breakage can be observed c</w:t>
      </w:r>
      <w:r w:rsidRPr="009F2562">
        <w:t>lose to the surface of the opening</w:t>
      </w:r>
      <w:r>
        <w:t xml:space="preserve"> where</w:t>
      </w:r>
      <w:r w:rsidRPr="009F2562">
        <w:t xml:space="preserve"> the outermost parts</w:t>
      </w:r>
      <w:r w:rsidRPr="00972DBE">
        <w:t xml:space="preserve"> of the </w:t>
      </w:r>
      <w:r>
        <w:t>rock</w:t>
      </w:r>
      <w:r w:rsidRPr="00972DBE">
        <w:t>bolts are moving together</w:t>
      </w:r>
      <w:r>
        <w:t xml:space="preserve"> with the blocks which are detached from the rock mass. The rockbolts broken close to the surface of the opening were at the length between 0.1 – 0.6 m in the numerical models of Tests 4 and 5. This is the length of the rockbolt which is ejected from the wall due to the stress wave reflection. Since the burden in Tests 4 and 5 were fully destructed, the rest of the remaining length (2.0 – 2.5 m) of the bolt in the burden, is ejected in the next phase due to the expansion of blasting gases. </w:t>
      </w:r>
    </w:p>
    <w:p w14:paraId="4242E89B" w14:textId="77777777" w:rsidR="00B24DE8" w:rsidRDefault="00B24DE8" w:rsidP="00B24DE8">
      <w:r>
        <w:t>Mapping of the ejected rockbolts af</w:t>
      </w:r>
      <w:r w:rsidRPr="000D54DC">
        <w:t>ter the blast in field</w:t>
      </w:r>
      <w:r w:rsidRPr="00F30E4C">
        <w:t xml:space="preserve"> Tests 4 and 5</w:t>
      </w:r>
      <w:r>
        <w:t>,</w:t>
      </w:r>
      <w:r w:rsidRPr="00F30E4C">
        <w:t xml:space="preserve"> showed that some of the </w:t>
      </w:r>
      <w:r>
        <w:t xml:space="preserve">rockbolts were broken into small pieces with lengths in the interval 0.5 – 1 m. Mapping of the rockbolts in the field also showed that the </w:t>
      </w:r>
      <w:r w:rsidRPr="00F30E4C">
        <w:t xml:space="preserve">rockbolts </w:t>
      </w:r>
      <w:r>
        <w:t xml:space="preserve">were ejected and broken into pieces with lengths of 2 – 2.5 m (see </w:t>
      </w:r>
      <w:r>
        <w:fldChar w:fldCharType="begin"/>
      </w:r>
      <w:r>
        <w:instrText xml:space="preserve"> REF _Ref481656208 \r \h </w:instrText>
      </w:r>
      <w:r>
        <w:fldChar w:fldCharType="separate"/>
      </w:r>
      <w:r>
        <w:t>Figure 15</w:t>
      </w:r>
      <w:r>
        <w:fldChar w:fldCharType="end"/>
      </w:r>
      <w:r>
        <w:t>c). This was in line with the observed rockbolt breakage in the numerical analysis of the Tests 4 and 5.</w:t>
      </w:r>
    </w:p>
    <w:p w14:paraId="1BE25ED9" w14:textId="77777777" w:rsidR="00B24DE8" w:rsidRPr="008853B9" w:rsidRDefault="00B24DE8" w:rsidP="00B24DE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95"/>
        <w:gridCol w:w="3665"/>
      </w:tblGrid>
      <w:tr w:rsidR="00B24DE8" w:rsidRPr="00DA4F64" w14:paraId="6BA3FFA4" w14:textId="77777777" w:rsidTr="003F05A4">
        <w:tc>
          <w:tcPr>
            <w:tcW w:w="4536" w:type="dxa"/>
          </w:tcPr>
          <w:p w14:paraId="565D6AD2" w14:textId="77777777" w:rsidR="00B24DE8" w:rsidRPr="00DA4F64" w:rsidRDefault="00B24DE8" w:rsidP="003F05A4">
            <w:pPr>
              <w:pStyle w:val="tabletext0"/>
            </w:pPr>
            <w:r>
              <w:t>a)</w:t>
            </w:r>
            <w:r w:rsidRPr="00DA4F64">
              <w:t xml:space="preserve"> Test 4</w:t>
            </w:r>
          </w:p>
        </w:tc>
        <w:tc>
          <w:tcPr>
            <w:tcW w:w="4536" w:type="dxa"/>
          </w:tcPr>
          <w:p w14:paraId="58D7D8C6" w14:textId="77777777" w:rsidR="00B24DE8" w:rsidRPr="00DA4F64" w:rsidRDefault="00B24DE8" w:rsidP="003F05A4">
            <w:pPr>
              <w:pStyle w:val="tabletext0"/>
            </w:pPr>
            <w:r>
              <w:t xml:space="preserve">b) </w:t>
            </w:r>
            <w:r w:rsidRPr="00DA4F64">
              <w:t>Test 5</w:t>
            </w:r>
          </w:p>
        </w:tc>
      </w:tr>
      <w:tr w:rsidR="00B24DE8" w:rsidRPr="00DA4F64" w14:paraId="4678CD63" w14:textId="77777777" w:rsidTr="003F05A4">
        <w:tc>
          <w:tcPr>
            <w:tcW w:w="4536" w:type="dxa"/>
          </w:tcPr>
          <w:p w14:paraId="0D931D02" w14:textId="77777777" w:rsidR="00B24DE8" w:rsidRPr="00DA4F64" w:rsidRDefault="00B24DE8" w:rsidP="00B24DE8">
            <w:pPr>
              <w:pStyle w:val="Figure"/>
            </w:pPr>
            <w:r>
              <w:rPr>
                <w:noProof/>
              </w:rPr>
              <w:lastRenderedPageBreak/>
              <mc:AlternateContent>
                <mc:Choice Requires="wps">
                  <w:drawing>
                    <wp:anchor distT="0" distB="0" distL="114300" distR="114300" simplePos="0" relativeHeight="251667456" behindDoc="0" locked="0" layoutInCell="1" allowOverlap="1" wp14:anchorId="0D8328C9" wp14:editId="7BC05CBD">
                      <wp:simplePos x="0" y="0"/>
                      <wp:positionH relativeFrom="column">
                        <wp:posOffset>1670050</wp:posOffset>
                      </wp:positionH>
                      <wp:positionV relativeFrom="paragraph">
                        <wp:posOffset>629285</wp:posOffset>
                      </wp:positionV>
                      <wp:extent cx="180000" cy="250825"/>
                      <wp:effectExtent l="38100" t="0" r="29845" b="53975"/>
                      <wp:wrapNone/>
                      <wp:docPr id="42" name="Rak pilkoppling 42"/>
                      <wp:cNvGraphicFramePr/>
                      <a:graphic xmlns:a="http://schemas.openxmlformats.org/drawingml/2006/main">
                        <a:graphicData uri="http://schemas.microsoft.com/office/word/2010/wordprocessingShape">
                          <wps:wsp>
                            <wps:cNvCnPr/>
                            <wps:spPr>
                              <a:xfrm flipH="1">
                                <a:off x="0" y="0"/>
                                <a:ext cx="180000" cy="250825"/>
                              </a:xfrm>
                              <a:prstGeom prst="straightConnector1">
                                <a:avLst/>
                              </a:prstGeom>
                              <a:ln w="63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6EE9B265" id="Rak pilkoppling 42" o:spid="_x0000_s1026" type="#_x0000_t32" style="position:absolute;margin-left:131.5pt;margin-top:49.55pt;width:14.15pt;height:19.75pt;flip:x;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" strokecolor="black [3213]" strokeweight=".5pt">
                      <v:stroke endarrow="block" joinstyle="miter"/>
                    </v:shape>
                  </w:pict>
                </mc:Fallback>
              </mc:AlternateContent>
            </w:r>
            <w:r>
              <w:rPr>
                <w:noProof/>
              </w:rPr>
              <mc:AlternateContent>
                <mc:Choice Requires="wps">
                  <w:drawing>
                    <wp:anchor distT="0" distB="0" distL="114300" distR="114300" simplePos="0" relativeHeight="251666432" behindDoc="0" locked="0" layoutInCell="1" allowOverlap="1" wp14:anchorId="1DB2C7EE" wp14:editId="6EACC64E">
                      <wp:simplePos x="0" y="0"/>
                      <wp:positionH relativeFrom="column">
                        <wp:posOffset>1358900</wp:posOffset>
                      </wp:positionH>
                      <wp:positionV relativeFrom="paragraph">
                        <wp:posOffset>156210</wp:posOffset>
                      </wp:positionV>
                      <wp:extent cx="1054100" cy="682625"/>
                      <wp:effectExtent l="0" t="0" r="0" b="3175"/>
                      <wp:wrapNone/>
                      <wp:docPr id="41" name="Textruta 41"/>
                      <wp:cNvGraphicFramePr/>
                      <a:graphic xmlns:a="http://schemas.openxmlformats.org/drawingml/2006/main">
                        <a:graphicData uri="http://schemas.microsoft.com/office/word/2010/wordprocessingShape">
                          <wps:wsp>
                            <wps:cNvSpPr txBox="1"/>
                            <wps:spPr>
                              <a:xfrm>
                                <a:off x="0" y="0"/>
                                <a:ext cx="1054100" cy="682625"/>
                              </a:xfrm>
                              <a:prstGeom prst="rect">
                                <a:avLst/>
                              </a:prstGeom>
                              <a:noFill/>
                              <a:ln w="6350">
                                <a:noFill/>
                              </a:ln>
                            </wps:spPr>
                            <wps:txbx>
                              <w:txbxContent>
                                <w:p w14:paraId="140FADD9" w14:textId="77777777" w:rsidR="003F05A4" w:rsidRPr="008F5618" w:rsidRDefault="003F05A4" w:rsidP="00B24DE8">
                                  <w:pPr>
                                    <w:rPr>
                                      <w:sz w:val="18"/>
                                      <w:szCs w:val="18"/>
                                    </w:rPr>
                                  </w:pPr>
                                  <w:r w:rsidRPr="008F5618">
                                    <w:rPr>
                                      <w:sz w:val="18"/>
                                      <w:szCs w:val="18"/>
                                    </w:rPr>
                                    <w:t xml:space="preserve">Rockbolt breakage in model Test </w:t>
                                  </w:r>
                                  <w:r>
                                    <w:rPr>
                                      <w:sz w:val="18"/>
                                      <w:szCs w:val="18"/>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B2C7EE" id="Textruta 41" o:spid="_x0000_s1062" type="#_x0000_t202" style="position:absolute;left:0;text-align:left;margin-left:107pt;margin-top:12.3pt;width:83pt;height:53.7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" filled="f" stroked="f" strokeweight=".5pt">
                      <v:textbox>
                        <w:txbxContent>
                          <w:p w14:paraId="140FADD9" w14:textId="77777777" w:rsidR="003F05A4" w:rsidRPr="008F5618" w:rsidRDefault="003F05A4" w:rsidP="00B24DE8">
                            <w:pPr>
                              <w:rPr>
                                <w:sz w:val="18"/>
                                <w:szCs w:val="18"/>
                              </w:rPr>
                            </w:pPr>
                            <w:r w:rsidRPr="008F5618">
                              <w:rPr>
                                <w:sz w:val="18"/>
                                <w:szCs w:val="18"/>
                              </w:rPr>
                              <w:t xml:space="preserve">Rockbolt breakage in model Test </w:t>
                            </w:r>
                            <w:r>
                              <w:rPr>
                                <w:sz w:val="18"/>
                                <w:szCs w:val="18"/>
                              </w:rPr>
                              <w:t>4</w:t>
                            </w:r>
                          </w:p>
                        </w:txbxContent>
                      </v:textbox>
                    </v:shape>
                  </w:pict>
                </mc:Fallback>
              </mc:AlternateContent>
            </w:r>
            <w:r>
              <w:rPr>
                <w:noProof/>
              </w:rPr>
              <mc:AlternateContent>
                <mc:Choice Requires="wps">
                  <w:drawing>
                    <wp:anchor distT="0" distB="0" distL="114300" distR="114300" simplePos="0" relativeHeight="251664384" behindDoc="0" locked="0" layoutInCell="1" allowOverlap="1" wp14:anchorId="75409E29" wp14:editId="4B00869A">
                      <wp:simplePos x="0" y="0"/>
                      <wp:positionH relativeFrom="column">
                        <wp:posOffset>968375</wp:posOffset>
                      </wp:positionH>
                      <wp:positionV relativeFrom="paragraph">
                        <wp:posOffset>711835</wp:posOffset>
                      </wp:positionV>
                      <wp:extent cx="720000" cy="720000"/>
                      <wp:effectExtent l="0" t="0" r="23495" b="23495"/>
                      <wp:wrapNone/>
                      <wp:docPr id="32" name="Ellips 32"/>
                      <wp:cNvGraphicFramePr/>
                      <a:graphic xmlns:a="http://schemas.openxmlformats.org/drawingml/2006/main">
                        <a:graphicData uri="http://schemas.microsoft.com/office/word/2010/wordprocessingShape">
                          <wps:wsp>
                            <wps:cNvSpPr/>
                            <wps:spPr>
                              <a:xfrm>
                                <a:off x="0" y="0"/>
                                <a:ext cx="720000" cy="720000"/>
                              </a:xfrm>
                              <a:prstGeom prst="ellipse">
                                <a:avLst/>
                              </a:prstGeom>
                              <a:noFill/>
                              <a:ln w="12700">
                                <a:solidFill>
                                  <a:srgbClr val="FF0000"/>
                                </a:solidFill>
                                <a:prstDash val="dash"/>
                              </a:ln>
                            </wps:spPr>
                            <wps:style>
                              <a:lnRef idx="2">
                                <a:schemeClr val="accent1">
                                  <a:shade val="50000"/>
                                </a:schemeClr>
                              </a:lnRef>
                              <a:fillRef idx="1">
                                <a:schemeClr val="accent1"/>
                              </a:fillRef>
                              <a:effectRef idx="0">
                                <a:schemeClr val="accent1"/>
                              </a:effectRef>
                              <a:fontRef idx="minor">
                                <a:schemeClr val="lt1"/>
                              </a:fontRef>
                            </wps:style>
                            <wps:txbx>
                              <w:txbxContent>
                                <w:p w14:paraId="1584E4E5" w14:textId="77777777" w:rsidR="003F05A4" w:rsidRDefault="003F05A4" w:rsidP="00B24DE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5409E29" id="Ellips 32" o:spid="_x0000_s1063" style="position:absolute;left:0;text-align:left;margin-left:76.25pt;margin-top:56.05pt;width:56.7pt;height:56.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" filled="f" strokecolor="red" strokeweight="1pt">
                      <v:stroke dashstyle="dash" joinstyle="miter"/>
                      <v:textbox>
                        <w:txbxContent>
                          <w:p w14:paraId="1584E4E5" w14:textId="77777777" w:rsidR="003F05A4" w:rsidRDefault="003F05A4" w:rsidP="00B24DE8">
                            <w:pPr>
                              <w:jc w:val="center"/>
                            </w:pPr>
                          </w:p>
                        </w:txbxContent>
                      </v:textbox>
                    </v:oval>
                  </w:pict>
                </mc:Fallback>
              </mc:AlternateContent>
            </w:r>
            <w:r>
              <w:rPr>
                <w:noProof/>
              </w:rPr>
              <w:drawing>
                <wp:inline distT="0" distB="0" distL="0" distR="0" wp14:anchorId="6E389796" wp14:editId="0C1C46F0">
                  <wp:extent cx="2160000" cy="1772221"/>
                  <wp:effectExtent l="0" t="0" r="0" b="0"/>
                  <wp:docPr id="19" name="Bildobjekt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4-afail_cropped_paper_4.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160000" cy="1772221"/>
                          </a:xfrm>
                          <a:prstGeom prst="rect">
                            <a:avLst/>
                          </a:prstGeom>
                        </pic:spPr>
                      </pic:pic>
                    </a:graphicData>
                  </a:graphic>
                </wp:inline>
              </w:drawing>
            </w:r>
          </w:p>
        </w:tc>
        <w:tc>
          <w:tcPr>
            <w:tcW w:w="4536" w:type="dxa"/>
          </w:tcPr>
          <w:p w14:paraId="5FCC94E4" w14:textId="77777777" w:rsidR="00B24DE8" w:rsidRPr="00DA4F64" w:rsidRDefault="00B24DE8" w:rsidP="00B24DE8">
            <w:pPr>
              <w:pStyle w:val="Figure"/>
            </w:pPr>
            <w:r>
              <w:rPr>
                <w:noProof/>
              </w:rPr>
              <mc:AlternateContent>
                <mc:Choice Requires="wps">
                  <w:drawing>
                    <wp:anchor distT="0" distB="0" distL="114300" distR="114300" simplePos="0" relativeHeight="251669504" behindDoc="0" locked="0" layoutInCell="1" allowOverlap="1" wp14:anchorId="33DA18F7" wp14:editId="50FC82E9">
                      <wp:simplePos x="0" y="0"/>
                      <wp:positionH relativeFrom="column">
                        <wp:posOffset>266700</wp:posOffset>
                      </wp:positionH>
                      <wp:positionV relativeFrom="paragraph">
                        <wp:posOffset>273685</wp:posOffset>
                      </wp:positionV>
                      <wp:extent cx="1092200" cy="514350"/>
                      <wp:effectExtent l="0" t="0" r="0" b="0"/>
                      <wp:wrapNone/>
                      <wp:docPr id="44" name="Textruta 44"/>
                      <wp:cNvGraphicFramePr/>
                      <a:graphic xmlns:a="http://schemas.openxmlformats.org/drawingml/2006/main">
                        <a:graphicData uri="http://schemas.microsoft.com/office/word/2010/wordprocessingShape">
                          <wps:wsp>
                            <wps:cNvSpPr txBox="1"/>
                            <wps:spPr>
                              <a:xfrm>
                                <a:off x="0" y="0"/>
                                <a:ext cx="1092200" cy="514350"/>
                              </a:xfrm>
                              <a:prstGeom prst="rect">
                                <a:avLst/>
                              </a:prstGeom>
                              <a:noFill/>
                              <a:ln w="6350">
                                <a:noFill/>
                              </a:ln>
                            </wps:spPr>
                            <wps:txbx>
                              <w:txbxContent>
                                <w:p w14:paraId="12CBB1D0" w14:textId="77777777" w:rsidR="003F05A4" w:rsidRPr="006F24B5" w:rsidRDefault="003F05A4" w:rsidP="00B24DE8">
                                  <w:pPr>
                                    <w:rPr>
                                      <w:sz w:val="18"/>
                                      <w:szCs w:val="18"/>
                                    </w:rPr>
                                  </w:pPr>
                                  <w:r w:rsidRPr="006F24B5">
                                    <w:rPr>
                                      <w:sz w:val="18"/>
                                      <w:szCs w:val="18"/>
                                    </w:rPr>
                                    <w:t xml:space="preserve">Rockbolt breakage in model Test </w:t>
                                  </w:r>
                                  <w:r>
                                    <w:rPr>
                                      <w:sz w:val="18"/>
                                      <w:szCs w:val="18"/>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DA18F7" id="Textruta 44" o:spid="_x0000_s1064" type="#_x0000_t202" style="position:absolute;left:0;text-align:left;margin-left:21pt;margin-top:21.55pt;width:86pt;height:40.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" filled="f" stroked="f" strokeweight=".5pt">
                      <v:textbox>
                        <w:txbxContent>
                          <w:p w14:paraId="12CBB1D0" w14:textId="77777777" w:rsidR="003F05A4" w:rsidRPr="006F24B5" w:rsidRDefault="003F05A4" w:rsidP="00B24DE8">
                            <w:pPr>
                              <w:rPr>
                                <w:sz w:val="18"/>
                                <w:szCs w:val="18"/>
                              </w:rPr>
                            </w:pPr>
                            <w:r w:rsidRPr="006F24B5">
                              <w:rPr>
                                <w:sz w:val="18"/>
                                <w:szCs w:val="18"/>
                              </w:rPr>
                              <w:t xml:space="preserve">Rockbolt breakage in model Test </w:t>
                            </w:r>
                            <w:r>
                              <w:rPr>
                                <w:sz w:val="18"/>
                                <w:szCs w:val="18"/>
                              </w:rPr>
                              <w:t>5</w:t>
                            </w:r>
                          </w:p>
                        </w:txbxContent>
                      </v:textbox>
                    </v:shape>
                  </w:pict>
                </mc:Fallback>
              </mc:AlternateContent>
            </w:r>
            <w:r>
              <w:rPr>
                <w:noProof/>
              </w:rPr>
              <mc:AlternateContent>
                <mc:Choice Requires="wps">
                  <w:drawing>
                    <wp:anchor distT="0" distB="0" distL="114300" distR="114300" simplePos="0" relativeHeight="251668480" behindDoc="0" locked="0" layoutInCell="1" allowOverlap="1" wp14:anchorId="023713EB" wp14:editId="1603C7BC">
                      <wp:simplePos x="0" y="0"/>
                      <wp:positionH relativeFrom="column">
                        <wp:posOffset>962025</wp:posOffset>
                      </wp:positionH>
                      <wp:positionV relativeFrom="paragraph">
                        <wp:posOffset>784860</wp:posOffset>
                      </wp:positionV>
                      <wp:extent cx="180000" cy="252000"/>
                      <wp:effectExtent l="0" t="0" r="67945" b="53340"/>
                      <wp:wrapNone/>
                      <wp:docPr id="43" name="Rak pilkoppling 43"/>
                      <wp:cNvGraphicFramePr/>
                      <a:graphic xmlns:a="http://schemas.openxmlformats.org/drawingml/2006/main">
                        <a:graphicData uri="http://schemas.microsoft.com/office/word/2010/wordprocessingShape">
                          <wps:wsp>
                            <wps:cNvCnPr/>
                            <wps:spPr>
                              <a:xfrm>
                                <a:off x="0" y="0"/>
                                <a:ext cx="180000" cy="252000"/>
                              </a:xfrm>
                              <a:prstGeom prst="straightConnector1">
                                <a:avLst/>
                              </a:prstGeom>
                              <a:ln w="63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DD51E64" id="Rak pilkoppling 43" o:spid="_x0000_s1026" type="#_x0000_t32" style="position:absolute;margin-left:75.75pt;margin-top:61.8pt;width:14.15pt;height:19.8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" strokecolor="black [3213]" strokeweight=".5pt">
                      <v:stroke endarrow="block" joinstyle="miter"/>
                    </v:shape>
                  </w:pict>
                </mc:Fallback>
              </mc:AlternateContent>
            </w:r>
            <w:r>
              <w:rPr>
                <w:noProof/>
              </w:rPr>
              <mc:AlternateContent>
                <mc:Choice Requires="wps">
                  <w:drawing>
                    <wp:anchor distT="0" distB="0" distL="114300" distR="114300" simplePos="0" relativeHeight="251665408" behindDoc="0" locked="0" layoutInCell="1" allowOverlap="1" wp14:anchorId="2A1234F8" wp14:editId="1786C505">
                      <wp:simplePos x="0" y="0"/>
                      <wp:positionH relativeFrom="column">
                        <wp:posOffset>1120775</wp:posOffset>
                      </wp:positionH>
                      <wp:positionV relativeFrom="paragraph">
                        <wp:posOffset>988060</wp:posOffset>
                      </wp:positionV>
                      <wp:extent cx="432000" cy="432000"/>
                      <wp:effectExtent l="0" t="0" r="25400" b="25400"/>
                      <wp:wrapNone/>
                      <wp:docPr id="40" name="Ellips 40"/>
                      <wp:cNvGraphicFramePr/>
                      <a:graphic xmlns:a="http://schemas.openxmlformats.org/drawingml/2006/main">
                        <a:graphicData uri="http://schemas.microsoft.com/office/word/2010/wordprocessingShape">
                          <wps:wsp>
                            <wps:cNvSpPr/>
                            <wps:spPr>
                              <a:xfrm>
                                <a:off x="0" y="0"/>
                                <a:ext cx="432000" cy="432000"/>
                              </a:xfrm>
                              <a:prstGeom prst="ellipse">
                                <a:avLst/>
                              </a:prstGeom>
                              <a:noFill/>
                              <a:ln w="12700">
                                <a:solidFill>
                                  <a:srgbClr val="FF0000"/>
                                </a:solidFill>
                                <a:prstDash val="dash"/>
                              </a:ln>
                            </wps:spPr>
                            <wps:style>
                              <a:lnRef idx="2">
                                <a:schemeClr val="accent1">
                                  <a:shade val="50000"/>
                                </a:schemeClr>
                              </a:lnRef>
                              <a:fillRef idx="1">
                                <a:schemeClr val="accent1"/>
                              </a:fillRef>
                              <a:effectRef idx="0">
                                <a:schemeClr val="accent1"/>
                              </a:effectRef>
                              <a:fontRef idx="minor">
                                <a:schemeClr val="lt1"/>
                              </a:fontRef>
                            </wps:style>
                            <wps:txbx>
                              <w:txbxContent>
                                <w:p w14:paraId="336DA25F" w14:textId="77777777" w:rsidR="003F05A4" w:rsidRDefault="003F05A4" w:rsidP="00B24DE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A1234F8" id="Ellips 40" o:spid="_x0000_s1065" style="position:absolute;left:0;text-align:left;margin-left:88.25pt;margin-top:77.8pt;width:34pt;height:34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" filled="f" strokecolor="red" strokeweight="1pt">
                      <v:stroke dashstyle="dash" joinstyle="miter"/>
                      <v:textbox>
                        <w:txbxContent>
                          <w:p w14:paraId="336DA25F" w14:textId="77777777" w:rsidR="003F05A4" w:rsidRDefault="003F05A4" w:rsidP="00B24DE8">
                            <w:pPr>
                              <w:jc w:val="center"/>
                            </w:pPr>
                          </w:p>
                        </w:txbxContent>
                      </v:textbox>
                    </v:oval>
                  </w:pict>
                </mc:Fallback>
              </mc:AlternateContent>
            </w:r>
            <w:r>
              <w:rPr>
                <w:noProof/>
              </w:rPr>
              <w:drawing>
                <wp:inline distT="0" distB="0" distL="0" distR="0" wp14:anchorId="284109C4" wp14:editId="6220597A">
                  <wp:extent cx="2203789" cy="1769883"/>
                  <wp:effectExtent l="0" t="0" r="6350" b="1905"/>
                  <wp:docPr id="31" name="Bildobjekt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5-afail_cropped_Paper_4.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207952" cy="1773226"/>
                          </a:xfrm>
                          <a:prstGeom prst="rect">
                            <a:avLst/>
                          </a:prstGeom>
                        </pic:spPr>
                      </pic:pic>
                    </a:graphicData>
                  </a:graphic>
                </wp:inline>
              </w:drawing>
            </w:r>
          </w:p>
        </w:tc>
      </w:tr>
      <w:tr w:rsidR="00B24DE8" w:rsidRPr="00DA4F64" w14:paraId="4C077BB7" w14:textId="77777777" w:rsidTr="003F05A4">
        <w:tc>
          <w:tcPr>
            <w:tcW w:w="4536" w:type="dxa"/>
          </w:tcPr>
          <w:p w14:paraId="236C31A6" w14:textId="77777777" w:rsidR="00B24DE8" w:rsidRPr="00DA4F64" w:rsidRDefault="00B24DE8" w:rsidP="003F05A4">
            <w:pPr>
              <w:pStyle w:val="tabletext0"/>
              <w:rPr>
                <w:noProof/>
                <w:lang w:val="sv-SE"/>
              </w:rPr>
            </w:pPr>
            <w:r w:rsidRPr="00DA4F64">
              <w:rPr>
                <w:noProof/>
                <w:lang w:val="sv-SE"/>
              </w:rPr>
              <w:t>c)</w:t>
            </w:r>
          </w:p>
        </w:tc>
        <w:tc>
          <w:tcPr>
            <w:tcW w:w="4536" w:type="dxa"/>
          </w:tcPr>
          <w:p w14:paraId="08B96940" w14:textId="77777777" w:rsidR="00B24DE8" w:rsidRPr="00DA4F64" w:rsidRDefault="00B24DE8" w:rsidP="003F05A4">
            <w:pPr>
              <w:pStyle w:val="tabletext0"/>
              <w:rPr>
                <w:noProof/>
                <w:lang w:val="sv-SE"/>
              </w:rPr>
            </w:pPr>
          </w:p>
        </w:tc>
      </w:tr>
      <w:tr w:rsidR="00B24DE8" w:rsidRPr="00DA4F64" w14:paraId="7F9BDAAC" w14:textId="77777777" w:rsidTr="003F05A4">
        <w:tc>
          <w:tcPr>
            <w:tcW w:w="4536" w:type="dxa"/>
          </w:tcPr>
          <w:p w14:paraId="5621EF8D" w14:textId="77777777" w:rsidR="00B24DE8" w:rsidRPr="00DA4F64" w:rsidRDefault="00B24DE8" w:rsidP="00B24DE8">
            <w:pPr>
              <w:pStyle w:val="Figure"/>
            </w:pPr>
            <w:r w:rsidRPr="00DA4F64">
              <w:rPr>
                <w:noProof/>
                <w:lang w:eastAsia="en-US"/>
              </w:rPr>
              <w:drawing>
                <wp:inline distT="0" distB="0" distL="0" distR="0" wp14:anchorId="0E157CC8" wp14:editId="6960C7DD">
                  <wp:extent cx="2614246" cy="1739177"/>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628622" cy="1748741"/>
                          </a:xfrm>
                          <a:prstGeom prst="rect">
                            <a:avLst/>
                          </a:prstGeom>
                          <a:noFill/>
                        </pic:spPr>
                      </pic:pic>
                    </a:graphicData>
                  </a:graphic>
                </wp:inline>
              </w:drawing>
            </w:r>
          </w:p>
        </w:tc>
        <w:tc>
          <w:tcPr>
            <w:tcW w:w="4536" w:type="dxa"/>
          </w:tcPr>
          <w:p w14:paraId="6EEFC66B" w14:textId="77777777" w:rsidR="00B24DE8" w:rsidRPr="00DA4F64" w:rsidRDefault="00B24DE8" w:rsidP="00B24DE8">
            <w:pPr>
              <w:pStyle w:val="tabletext0"/>
              <w:keepNext/>
            </w:pPr>
          </w:p>
        </w:tc>
      </w:tr>
    </w:tbl>
    <w:p w14:paraId="603B7B87" w14:textId="56FA6194" w:rsidR="0088260C" w:rsidRDefault="00B24DE8" w:rsidP="00B24DE8">
      <w:pPr>
        <w:pStyle w:val="Figure"/>
      </w:pPr>
      <w:bookmarkStart w:id="42" w:name="_Ref481656208"/>
      <w:r>
        <w:t xml:space="preserve">Figure </w:t>
      </w:r>
      <w:r>
        <w:fldChar w:fldCharType="begin"/>
      </w:r>
      <w:r>
        <w:instrText xml:space="preserve"> SEQ Figure \* ARABIC </w:instrText>
      </w:r>
      <w:r>
        <w:fldChar w:fldCharType="separate"/>
      </w:r>
      <w:r w:rsidR="005F09FD">
        <w:rPr>
          <w:noProof/>
        </w:rPr>
        <w:t>15</w:t>
      </w:r>
      <w:r>
        <w:fldChar w:fldCharType="end"/>
      </w:r>
      <w:r>
        <w:t xml:space="preserve">: Rockbolt breakage in a) model of </w:t>
      </w:r>
      <w:r w:rsidRPr="00040BC8">
        <w:t>Test 4</w:t>
      </w:r>
      <w:bookmarkEnd w:id="42"/>
      <w:r>
        <w:t>, b) model of Test 5, c) field tests</w:t>
      </w:r>
    </w:p>
    <w:p w14:paraId="31188B31" w14:textId="77777777" w:rsidR="00D166EB" w:rsidRPr="0057553B" w:rsidRDefault="00D166EB" w:rsidP="00D166EB">
      <w:pPr>
        <w:pStyle w:val="HeadingNumbering3"/>
      </w:pPr>
      <w:r>
        <w:t>Rockbolt/rock i</w:t>
      </w:r>
      <w:r w:rsidRPr="0057553B">
        <w:t>nterface failure</w:t>
      </w:r>
    </w:p>
    <w:p w14:paraId="15A09F7C" w14:textId="77777777" w:rsidR="00D166EB" w:rsidRDefault="00D166EB" w:rsidP="00D166EB">
      <w:r>
        <w:t xml:space="preserve">The behaviour of the rockbolt/rock interface in UDEC is dependent on the normal and shear behaviour at the rockbolt nodal points. If the developed shear and normal forces exceed the maximum shear or normal force of the interface (the strength of the interface), the interface in the axial and normal direction will fail. </w:t>
      </w:r>
    </w:p>
    <w:p w14:paraId="4E1312DD" w14:textId="11C6E54C" w:rsidR="00D166EB" w:rsidRDefault="00D166EB" w:rsidP="00D166EB">
      <w:r>
        <w:t xml:space="preserve">Plots a and b presented in </w:t>
      </w:r>
      <w:r w:rsidRPr="00F11449">
        <w:fldChar w:fldCharType="begin"/>
      </w:r>
      <w:r w:rsidRPr="00F11449">
        <w:instrText xml:space="preserve"> REF _Ref467277101 \r \h </w:instrText>
      </w:r>
      <w:r>
        <w:instrText xml:space="preserve"> \* MERGEFORMAT </w:instrText>
      </w:r>
      <w:r w:rsidRPr="00F11449">
        <w:fldChar w:fldCharType="separate"/>
      </w:r>
      <w:r>
        <w:t>Figure 16</w:t>
      </w:r>
      <w:r w:rsidRPr="00F11449">
        <w:fldChar w:fldCharType="end"/>
      </w:r>
      <w:r>
        <w:t xml:space="preserve">, show the failure developed at the interface between the rock and the rockbolts in Tests 1 and 2, respectively. The failure mainly developed in the three rockbolts closest to the blasthole. The maximum length of the failed section in one of the rockbolts in Test 2 was around 1.5 m (the full rockbolt length was 3 m). For the rest of the rockbolts in Tests 1 and 2, a few shorter interface failures could be observed. This indicates that the major length of the rockbolts have not lost their functionality and are still connected with the surrounding rock mass. During field Tests 1 and 2, no sign of breakage of the rockbolts or ejection from the tested walls were observed. </w:t>
      </w:r>
    </w:p>
    <w:p w14:paraId="4CC798AD" w14:textId="5B92505A" w:rsidR="00D166EB" w:rsidRDefault="00D166EB" w:rsidP="00D166EB">
      <w:r>
        <w:t xml:space="preserve">Plots c and d in </w:t>
      </w:r>
      <w:r w:rsidRPr="00F11449">
        <w:fldChar w:fldCharType="begin"/>
      </w:r>
      <w:r w:rsidRPr="00F11449">
        <w:instrText xml:space="preserve"> REF _Ref467277101 \r \h </w:instrText>
      </w:r>
      <w:r>
        <w:instrText xml:space="preserve"> \* MERGEFORMAT </w:instrText>
      </w:r>
      <w:r w:rsidRPr="00F11449">
        <w:fldChar w:fldCharType="separate"/>
      </w:r>
      <w:r>
        <w:t>Figure 16</w:t>
      </w:r>
      <w:r w:rsidRPr="00F11449">
        <w:fldChar w:fldCharType="end"/>
      </w:r>
      <w:r>
        <w:t xml:space="preserve"> show the associated interface failure in the rockbolts in Tests 4 and 5. In Test 4 (</w:t>
      </w:r>
      <w:r w:rsidRPr="00F11449">
        <w:fldChar w:fldCharType="begin"/>
      </w:r>
      <w:r w:rsidRPr="00F11449">
        <w:instrText xml:space="preserve"> REF _Ref467277101 \r \h </w:instrText>
      </w:r>
      <w:r>
        <w:instrText xml:space="preserve"> \* MERGEFORMAT </w:instrText>
      </w:r>
      <w:r w:rsidRPr="00F11449">
        <w:fldChar w:fldCharType="separate"/>
      </w:r>
      <w:r>
        <w:t>Figure 16</w:t>
      </w:r>
      <w:r w:rsidRPr="00F11449">
        <w:fldChar w:fldCharType="end"/>
      </w:r>
      <w:r>
        <w:t xml:space="preserve">c), the interface failure developed along the whole length of the four rockbolts at the side of the blasthole. </w:t>
      </w:r>
      <w:bookmarkStart w:id="43" w:name="_Hlk55461577"/>
      <w:r>
        <w:t>In Test 5 (</w:t>
      </w:r>
      <w:r w:rsidRPr="00F11449">
        <w:fldChar w:fldCharType="begin"/>
      </w:r>
      <w:r w:rsidRPr="00F11449">
        <w:instrText xml:space="preserve"> REF _Ref467277101 \r \h </w:instrText>
      </w:r>
      <w:r>
        <w:instrText xml:space="preserve"> \* MERGEFORMAT </w:instrText>
      </w:r>
      <w:r w:rsidRPr="00F11449">
        <w:fldChar w:fldCharType="separate"/>
      </w:r>
      <w:r>
        <w:t>Figure 16</w:t>
      </w:r>
      <w:r w:rsidRPr="00F11449">
        <w:fldChar w:fldCharType="end"/>
      </w:r>
      <w:r>
        <w:t xml:space="preserve">d), </w:t>
      </w:r>
      <w:r>
        <w:lastRenderedPageBreak/>
        <w:t xml:space="preserve">interface failure </w:t>
      </w:r>
      <w:r w:rsidRPr="00DA4F64">
        <w:t xml:space="preserve">occurred along whole length of the two rockbolts close to the blasthole and parts of the lengths of the two other rockbolts. </w:t>
      </w:r>
      <w:bookmarkEnd w:id="43"/>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56"/>
        <w:gridCol w:w="3056"/>
      </w:tblGrid>
      <w:tr w:rsidR="00D166EB" w:rsidRPr="00780DBA" w14:paraId="54D61342" w14:textId="77777777" w:rsidTr="003F05A4">
        <w:trPr>
          <w:jc w:val="center"/>
        </w:trPr>
        <w:tc>
          <w:tcPr>
            <w:tcW w:w="3056" w:type="dxa"/>
          </w:tcPr>
          <w:p w14:paraId="2039105F" w14:textId="77777777" w:rsidR="00D166EB" w:rsidRPr="00780DBA" w:rsidRDefault="00D166EB" w:rsidP="00D166EB">
            <w:pPr>
              <w:pStyle w:val="tabletext0"/>
              <w:numPr>
                <w:ilvl w:val="0"/>
                <w:numId w:val="36"/>
              </w:numPr>
            </w:pPr>
            <w:r w:rsidRPr="00780DBA">
              <w:t xml:space="preserve">Test 1 </w:t>
            </w:r>
          </w:p>
        </w:tc>
        <w:tc>
          <w:tcPr>
            <w:tcW w:w="3056" w:type="dxa"/>
          </w:tcPr>
          <w:p w14:paraId="4835D917" w14:textId="77777777" w:rsidR="00D166EB" w:rsidRPr="00780DBA" w:rsidRDefault="00D166EB" w:rsidP="00D166EB">
            <w:pPr>
              <w:pStyle w:val="tabletext0"/>
              <w:numPr>
                <w:ilvl w:val="0"/>
                <w:numId w:val="36"/>
              </w:numPr>
            </w:pPr>
            <w:r w:rsidRPr="00780DBA">
              <w:t xml:space="preserve">Test </w:t>
            </w:r>
            <w:r>
              <w:t>2</w:t>
            </w:r>
          </w:p>
        </w:tc>
      </w:tr>
      <w:tr w:rsidR="00D166EB" w:rsidRPr="00780DBA" w14:paraId="170EABDD" w14:textId="77777777" w:rsidTr="003F05A4">
        <w:trPr>
          <w:jc w:val="center"/>
        </w:trPr>
        <w:tc>
          <w:tcPr>
            <w:tcW w:w="3056" w:type="dxa"/>
          </w:tcPr>
          <w:p w14:paraId="33ADA4E4" w14:textId="77777777" w:rsidR="00D166EB" w:rsidRPr="00780DBA" w:rsidRDefault="00D166EB" w:rsidP="00D166EB">
            <w:pPr>
              <w:pStyle w:val="Figure"/>
            </w:pPr>
            <w:r w:rsidRPr="00DA4F64">
              <w:rPr>
                <w:noProof/>
              </w:rPr>
              <w:drawing>
                <wp:inline distT="0" distB="0" distL="0" distR="0" wp14:anchorId="3AE00A75" wp14:editId="3FFDFA14">
                  <wp:extent cx="1800000" cy="1800000"/>
                  <wp:effectExtent l="0" t="0" r="3810" b="3810"/>
                  <wp:docPr id="12" name="Picture 2" descr="A close up of a map&#10;&#10;Description automatically generated">
                    <a:extLst xmlns:a="http://schemas.openxmlformats.org/drawingml/2006/main">
                      <a:ext uri="{FF2B5EF4-FFF2-40B4-BE49-F238E27FC236}">
                        <a16:creationId xmlns:a16="http://schemas.microsoft.com/office/drawing/2014/main" id="{F48A1968-DB65-4444-9233-866F3DEF1875}"/>
                      </a:ext>
                    </a:extLst>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2" descr="A close up of a map&#10;&#10;Description automatically generated">
                            <a:extLst>
                              <a:ext uri="{FF2B5EF4-FFF2-40B4-BE49-F238E27FC236}">
                                <a16:creationId xmlns:a16="http://schemas.microsoft.com/office/drawing/2014/main" id="{F48A1968-DB65-4444-9233-866F3DEF1875}"/>
                              </a:ext>
                            </a:extLst>
                          </pic:cNvPr>
                          <pic:cNvPicPr>
                            <a:picLocks noChangeAspect="1"/>
                          </pic:cNvPicPr>
                        </pic:nvPicPr>
                        <pic:blipFill rotWithShape="1">
                          <a:blip r:embed="rId45"/>
                          <a:srcRect l="30799" t="21555" r="36987" b="29111"/>
                          <a:stretch/>
                        </pic:blipFill>
                        <pic:spPr>
                          <a:xfrm>
                            <a:off x="0" y="0"/>
                            <a:ext cx="1800000" cy="1800000"/>
                          </a:xfrm>
                          <a:prstGeom prst="rect">
                            <a:avLst/>
                          </a:prstGeom>
                        </pic:spPr>
                      </pic:pic>
                    </a:graphicData>
                  </a:graphic>
                </wp:inline>
              </w:drawing>
            </w:r>
          </w:p>
        </w:tc>
        <w:tc>
          <w:tcPr>
            <w:tcW w:w="3056" w:type="dxa"/>
          </w:tcPr>
          <w:p w14:paraId="279B9778" w14:textId="77777777" w:rsidR="00D166EB" w:rsidRPr="00780DBA" w:rsidRDefault="00D166EB" w:rsidP="00D166EB">
            <w:pPr>
              <w:pStyle w:val="Figure"/>
            </w:pPr>
            <w:r w:rsidRPr="00DA4F64">
              <w:rPr>
                <w:noProof/>
              </w:rPr>
              <w:drawing>
                <wp:inline distT="0" distB="0" distL="0" distR="0" wp14:anchorId="0D6FA75D" wp14:editId="0F7442F3">
                  <wp:extent cx="1800000" cy="1800000"/>
                  <wp:effectExtent l="0" t="0" r="3810" b="3810"/>
                  <wp:docPr id="25" name="Picture 4" descr="A close up of a piece of paper&#10;&#10;Description automatically generated">
                    <a:extLst xmlns:a="http://schemas.openxmlformats.org/drawingml/2006/main">
                      <a:ext uri="{FF2B5EF4-FFF2-40B4-BE49-F238E27FC236}">
                        <a16:creationId xmlns:a16="http://schemas.microsoft.com/office/drawing/2014/main" id="{2A7A5B57-0C29-EC4F-9CDE-1B3F108A24B3}"/>
                      </a:ext>
                    </a:extLst>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Picture 4" descr="A close up of a piece of paper&#10;&#10;Description automatically generated">
                            <a:extLst>
                              <a:ext uri="{FF2B5EF4-FFF2-40B4-BE49-F238E27FC236}">
                                <a16:creationId xmlns:a16="http://schemas.microsoft.com/office/drawing/2014/main" id="{2A7A5B57-0C29-EC4F-9CDE-1B3F108A24B3}"/>
                              </a:ext>
                            </a:extLst>
                          </pic:cNvPr>
                          <pic:cNvPicPr>
                            <a:picLocks noChangeAspect="1"/>
                          </pic:cNvPicPr>
                        </pic:nvPicPr>
                        <pic:blipFill rotWithShape="1">
                          <a:blip r:embed="rId46"/>
                          <a:srcRect l="50000" t="22223" r="24282" b="33556"/>
                          <a:stretch/>
                        </pic:blipFill>
                        <pic:spPr>
                          <a:xfrm>
                            <a:off x="0" y="0"/>
                            <a:ext cx="1800000" cy="1800000"/>
                          </a:xfrm>
                          <a:prstGeom prst="rect">
                            <a:avLst/>
                          </a:prstGeom>
                        </pic:spPr>
                      </pic:pic>
                    </a:graphicData>
                  </a:graphic>
                </wp:inline>
              </w:drawing>
            </w:r>
          </w:p>
        </w:tc>
      </w:tr>
      <w:tr w:rsidR="00D166EB" w:rsidRPr="00780DBA" w14:paraId="199B4967" w14:textId="77777777" w:rsidTr="003F05A4">
        <w:trPr>
          <w:jc w:val="center"/>
        </w:trPr>
        <w:tc>
          <w:tcPr>
            <w:tcW w:w="3056" w:type="dxa"/>
          </w:tcPr>
          <w:p w14:paraId="28E40BE3" w14:textId="77777777" w:rsidR="00D166EB" w:rsidRPr="00780DBA" w:rsidRDefault="00D166EB" w:rsidP="00D166EB">
            <w:pPr>
              <w:pStyle w:val="tabletext0"/>
              <w:numPr>
                <w:ilvl w:val="0"/>
                <w:numId w:val="36"/>
              </w:numPr>
            </w:pPr>
            <w:r>
              <w:t>Test 4</w:t>
            </w:r>
          </w:p>
        </w:tc>
        <w:tc>
          <w:tcPr>
            <w:tcW w:w="3056" w:type="dxa"/>
          </w:tcPr>
          <w:p w14:paraId="4FA8CBB2" w14:textId="77777777" w:rsidR="00D166EB" w:rsidRPr="00780DBA" w:rsidRDefault="00D166EB" w:rsidP="00D166EB">
            <w:pPr>
              <w:pStyle w:val="tabletext0"/>
              <w:numPr>
                <w:ilvl w:val="0"/>
                <w:numId w:val="36"/>
              </w:numPr>
            </w:pPr>
            <w:r>
              <w:t>Test 5</w:t>
            </w:r>
          </w:p>
        </w:tc>
      </w:tr>
      <w:tr w:rsidR="00D166EB" w:rsidRPr="00780DBA" w14:paraId="2555A9BE" w14:textId="77777777" w:rsidTr="003F05A4">
        <w:trPr>
          <w:jc w:val="center"/>
        </w:trPr>
        <w:tc>
          <w:tcPr>
            <w:tcW w:w="3056" w:type="dxa"/>
          </w:tcPr>
          <w:p w14:paraId="755BB0CF" w14:textId="77777777" w:rsidR="00D166EB" w:rsidRPr="00780DBA" w:rsidRDefault="00D166EB" w:rsidP="00D166EB">
            <w:pPr>
              <w:pStyle w:val="Figure"/>
            </w:pPr>
            <w:r w:rsidRPr="00DA4F64">
              <w:rPr>
                <w:noProof/>
              </w:rPr>
              <w:drawing>
                <wp:inline distT="0" distB="0" distL="0" distR="0" wp14:anchorId="7A392589" wp14:editId="7D6200FC">
                  <wp:extent cx="1800000" cy="1800000"/>
                  <wp:effectExtent l="0" t="0" r="3810" b="3810"/>
                  <wp:docPr id="7" name="Picture 6" descr="A screenshot of a cell phone&#10;&#10;Description automatically generated">
                    <a:extLst xmlns:a="http://schemas.openxmlformats.org/drawingml/2006/main">
                      <a:ext uri="{FF2B5EF4-FFF2-40B4-BE49-F238E27FC236}">
                        <a16:creationId xmlns:a16="http://schemas.microsoft.com/office/drawing/2014/main" id="{833D36D8-8B19-4843-9A27-113B49739060}"/>
                      </a:ext>
                    </a:extLst>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Picture 6" descr="A screenshot of a cell phone&#10;&#10;Description automatically generated">
                            <a:extLst>
                              <a:ext uri="{FF2B5EF4-FFF2-40B4-BE49-F238E27FC236}">
                                <a16:creationId xmlns:a16="http://schemas.microsoft.com/office/drawing/2014/main" id="{833D36D8-8B19-4843-9A27-113B49739060}"/>
                              </a:ext>
                            </a:extLst>
                          </pic:cNvPr>
                          <pic:cNvPicPr>
                            <a:picLocks noChangeAspect="1"/>
                          </pic:cNvPicPr>
                        </pic:nvPicPr>
                        <pic:blipFill rotWithShape="1">
                          <a:blip r:embed="rId47"/>
                          <a:srcRect l="26924" t="22222" r="49999" b="34223"/>
                          <a:stretch/>
                        </pic:blipFill>
                        <pic:spPr>
                          <a:xfrm>
                            <a:off x="0" y="0"/>
                            <a:ext cx="1800000" cy="1800000"/>
                          </a:xfrm>
                          <a:prstGeom prst="rect">
                            <a:avLst/>
                          </a:prstGeom>
                        </pic:spPr>
                      </pic:pic>
                    </a:graphicData>
                  </a:graphic>
                </wp:inline>
              </w:drawing>
            </w:r>
          </w:p>
        </w:tc>
        <w:tc>
          <w:tcPr>
            <w:tcW w:w="3056" w:type="dxa"/>
          </w:tcPr>
          <w:p w14:paraId="599ADE79" w14:textId="77777777" w:rsidR="00D166EB" w:rsidRPr="00780DBA" w:rsidRDefault="00D166EB" w:rsidP="00D166EB">
            <w:pPr>
              <w:pStyle w:val="Figure"/>
              <w:keepNext/>
            </w:pPr>
            <w:r w:rsidRPr="00DA4F64">
              <w:rPr>
                <w:noProof/>
              </w:rPr>
              <w:drawing>
                <wp:inline distT="0" distB="0" distL="0" distR="0" wp14:anchorId="33CCCC71" wp14:editId="52CBDF7F">
                  <wp:extent cx="1800000" cy="1800000"/>
                  <wp:effectExtent l="0" t="0" r="3810" b="3810"/>
                  <wp:docPr id="9" name="Picture 8" descr="A screenshot of a cell phone&#10;&#10;Description automatically generated">
                    <a:extLst xmlns:a="http://schemas.openxmlformats.org/drawingml/2006/main">
                      <a:ext uri="{FF2B5EF4-FFF2-40B4-BE49-F238E27FC236}">
                        <a16:creationId xmlns:a16="http://schemas.microsoft.com/office/drawing/2014/main" id="{C4D430C2-00FE-D349-9BB2-9E0D0E5E56E3}"/>
                      </a:ext>
                    </a:extLst>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Picture 8" descr="A screenshot of a cell phone&#10;&#10;Description automatically generated">
                            <a:extLst>
                              <a:ext uri="{FF2B5EF4-FFF2-40B4-BE49-F238E27FC236}">
                                <a16:creationId xmlns:a16="http://schemas.microsoft.com/office/drawing/2014/main" id="{C4D430C2-00FE-D349-9BB2-9E0D0E5E56E3}"/>
                              </a:ext>
                            </a:extLst>
                          </pic:cNvPr>
                          <pic:cNvPicPr>
                            <a:picLocks noChangeAspect="1"/>
                          </pic:cNvPicPr>
                        </pic:nvPicPr>
                        <pic:blipFill rotWithShape="1">
                          <a:blip r:embed="rId48"/>
                          <a:srcRect l="51668" t="22223" r="24560" b="33555"/>
                          <a:stretch/>
                        </pic:blipFill>
                        <pic:spPr>
                          <a:xfrm>
                            <a:off x="0" y="0"/>
                            <a:ext cx="1800000" cy="1800000"/>
                          </a:xfrm>
                          <a:prstGeom prst="rect">
                            <a:avLst/>
                          </a:prstGeom>
                        </pic:spPr>
                      </pic:pic>
                    </a:graphicData>
                  </a:graphic>
                </wp:inline>
              </w:drawing>
            </w:r>
          </w:p>
        </w:tc>
      </w:tr>
    </w:tbl>
    <w:p w14:paraId="1E347530" w14:textId="787E6015" w:rsidR="0088260C" w:rsidRDefault="00D166EB" w:rsidP="00D166EB">
      <w:pPr>
        <w:pStyle w:val="Figure"/>
      </w:pPr>
      <w:bookmarkStart w:id="44" w:name="_Ref467277101"/>
      <w:r>
        <w:t xml:space="preserve">Figure </w:t>
      </w:r>
      <w:r>
        <w:fldChar w:fldCharType="begin"/>
      </w:r>
      <w:r>
        <w:instrText xml:space="preserve"> SEQ Figure \* ARABIC </w:instrText>
      </w:r>
      <w:r>
        <w:fldChar w:fldCharType="separate"/>
      </w:r>
      <w:r w:rsidR="005F09FD">
        <w:rPr>
          <w:noProof/>
        </w:rPr>
        <w:t>16</w:t>
      </w:r>
      <w:r>
        <w:fldChar w:fldCharType="end"/>
      </w:r>
      <w:r>
        <w:t xml:space="preserve">: Rockbolt </w:t>
      </w:r>
      <w:r w:rsidRPr="00DF49B5">
        <w:t xml:space="preserve">interface failure </w:t>
      </w:r>
      <w:r>
        <w:t>in a) Test 1</w:t>
      </w:r>
      <w:r w:rsidRPr="00DF49B5">
        <w:t xml:space="preserve">, b) </w:t>
      </w:r>
      <w:bookmarkEnd w:id="44"/>
      <w:r>
        <w:t>Test 2, c) Test 4 and d) T</w:t>
      </w:r>
      <w:r w:rsidRPr="00B91015">
        <w:t xml:space="preserve">est </w:t>
      </w:r>
      <w:r>
        <w:t>5</w:t>
      </w:r>
    </w:p>
    <w:p w14:paraId="24003A98" w14:textId="37D49264" w:rsidR="0088260C" w:rsidRDefault="0088260C" w:rsidP="00B24DE8"/>
    <w:p w14:paraId="6062B637" w14:textId="77777777" w:rsidR="005F09FD" w:rsidRDefault="005F09FD" w:rsidP="005F09FD">
      <w:pPr>
        <w:pStyle w:val="HeadingNumbering3"/>
      </w:pPr>
      <w:r>
        <w:t xml:space="preserve">Rockbolt energy absorption </w:t>
      </w:r>
    </w:p>
    <w:p w14:paraId="45F53D76" w14:textId="77777777" w:rsidR="005F09FD" w:rsidRPr="00880184" w:rsidRDefault="005F09FD" w:rsidP="005F09FD">
      <w:r w:rsidRPr="00880184">
        <w:t xml:space="preserve">Shirzadegan et al. </w:t>
      </w:r>
      <w:r>
        <w:fldChar w:fldCharType="begin"/>
      </w:r>
      <w:r>
        <w:instrText>ADDIN RW.CITE{{115 Shirzadegan,Shahin 2016 /a}}</w:instrText>
      </w:r>
      <w:r>
        <w:fldChar w:fldCharType="separate"/>
      </w:r>
      <w:r w:rsidRPr="00161C00">
        <w:rPr>
          <w:bCs/>
        </w:rPr>
        <w:t>(2016a)</w:t>
      </w:r>
      <w:r>
        <w:fldChar w:fldCharType="end"/>
      </w:r>
      <w:r w:rsidRPr="00880184">
        <w:t xml:space="preserve"> calculated the energy absorption by one of the rockbolts in field Test 2. The deformation induced to the rockbolts during the numerical analysis of Test 2</w:t>
      </w:r>
      <w:r>
        <w:t>,</w:t>
      </w:r>
      <w:r w:rsidRPr="00880184">
        <w:t xml:space="preserve"> was used to estimate the energy absorption by the rockbolts and was compared with the results from the field tests. </w:t>
      </w:r>
    </w:p>
    <w:p w14:paraId="6C43BDC4" w14:textId="77777777" w:rsidR="005F09FD" w:rsidRPr="00031381" w:rsidRDefault="005F09FD" w:rsidP="005F09FD">
      <w:r w:rsidRPr="00880184">
        <w:t>The displacement of the nodal points of the rockbolts in the model of Test 2 is illustrated using bar graphs (</w:t>
      </w:r>
      <w:r w:rsidRPr="00880184">
        <w:fldChar w:fldCharType="begin"/>
      </w:r>
      <w:r w:rsidRPr="00880184">
        <w:instrText xml:space="preserve"> REF _Ref481777570 \r \h  \* MERGEFORMAT </w:instrText>
      </w:r>
      <w:r w:rsidRPr="00880184">
        <w:fldChar w:fldCharType="separate"/>
      </w:r>
      <w:r>
        <w:t>Figure 17</w:t>
      </w:r>
      <w:r w:rsidRPr="00880184">
        <w:fldChar w:fldCharType="end"/>
      </w:r>
      <w:r w:rsidRPr="00880184">
        <w:t xml:space="preserve">a). These plots </w:t>
      </w:r>
      <w:r w:rsidRPr="009F2562">
        <w:t>show drastic</w:t>
      </w:r>
      <w:r w:rsidRPr="00880184">
        <w:t xml:space="preserve"> changes in nodal displacement along rockbolts 2 and 3, indicating localized elongation/strain. </w:t>
      </w:r>
      <w:r w:rsidRPr="00031381">
        <w:t xml:space="preserve">The nodal displacement along the other rockbolts (1 and 4), are more evenly distributed. The total elongation of rockbolt 2 was 21 mm. As indicated in the figure, rockbolt 3 failed close to the cross-cut wall. Maximum 30 mm elongation was observed before the bolt breakage. </w:t>
      </w:r>
    </w:p>
    <w:p w14:paraId="7DD4099A" w14:textId="77777777" w:rsidR="005F09FD" w:rsidRDefault="005F09FD" w:rsidP="005F09FD">
      <w:r w:rsidRPr="00031381">
        <w:lastRenderedPageBreak/>
        <w:t xml:space="preserve">The total elongation of the elements was then related to the energy absorption curve of the Swellex Mn24 obtained from a series of laboratory tests conducted by Voyzelle et al. </w:t>
      </w:r>
      <w:r w:rsidRPr="00031381">
        <w:fldChar w:fldCharType="begin"/>
      </w:r>
      <w:r w:rsidRPr="00031381">
        <w:instrText>ADDIN RW.CITE{{113 Voyzelle,Benoit 2014 /a}}</w:instrText>
      </w:r>
      <w:r w:rsidRPr="00031381">
        <w:fldChar w:fldCharType="separate"/>
      </w:r>
      <w:r w:rsidRPr="00031381">
        <w:rPr>
          <w:bCs/>
        </w:rPr>
        <w:t>(2014)</w:t>
      </w:r>
      <w:r w:rsidRPr="00031381">
        <w:fldChar w:fldCharType="end"/>
      </w:r>
      <w:r w:rsidRPr="00031381">
        <w:t xml:space="preserve">, presented in </w:t>
      </w:r>
      <w:r w:rsidRPr="00031381">
        <w:fldChar w:fldCharType="begin"/>
      </w:r>
      <w:r w:rsidRPr="00031381">
        <w:instrText xml:space="preserve"> REF _Ref481777570 \r \h  \* MERGEFORMAT </w:instrText>
      </w:r>
      <w:r w:rsidRPr="00031381">
        <w:fldChar w:fldCharType="separate"/>
      </w:r>
      <w:r>
        <w:t>Figure 17</w:t>
      </w:r>
      <w:r w:rsidRPr="00031381">
        <w:fldChar w:fldCharType="end"/>
      </w:r>
      <w:r>
        <w:t>b</w:t>
      </w:r>
      <w:r w:rsidRPr="00031381">
        <w:t xml:space="preserve">. In total, close to 5 kJ was absorbed by the elements of rockbolt 2, and 7 kJ by rockbolt 3 in the UDEC analysis of Test 2. A similar approach was used by Shirzadegan et al. </w:t>
      </w:r>
      <w:r w:rsidRPr="00031381">
        <w:fldChar w:fldCharType="begin"/>
      </w:r>
      <w:r w:rsidRPr="00031381">
        <w:instrText>ADDIN RW.CITE{{115 Shirzadegan,Shahin 2016 /a}}</w:instrText>
      </w:r>
      <w:r w:rsidRPr="00031381">
        <w:fldChar w:fldCharType="separate"/>
      </w:r>
      <w:r w:rsidRPr="00031381">
        <w:rPr>
          <w:bCs/>
        </w:rPr>
        <w:t>(2016a)</w:t>
      </w:r>
      <w:r w:rsidRPr="00031381">
        <w:fldChar w:fldCharType="end"/>
      </w:r>
      <w:r w:rsidRPr="00031381">
        <w:t xml:space="preserve"> to calculate the energy absorption by one rockbolt in Test 2 (field test). The second integration of the accelerometer readings was used to calculate the rockbolt elongation. An energy absorption of 17 kJ, i.e., higher than that obtained from the numerical analysis of Test 2, was obtained.</w:t>
      </w:r>
    </w:p>
    <w:p w14:paraId="4A814D75" w14:textId="77777777" w:rsidR="005F09FD" w:rsidRDefault="005F09FD" w:rsidP="005F09FD">
      <w:pPr>
        <w:pStyle w:val="Figure"/>
      </w:pPr>
      <w:r>
        <w:rPr>
          <w:noProof/>
          <w:lang w:eastAsia="en-US"/>
        </w:rPr>
        <mc:AlternateContent>
          <mc:Choice Requires="wps">
            <w:drawing>
              <wp:anchor distT="0" distB="0" distL="114300" distR="114300" simplePos="0" relativeHeight="251671552" behindDoc="0" locked="0" layoutInCell="1" allowOverlap="1" wp14:anchorId="0671339B" wp14:editId="3FD5735C">
                <wp:simplePos x="0" y="0"/>
                <wp:positionH relativeFrom="column">
                  <wp:posOffset>3150870</wp:posOffset>
                </wp:positionH>
                <wp:positionV relativeFrom="paragraph">
                  <wp:posOffset>514497</wp:posOffset>
                </wp:positionV>
                <wp:extent cx="701040" cy="339090"/>
                <wp:effectExtent l="0" t="0" r="3810" b="3810"/>
                <wp:wrapNone/>
                <wp:docPr id="38" name="Textruta 38"/>
                <wp:cNvGraphicFramePr/>
                <a:graphic xmlns:a="http://schemas.openxmlformats.org/drawingml/2006/main">
                  <a:graphicData uri="http://schemas.microsoft.com/office/word/2010/wordprocessingShape">
                    <wps:wsp>
                      <wps:cNvSpPr txBox="1"/>
                      <wps:spPr>
                        <a:xfrm>
                          <a:off x="0" y="0"/>
                          <a:ext cx="701040" cy="339090"/>
                        </a:xfrm>
                        <a:prstGeom prst="rect">
                          <a:avLst/>
                        </a:prstGeom>
                        <a:solidFill>
                          <a:schemeClr val="lt1"/>
                        </a:solidFill>
                        <a:ln w="6350">
                          <a:noFill/>
                        </a:ln>
                      </wps:spPr>
                      <wps:txbx>
                        <w:txbxContent>
                          <w:p w14:paraId="100AED00" w14:textId="77777777" w:rsidR="003F05A4" w:rsidRPr="00807FA2" w:rsidRDefault="003F05A4" w:rsidP="005F09FD">
                            <w:pPr>
                              <w:rPr>
                                <w:rFonts w:ascii="Arial" w:hAnsi="Arial" w:cs="Arial"/>
                                <w:sz w:val="18"/>
                                <w:szCs w:val="18"/>
                                <w:lang w:val="sv-SE"/>
                              </w:rPr>
                            </w:pPr>
                            <w:r>
                              <w:rPr>
                                <w:rFonts w:ascii="Arial" w:hAnsi="Arial" w:cs="Arial"/>
                                <w:sz w:val="18"/>
                                <w:szCs w:val="18"/>
                                <w:lang w:val="sv-SE"/>
                              </w:rPr>
                              <w:t xml:space="preserve">Rocbolt </w:t>
                            </w:r>
                            <w:r w:rsidRPr="00807FA2">
                              <w:rPr>
                                <w:rFonts w:ascii="Arial" w:hAnsi="Arial" w:cs="Arial"/>
                                <w:sz w:val="18"/>
                                <w:szCs w:val="18"/>
                                <w:lang w:val="sv-SE"/>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71339B" id="Textruta 38" o:spid="_x0000_s1066" type="#_x0000_t202" style="position:absolute;left:0;text-align:left;margin-left:248.1pt;margin-top:40.5pt;width:55.2pt;height:26.7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" fillcolor="white [3201]" stroked="f" strokeweight=".5pt">
                <v:textbox>
                  <w:txbxContent>
                    <w:p w14:paraId="100AED00" w14:textId="77777777" w:rsidR="003F05A4" w:rsidRPr="00807FA2" w:rsidRDefault="003F05A4" w:rsidP="005F09FD">
                      <w:pPr>
                        <w:rPr>
                          <w:rFonts w:ascii="Arial" w:hAnsi="Arial" w:cs="Arial"/>
                          <w:sz w:val="18"/>
                          <w:szCs w:val="18"/>
                          <w:lang w:val="sv-SE"/>
                        </w:rPr>
                      </w:pPr>
                      <w:r>
                        <w:rPr>
                          <w:rFonts w:ascii="Arial" w:hAnsi="Arial" w:cs="Arial"/>
                          <w:sz w:val="18"/>
                          <w:szCs w:val="18"/>
                          <w:lang w:val="sv-SE"/>
                        </w:rPr>
                        <w:t xml:space="preserve">Rocbolt </w:t>
                      </w:r>
                      <w:r w:rsidRPr="00807FA2">
                        <w:rPr>
                          <w:rFonts w:ascii="Arial" w:hAnsi="Arial" w:cs="Arial"/>
                          <w:sz w:val="18"/>
                          <w:szCs w:val="18"/>
                          <w:lang w:val="sv-SE"/>
                        </w:rPr>
                        <w:t>4</w:t>
                      </w:r>
                    </w:p>
                  </w:txbxContent>
                </v:textbox>
              </v:shape>
            </w:pict>
          </mc:Fallback>
        </mc:AlternateContent>
      </w:r>
      <w:r>
        <w:rPr>
          <w:noProof/>
          <w:lang w:eastAsia="en-US"/>
        </w:rPr>
        <w:drawing>
          <wp:inline distT="0" distB="0" distL="0" distR="0" wp14:anchorId="7AB77725" wp14:editId="6B62C7C4">
            <wp:extent cx="2063262" cy="276850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 z_f.PNG"/>
                    <pic:cNvPicPr/>
                  </pic:nvPicPr>
                  <pic:blipFill rotWithShape="1">
                    <a:blip r:embed="rId49">
                      <a:extLst>
                        <a:ext uri="{28A0092B-C50C-407E-A947-70E740481C1C}">
                          <a14:useLocalDpi xmlns:a14="http://schemas.microsoft.com/office/drawing/2010/main" val="0"/>
                        </a:ext>
                      </a:extLst>
                    </a:blip>
                    <a:srcRect r="61110"/>
                    <a:stretch/>
                  </pic:blipFill>
                  <pic:spPr bwMode="auto">
                    <a:xfrm>
                      <a:off x="0" y="0"/>
                      <a:ext cx="2063262" cy="2768504"/>
                    </a:xfrm>
                    <a:prstGeom prst="rect">
                      <a:avLst/>
                    </a:prstGeom>
                    <a:ln>
                      <a:noFill/>
                    </a:ln>
                    <a:extLst>
                      <a:ext uri="{53640926-AAD7-44D8-BBD7-CCE9431645EC}">
                        <a14:shadowObscured xmlns:a14="http://schemas.microsoft.com/office/drawing/2010/main"/>
                      </a:ext>
                    </a:extLst>
                  </pic:spPr>
                </pic:pic>
              </a:graphicData>
            </a:graphic>
          </wp:inline>
        </w:drawing>
      </w:r>
    </w:p>
    <w:p w14:paraId="67674FD0" w14:textId="77777777" w:rsidR="005F09FD" w:rsidRDefault="005F09FD" w:rsidP="005F09FD">
      <w:pPr>
        <w:pStyle w:val="Figure"/>
        <w:keepNext/>
      </w:pPr>
      <w:r>
        <w:rPr>
          <w:noProof/>
          <w:lang w:eastAsia="en-US"/>
        </w:rPr>
        <mc:AlternateContent>
          <mc:Choice Requires="wps">
            <w:drawing>
              <wp:anchor distT="0" distB="0" distL="114300" distR="114300" simplePos="0" relativeHeight="251679744" behindDoc="0" locked="0" layoutInCell="1" allowOverlap="1" wp14:anchorId="479697D3" wp14:editId="774B4999">
                <wp:simplePos x="0" y="0"/>
                <wp:positionH relativeFrom="column">
                  <wp:posOffset>2028825</wp:posOffset>
                </wp:positionH>
                <wp:positionV relativeFrom="paragraph">
                  <wp:posOffset>56198</wp:posOffset>
                </wp:positionV>
                <wp:extent cx="500063" cy="404812"/>
                <wp:effectExtent l="0" t="0" r="0" b="0"/>
                <wp:wrapNone/>
                <wp:docPr id="34" name="Textruta 34"/>
                <wp:cNvGraphicFramePr/>
                <a:graphic xmlns:a="http://schemas.openxmlformats.org/drawingml/2006/main">
                  <a:graphicData uri="http://schemas.microsoft.com/office/word/2010/wordprocessingShape">
                    <wps:wsp>
                      <wps:cNvSpPr txBox="1"/>
                      <wps:spPr>
                        <a:xfrm>
                          <a:off x="0" y="0"/>
                          <a:ext cx="500063" cy="404812"/>
                        </a:xfrm>
                        <a:prstGeom prst="rect">
                          <a:avLst/>
                        </a:prstGeom>
                        <a:noFill/>
                        <a:ln w="6350">
                          <a:noFill/>
                        </a:ln>
                      </wps:spPr>
                      <wps:txbx>
                        <w:txbxContent>
                          <w:p w14:paraId="4CF54056" w14:textId="77777777" w:rsidR="003F05A4" w:rsidRPr="002D3108" w:rsidRDefault="003F05A4" w:rsidP="005F09FD">
                            <w:pPr>
                              <w:rPr>
                                <w:lang w:val="sv-SE"/>
                              </w:rPr>
                            </w:pPr>
                            <w:r w:rsidRPr="002D3108">
                              <w:rPr>
                                <w:lang w:val="sv-S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9697D3" id="Textruta 34" o:spid="_x0000_s1067" type="#_x0000_t202" style="position:absolute;left:0;text-align:left;margin-left:159.75pt;margin-top:4.45pt;width:39.4pt;height:31.8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" filled="f" stroked="f" strokeweight=".5pt">
                <v:textbox>
                  <w:txbxContent>
                    <w:p w14:paraId="4CF54056" w14:textId="77777777" w:rsidR="003F05A4" w:rsidRPr="002D3108" w:rsidRDefault="003F05A4" w:rsidP="005F09FD">
                      <w:pPr>
                        <w:rPr>
                          <w:lang w:val="sv-SE"/>
                        </w:rPr>
                      </w:pPr>
                      <w:r w:rsidRPr="002D3108">
                        <w:rPr>
                          <w:lang w:val="sv-SE"/>
                        </w:rPr>
                        <w:t>b)</w:t>
                      </w:r>
                    </w:p>
                  </w:txbxContent>
                </v:textbox>
              </v:shape>
            </w:pict>
          </mc:Fallback>
        </mc:AlternateContent>
      </w:r>
      <w:r>
        <w:rPr>
          <w:noProof/>
          <w:lang w:eastAsia="en-US"/>
        </w:rPr>
        <mc:AlternateContent>
          <mc:Choice Requires="wps">
            <w:drawing>
              <wp:anchor distT="0" distB="0" distL="114300" distR="114300" simplePos="0" relativeHeight="251678720" behindDoc="0" locked="0" layoutInCell="1" allowOverlap="1" wp14:anchorId="1E536B85" wp14:editId="01508764">
                <wp:simplePos x="0" y="0"/>
                <wp:positionH relativeFrom="column">
                  <wp:posOffset>2562543</wp:posOffset>
                </wp:positionH>
                <wp:positionV relativeFrom="paragraph">
                  <wp:posOffset>1850072</wp:posOffset>
                </wp:positionV>
                <wp:extent cx="1139371" cy="311426"/>
                <wp:effectExtent l="0" t="0" r="0" b="0"/>
                <wp:wrapNone/>
                <wp:docPr id="15" name="Textruta 15"/>
                <wp:cNvGraphicFramePr/>
                <a:graphic xmlns:a="http://schemas.openxmlformats.org/drawingml/2006/main">
                  <a:graphicData uri="http://schemas.microsoft.com/office/word/2010/wordprocessingShape">
                    <wps:wsp>
                      <wps:cNvSpPr txBox="1"/>
                      <wps:spPr>
                        <a:xfrm>
                          <a:off x="0" y="0"/>
                          <a:ext cx="1139371" cy="311426"/>
                        </a:xfrm>
                        <a:prstGeom prst="rect">
                          <a:avLst/>
                        </a:prstGeom>
                        <a:noFill/>
                        <a:ln w="6350">
                          <a:noFill/>
                        </a:ln>
                      </wps:spPr>
                      <wps:txbx>
                        <w:txbxContent>
                          <w:p w14:paraId="059F79C4" w14:textId="77777777" w:rsidR="003F05A4" w:rsidRPr="00534A82" w:rsidRDefault="003F05A4" w:rsidP="005F09FD">
                            <w:pPr>
                              <w:rPr>
                                <w:sz w:val="14"/>
                                <w:szCs w:val="14"/>
                                <w:lang w:val="sv-SE"/>
                              </w:rPr>
                            </w:pPr>
                            <w:r>
                              <w:rPr>
                                <w:sz w:val="14"/>
                                <w:szCs w:val="14"/>
                                <w:lang w:val="sv-SE"/>
                              </w:rPr>
                              <w:t>Fiel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536B85" id="Textruta 15" o:spid="_x0000_s1068" type="#_x0000_t202" style="position:absolute;left:0;text-align:left;margin-left:201.8pt;margin-top:145.65pt;width:89.7pt;height:24.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" filled="f" stroked="f" strokeweight=".5pt">
                <v:textbox>
                  <w:txbxContent>
                    <w:p w14:paraId="059F79C4" w14:textId="77777777" w:rsidR="003F05A4" w:rsidRPr="00534A82" w:rsidRDefault="003F05A4" w:rsidP="005F09FD">
                      <w:pPr>
                        <w:rPr>
                          <w:sz w:val="14"/>
                          <w:szCs w:val="14"/>
                          <w:lang w:val="sv-SE"/>
                        </w:rPr>
                      </w:pPr>
                      <w:r>
                        <w:rPr>
                          <w:sz w:val="14"/>
                          <w:szCs w:val="14"/>
                          <w:lang w:val="sv-SE"/>
                        </w:rPr>
                        <w:t>Field</w:t>
                      </w:r>
                    </w:p>
                  </w:txbxContent>
                </v:textbox>
              </v:shape>
            </w:pict>
          </mc:Fallback>
        </mc:AlternateContent>
      </w:r>
      <w:r>
        <w:rPr>
          <w:noProof/>
          <w:lang w:eastAsia="en-US"/>
        </w:rPr>
        <mc:AlternateContent>
          <mc:Choice Requires="wps">
            <w:drawing>
              <wp:anchor distT="0" distB="0" distL="114300" distR="114300" simplePos="0" relativeHeight="251674624" behindDoc="0" locked="0" layoutInCell="1" allowOverlap="1" wp14:anchorId="0966B20A" wp14:editId="43C8F1A4">
                <wp:simplePos x="0" y="0"/>
                <wp:positionH relativeFrom="column">
                  <wp:posOffset>1918607</wp:posOffset>
                </wp:positionH>
                <wp:positionV relativeFrom="paragraph">
                  <wp:posOffset>2203178</wp:posOffset>
                </wp:positionV>
                <wp:extent cx="1139371" cy="311426"/>
                <wp:effectExtent l="0" t="0" r="0" b="0"/>
                <wp:wrapNone/>
                <wp:docPr id="15752" name="Textruta 15752"/>
                <wp:cNvGraphicFramePr/>
                <a:graphic xmlns:a="http://schemas.openxmlformats.org/drawingml/2006/main">
                  <a:graphicData uri="http://schemas.microsoft.com/office/word/2010/wordprocessingShape">
                    <wps:wsp>
                      <wps:cNvSpPr txBox="1"/>
                      <wps:spPr>
                        <a:xfrm>
                          <a:off x="0" y="0"/>
                          <a:ext cx="1139371" cy="311426"/>
                        </a:xfrm>
                        <a:prstGeom prst="rect">
                          <a:avLst/>
                        </a:prstGeom>
                        <a:noFill/>
                        <a:ln w="6350">
                          <a:noFill/>
                        </a:ln>
                      </wps:spPr>
                      <wps:txbx>
                        <w:txbxContent>
                          <w:p w14:paraId="2583F170" w14:textId="77777777" w:rsidR="003F05A4" w:rsidRPr="00534A82" w:rsidRDefault="003F05A4" w:rsidP="005F09FD">
                            <w:pPr>
                              <w:rPr>
                                <w:sz w:val="14"/>
                                <w:szCs w:val="14"/>
                                <w:lang w:val="sv-SE"/>
                              </w:rPr>
                            </w:pPr>
                            <w:r w:rsidRPr="00534A82">
                              <w:rPr>
                                <w:sz w:val="14"/>
                                <w:szCs w:val="14"/>
                                <w:lang w:val="sv-SE"/>
                              </w:rPr>
                              <w:t>Rockbolt</w:t>
                            </w:r>
                            <w:r>
                              <w:rPr>
                                <w:sz w:val="14"/>
                                <w:szCs w:val="14"/>
                                <w:lang w:val="sv-SE"/>
                              </w:rPr>
                              <w:t xml:space="preserve"> </w:t>
                            </w:r>
                            <w:r w:rsidRPr="00534A82">
                              <w:rPr>
                                <w:sz w:val="14"/>
                                <w:szCs w:val="14"/>
                                <w:lang w:val="sv-SE"/>
                              </w:rPr>
                              <w:t xml:space="preserve"> </w:t>
                            </w:r>
                            <w:r>
                              <w:rPr>
                                <w:sz w:val="14"/>
                                <w:szCs w:val="14"/>
                                <w:lang w:val="sv-SE"/>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66B20A" id="Textruta 15752" o:spid="_x0000_s1069" type="#_x0000_t202" style="position:absolute;left:0;text-align:left;margin-left:151.05pt;margin-top:173.5pt;width:89.7pt;height:24.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" filled="f" stroked="f" strokeweight=".5pt">
                <v:textbox>
                  <w:txbxContent>
                    <w:p w14:paraId="2583F170" w14:textId="77777777" w:rsidR="003F05A4" w:rsidRPr="00534A82" w:rsidRDefault="003F05A4" w:rsidP="005F09FD">
                      <w:pPr>
                        <w:rPr>
                          <w:sz w:val="14"/>
                          <w:szCs w:val="14"/>
                          <w:lang w:val="sv-SE"/>
                        </w:rPr>
                      </w:pPr>
                      <w:r w:rsidRPr="00534A82">
                        <w:rPr>
                          <w:sz w:val="14"/>
                          <w:szCs w:val="14"/>
                          <w:lang w:val="sv-SE"/>
                        </w:rPr>
                        <w:t>Rockbolt</w:t>
                      </w:r>
                      <w:r>
                        <w:rPr>
                          <w:sz w:val="14"/>
                          <w:szCs w:val="14"/>
                          <w:lang w:val="sv-SE"/>
                        </w:rPr>
                        <w:t xml:space="preserve"> </w:t>
                      </w:r>
                      <w:r w:rsidRPr="00534A82">
                        <w:rPr>
                          <w:sz w:val="14"/>
                          <w:szCs w:val="14"/>
                          <w:lang w:val="sv-SE"/>
                        </w:rPr>
                        <w:t xml:space="preserve"> </w:t>
                      </w:r>
                      <w:r>
                        <w:rPr>
                          <w:sz w:val="14"/>
                          <w:szCs w:val="14"/>
                          <w:lang w:val="sv-SE"/>
                        </w:rPr>
                        <w:t>3</w:t>
                      </w:r>
                    </w:p>
                  </w:txbxContent>
                </v:textbox>
              </v:shape>
            </w:pict>
          </mc:Fallback>
        </mc:AlternateContent>
      </w:r>
      <w:r>
        <w:rPr>
          <w:noProof/>
          <w:lang w:eastAsia="en-US"/>
        </w:rPr>
        <mc:AlternateContent>
          <mc:Choice Requires="wps">
            <w:drawing>
              <wp:anchor distT="0" distB="0" distL="114300" distR="114300" simplePos="0" relativeHeight="251677696" behindDoc="0" locked="0" layoutInCell="1" allowOverlap="1" wp14:anchorId="0EEAF4EA" wp14:editId="66C26602">
                <wp:simplePos x="0" y="0"/>
                <wp:positionH relativeFrom="column">
                  <wp:posOffset>1371690</wp:posOffset>
                </wp:positionH>
                <wp:positionV relativeFrom="paragraph">
                  <wp:posOffset>2195557</wp:posOffset>
                </wp:positionV>
                <wp:extent cx="613228" cy="361950"/>
                <wp:effectExtent l="0" t="0" r="0" b="0"/>
                <wp:wrapNone/>
                <wp:docPr id="15750" name="Textruta 15750"/>
                <wp:cNvGraphicFramePr/>
                <a:graphic xmlns:a="http://schemas.openxmlformats.org/drawingml/2006/main">
                  <a:graphicData uri="http://schemas.microsoft.com/office/word/2010/wordprocessingShape">
                    <wps:wsp>
                      <wps:cNvSpPr txBox="1"/>
                      <wps:spPr>
                        <a:xfrm>
                          <a:off x="0" y="0"/>
                          <a:ext cx="613228" cy="361950"/>
                        </a:xfrm>
                        <a:prstGeom prst="rect">
                          <a:avLst/>
                        </a:prstGeom>
                        <a:noFill/>
                        <a:ln w="6350">
                          <a:noFill/>
                        </a:ln>
                      </wps:spPr>
                      <wps:txbx>
                        <w:txbxContent>
                          <w:p w14:paraId="034E8F92" w14:textId="77777777" w:rsidR="003F05A4" w:rsidRPr="00534A82" w:rsidRDefault="003F05A4" w:rsidP="005F09FD">
                            <w:pPr>
                              <w:rPr>
                                <w:sz w:val="14"/>
                                <w:szCs w:val="14"/>
                                <w:lang w:val="sv-SE"/>
                              </w:rPr>
                            </w:pPr>
                            <w:r w:rsidRPr="00534A82">
                              <w:rPr>
                                <w:sz w:val="14"/>
                                <w:szCs w:val="14"/>
                                <w:lang w:val="sv-SE"/>
                              </w:rPr>
                              <w:t>Rockbolt</w:t>
                            </w:r>
                            <w:r>
                              <w:rPr>
                                <w:sz w:val="14"/>
                                <w:szCs w:val="14"/>
                                <w:lang w:val="sv-SE"/>
                              </w:rPr>
                              <w:t xml:space="preserve"> 2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EAF4EA" id="Textruta 15750" o:spid="_x0000_s1070" type="#_x0000_t202" style="position:absolute;left:0;text-align:left;margin-left:108pt;margin-top:172.9pt;width:48.3pt;height:28.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" filled="f" stroked="f" strokeweight=".5pt">
                <v:textbox>
                  <w:txbxContent>
                    <w:p w14:paraId="034E8F92" w14:textId="77777777" w:rsidR="003F05A4" w:rsidRPr="00534A82" w:rsidRDefault="003F05A4" w:rsidP="005F09FD">
                      <w:pPr>
                        <w:rPr>
                          <w:sz w:val="14"/>
                          <w:szCs w:val="14"/>
                          <w:lang w:val="sv-SE"/>
                        </w:rPr>
                      </w:pPr>
                      <w:r w:rsidRPr="00534A82">
                        <w:rPr>
                          <w:sz w:val="14"/>
                          <w:szCs w:val="14"/>
                          <w:lang w:val="sv-SE"/>
                        </w:rPr>
                        <w:t>Rockbolt</w:t>
                      </w:r>
                      <w:r>
                        <w:rPr>
                          <w:sz w:val="14"/>
                          <w:szCs w:val="14"/>
                          <w:lang w:val="sv-SE"/>
                        </w:rPr>
                        <w:t xml:space="preserve"> 2 </w:t>
                      </w:r>
                    </w:p>
                  </w:txbxContent>
                </v:textbox>
              </v:shape>
            </w:pict>
          </mc:Fallback>
        </mc:AlternateContent>
      </w:r>
      <w:r>
        <w:rPr>
          <w:noProof/>
          <w:lang w:eastAsia="en-US"/>
        </w:rPr>
        <mc:AlternateContent>
          <mc:Choice Requires="wps">
            <w:drawing>
              <wp:anchor distT="0" distB="0" distL="114300" distR="114300" simplePos="0" relativeHeight="251676672" behindDoc="0" locked="0" layoutInCell="1" allowOverlap="1" wp14:anchorId="4AD052FC" wp14:editId="350C7BD8">
                <wp:simplePos x="0" y="0"/>
                <wp:positionH relativeFrom="column">
                  <wp:posOffset>1784985</wp:posOffset>
                </wp:positionH>
                <wp:positionV relativeFrom="paragraph">
                  <wp:posOffset>2268220</wp:posOffset>
                </wp:positionV>
                <wp:extent cx="2592000" cy="8255"/>
                <wp:effectExtent l="0" t="57150" r="37465" b="86995"/>
                <wp:wrapNone/>
                <wp:docPr id="15747" name="Rak pilkoppling 15747"/>
                <wp:cNvGraphicFramePr/>
                <a:graphic xmlns:a="http://schemas.openxmlformats.org/drawingml/2006/main">
                  <a:graphicData uri="http://schemas.microsoft.com/office/word/2010/wordprocessingShape">
                    <wps:wsp>
                      <wps:cNvCnPr/>
                      <wps:spPr>
                        <a:xfrm>
                          <a:off x="0" y="0"/>
                          <a:ext cx="2592000" cy="8255"/>
                        </a:xfrm>
                        <a:prstGeom prst="straightConnector1">
                          <a:avLst/>
                        </a:prstGeom>
                        <a:noFill/>
                        <a:ln w="9525" cap="flat" cmpd="sng" algn="ctr">
                          <a:solidFill>
                            <a:srgbClr val="FF0000"/>
                          </a:solidFill>
                          <a:prstDash val="solid"/>
                          <a:tailEnd type="triangle"/>
                        </a:ln>
                        <a:effectLst/>
                      </wps:spPr>
                      <wps:bodyPr/>
                    </wps:wsp>
                  </a:graphicData>
                </a:graphic>
                <wp14:sizeRelH relativeFrom="margin">
                  <wp14:pctWidth>0</wp14:pctWidth>
                </wp14:sizeRelH>
              </wp:anchor>
            </w:drawing>
          </mc:Choice>
          <mc:Fallback>
            <w:pict>
              <v:shape w14:anchorId="1353CF03" id="Rak pilkoppling 15747" o:spid="_x0000_s1026" type="#_x0000_t32" style="position:absolute;margin-left:140.55pt;margin-top:178.6pt;width:204.1pt;height:.65pt;z-index:2516766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" strokecolor="red">
                <v:stroke endarrow="block"/>
              </v:shape>
            </w:pict>
          </mc:Fallback>
        </mc:AlternateContent>
      </w:r>
      <w:r>
        <w:rPr>
          <w:noProof/>
          <w:lang w:eastAsia="en-US"/>
        </w:rPr>
        <mc:AlternateContent>
          <mc:Choice Requires="wps">
            <w:drawing>
              <wp:anchor distT="0" distB="0" distL="114300" distR="114300" simplePos="0" relativeHeight="251675648" behindDoc="0" locked="0" layoutInCell="1" allowOverlap="1" wp14:anchorId="3AF7CF55" wp14:editId="4FD9BCC1">
                <wp:simplePos x="0" y="0"/>
                <wp:positionH relativeFrom="column">
                  <wp:posOffset>1787344</wp:posOffset>
                </wp:positionH>
                <wp:positionV relativeFrom="paragraph">
                  <wp:posOffset>2264410</wp:posOffset>
                </wp:positionV>
                <wp:extent cx="0" cy="216000"/>
                <wp:effectExtent l="76200" t="38100" r="57150" b="12700"/>
                <wp:wrapNone/>
                <wp:docPr id="61" name="Rak pilkoppling 61"/>
                <wp:cNvGraphicFramePr/>
                <a:graphic xmlns:a="http://schemas.openxmlformats.org/drawingml/2006/main">
                  <a:graphicData uri="http://schemas.microsoft.com/office/word/2010/wordprocessingShape">
                    <wps:wsp>
                      <wps:cNvCnPr/>
                      <wps:spPr>
                        <a:xfrm flipH="1" flipV="1">
                          <a:off x="0" y="0"/>
                          <a:ext cx="0" cy="216000"/>
                        </a:xfrm>
                        <a:prstGeom prst="straightConnector1">
                          <a:avLst/>
                        </a:prstGeom>
                        <a:noFill/>
                        <a:ln w="9525" cap="flat" cmpd="sng" algn="ctr">
                          <a:solidFill>
                            <a:srgbClr val="FF0000"/>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167C4277" id="Rak pilkoppling 61" o:spid="_x0000_s1026" type="#_x0000_t32" style="position:absolute;margin-left:140.75pt;margin-top:178.3pt;width:0;height:17pt;flip:x y;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" strokecolor="red">
                <v:stroke endarrow="block"/>
              </v:shape>
            </w:pict>
          </mc:Fallback>
        </mc:AlternateContent>
      </w:r>
      <w:r>
        <w:rPr>
          <w:noProof/>
          <w:lang w:eastAsia="en-US"/>
        </w:rPr>
        <mc:AlternateContent>
          <mc:Choice Requires="wps">
            <w:drawing>
              <wp:anchor distT="0" distB="0" distL="114300" distR="114300" simplePos="0" relativeHeight="251673600" behindDoc="0" locked="0" layoutInCell="1" allowOverlap="1" wp14:anchorId="6F2B1FE3" wp14:editId="64733742">
                <wp:simplePos x="0" y="0"/>
                <wp:positionH relativeFrom="column">
                  <wp:posOffset>1995170</wp:posOffset>
                </wp:positionH>
                <wp:positionV relativeFrom="paragraph">
                  <wp:posOffset>2162847</wp:posOffset>
                </wp:positionV>
                <wp:extent cx="2375535" cy="8255"/>
                <wp:effectExtent l="0" t="57150" r="43815" b="86995"/>
                <wp:wrapNone/>
                <wp:docPr id="15746" name="Rak pilkoppling 15746"/>
                <wp:cNvGraphicFramePr/>
                <a:graphic xmlns:a="http://schemas.openxmlformats.org/drawingml/2006/main">
                  <a:graphicData uri="http://schemas.microsoft.com/office/word/2010/wordprocessingShape">
                    <wps:wsp>
                      <wps:cNvCnPr/>
                      <wps:spPr>
                        <a:xfrm>
                          <a:off x="0" y="0"/>
                          <a:ext cx="2375535" cy="8255"/>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1B3874D7" id="Rak pilkoppling 15746" o:spid="_x0000_s1026" type="#_x0000_t32" style="position:absolute;margin-left:157.1pt;margin-top:170.3pt;width:187.05pt;height:.65pt;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" strokecolor="red" strokeweight=".5pt">
                <v:stroke endarrow="block" joinstyle="miter"/>
              </v:shape>
            </w:pict>
          </mc:Fallback>
        </mc:AlternateContent>
      </w:r>
      <w:r>
        <w:rPr>
          <w:noProof/>
          <w:lang w:eastAsia="en-US"/>
        </w:rPr>
        <mc:AlternateContent>
          <mc:Choice Requires="wps">
            <w:drawing>
              <wp:anchor distT="0" distB="0" distL="114300" distR="114300" simplePos="0" relativeHeight="251672576" behindDoc="0" locked="0" layoutInCell="1" allowOverlap="1" wp14:anchorId="331BB91E" wp14:editId="49997B14">
                <wp:simplePos x="0" y="0"/>
                <wp:positionH relativeFrom="column">
                  <wp:posOffset>1985645</wp:posOffset>
                </wp:positionH>
                <wp:positionV relativeFrom="paragraph">
                  <wp:posOffset>2166620</wp:posOffset>
                </wp:positionV>
                <wp:extent cx="0" cy="324000"/>
                <wp:effectExtent l="76200" t="38100" r="57150" b="19050"/>
                <wp:wrapNone/>
                <wp:docPr id="62" name="Rak pilkoppling 62"/>
                <wp:cNvGraphicFramePr/>
                <a:graphic xmlns:a="http://schemas.openxmlformats.org/drawingml/2006/main">
                  <a:graphicData uri="http://schemas.microsoft.com/office/word/2010/wordprocessingShape">
                    <wps:wsp>
                      <wps:cNvCnPr/>
                      <wps:spPr>
                        <a:xfrm flipV="1">
                          <a:off x="0" y="0"/>
                          <a:ext cx="0" cy="324000"/>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49E69230" id="Rak pilkoppling 62" o:spid="_x0000_s1026" type="#_x0000_t32" style="position:absolute;margin-left:156.35pt;margin-top:170.6pt;width:0;height:25.5pt;flip:y;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" strokecolor="red" strokeweight=".5pt">
                <v:stroke endarrow="block" joinstyle="miter"/>
              </v:shape>
            </w:pict>
          </mc:Fallback>
        </mc:AlternateContent>
      </w:r>
      <w:r>
        <w:rPr>
          <w:noProof/>
        </w:rPr>
        <w:drawing>
          <wp:inline distT="0" distB="0" distL="0" distR="0" wp14:anchorId="20139D89" wp14:editId="2B8F607F">
            <wp:extent cx="3600000" cy="2587313"/>
            <wp:effectExtent l="0" t="0" r="635" b="3810"/>
            <wp:docPr id="2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23b.tif"/>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600000" cy="2587313"/>
                    </a:xfrm>
                    <a:prstGeom prst="rect">
                      <a:avLst/>
                    </a:prstGeom>
                  </pic:spPr>
                </pic:pic>
              </a:graphicData>
            </a:graphic>
          </wp:inline>
        </w:drawing>
      </w:r>
    </w:p>
    <w:p w14:paraId="7100D081" w14:textId="610EED02" w:rsidR="0088260C" w:rsidRDefault="005F09FD" w:rsidP="005F09FD">
      <w:pPr>
        <w:pStyle w:val="Figure"/>
      </w:pPr>
      <w:r>
        <w:t xml:space="preserve">Figure </w:t>
      </w:r>
      <w:r>
        <w:fldChar w:fldCharType="begin"/>
      </w:r>
      <w:r>
        <w:instrText xml:space="preserve"> SEQ Figure \* ARABIC </w:instrText>
      </w:r>
      <w:r>
        <w:fldChar w:fldCharType="separate"/>
      </w:r>
      <w:r>
        <w:rPr>
          <w:noProof/>
        </w:rPr>
        <w:t>17</w:t>
      </w:r>
      <w:r>
        <w:fldChar w:fldCharType="end"/>
      </w:r>
      <w:bookmarkStart w:id="45" w:name="_Ref481777570"/>
      <w:r>
        <w:t>: a) Identification of the most elongated rockbolts in Test 2, b</w:t>
      </w:r>
      <w:r w:rsidRPr="003F5133">
        <w:t>) total energy absorption by rockbolt</w:t>
      </w:r>
      <w:r>
        <w:t>s</w:t>
      </w:r>
      <w:r w:rsidRPr="003F5133">
        <w:t xml:space="preserve"> 2</w:t>
      </w:r>
      <w:bookmarkEnd w:id="45"/>
      <w:r>
        <w:t xml:space="preserve"> and 3, and the bolt installed in the field</w:t>
      </w:r>
      <w:r w:rsidRPr="003F5133">
        <w:t xml:space="preserve"> </w:t>
      </w:r>
      <w:r w:rsidRPr="003F5133">
        <w:lastRenderedPageBreak/>
        <w:t xml:space="preserve">(original energy absorption graph by Voyzelle et al. </w:t>
      </w:r>
      <w:r w:rsidRPr="003F5133">
        <w:fldChar w:fldCharType="begin"/>
      </w:r>
      <w:r w:rsidRPr="003F5133">
        <w:instrText>ADDIN RW.CITE{{113 Voyzelle,Benoit 2014 /a}}</w:instrText>
      </w:r>
      <w:r w:rsidRPr="003F5133">
        <w:fldChar w:fldCharType="separate"/>
      </w:r>
      <w:r w:rsidRPr="0089255E">
        <w:t>(2014)</w:t>
      </w:r>
      <w:r w:rsidRPr="003F5133">
        <w:fldChar w:fldCharType="end"/>
      </w:r>
      <w:r>
        <w:t>)</w:t>
      </w:r>
    </w:p>
    <w:p w14:paraId="449CDA90" w14:textId="507999EF" w:rsidR="0088260C" w:rsidRDefault="0088260C" w:rsidP="00B24DE8"/>
    <w:p w14:paraId="3F3F12D2" w14:textId="77777777" w:rsidR="005F09FD" w:rsidRDefault="005F09FD" w:rsidP="005F09FD">
      <w:pPr>
        <w:pStyle w:val="HeadingNumbering3"/>
      </w:pPr>
      <w:r>
        <w:t>Shotcrete performance</w:t>
      </w:r>
    </w:p>
    <w:p w14:paraId="71C1C965" w14:textId="673571C2" w:rsidR="005F09FD" w:rsidRPr="00485E8B" w:rsidRDefault="005F09FD" w:rsidP="005F09FD">
      <w:r>
        <w:t xml:space="preserve">Rock/shotcrete interface failure, and axial yielding of the shotcrete were the main yielding modes that were detected in the models of Tests 1 and 2. The plots associated with the shotcrete axial (tensile) yielding and interface failure are presented in plots a) and b) in </w:t>
      </w:r>
      <w:r>
        <w:fldChar w:fldCharType="begin"/>
      </w:r>
      <w:r>
        <w:instrText xml:space="preserve"> REF _Ref480477471 \r \h  \* MERGEFORMAT </w:instrText>
      </w:r>
      <w:r>
        <w:fldChar w:fldCharType="separate"/>
      </w:r>
      <w:r>
        <w:t>Figure 18</w:t>
      </w:r>
      <w:r>
        <w:fldChar w:fldCharType="end"/>
      </w:r>
      <w:r>
        <w:t>, respectively. The plots represent the status after 3 ms of wave propagation (from CZB) in the model. The numerical analysis results indicate that, upon the arrival of the wave at the tested walls, the shotcrete/ro</w:t>
      </w:r>
      <w:r w:rsidRPr="00485E8B">
        <w:t xml:space="preserve">ck interface failed. After 40 ms, </w:t>
      </w:r>
      <w:r>
        <w:t>8</w:t>
      </w:r>
      <w:r w:rsidRPr="00485E8B">
        <w:t xml:space="preserve">4 mm of residual displacement (in </w:t>
      </w:r>
      <w:r w:rsidRPr="00485E8B">
        <w:rPr>
          <w:i/>
        </w:rPr>
        <w:t>x</w:t>
      </w:r>
      <w:r w:rsidRPr="00485E8B">
        <w:t xml:space="preserve"> direction) was calculated in the model of Test </w:t>
      </w:r>
      <w:r>
        <w:t>2</w:t>
      </w:r>
      <w:r w:rsidRPr="00485E8B">
        <w:t xml:space="preserve">. In the numerical analysis of Test 2, the relative displacement between the rockbolts and the shotcrete </w:t>
      </w:r>
      <w:r>
        <w:t xml:space="preserve">(in </w:t>
      </w:r>
      <w:r w:rsidRPr="00B92096">
        <w:rPr>
          <w:i/>
          <w:iCs/>
        </w:rPr>
        <w:t>x</w:t>
      </w:r>
      <w:r>
        <w:t xml:space="preserve">-direction) </w:t>
      </w:r>
      <w:r w:rsidRPr="00485E8B">
        <w:t xml:space="preserve">is calculated to estimate the maximum residual deflection of the shotcrete after the dynamic loading, see </w:t>
      </w:r>
      <w:r w:rsidRPr="00485E8B">
        <w:fldChar w:fldCharType="begin"/>
      </w:r>
      <w:r w:rsidRPr="00485E8B">
        <w:instrText xml:space="preserve"> REF _Ref480477471 \r \h </w:instrText>
      </w:r>
      <w:r>
        <w:instrText xml:space="preserve"> \* MERGEFORMAT </w:instrText>
      </w:r>
      <w:r w:rsidRPr="00485E8B">
        <w:fldChar w:fldCharType="separate"/>
      </w:r>
      <w:r>
        <w:t>Figure 18</w:t>
      </w:r>
      <w:r w:rsidRPr="00485E8B">
        <w:fldChar w:fldCharType="end"/>
      </w:r>
      <w:r w:rsidRPr="00485E8B">
        <w:t xml:space="preserve">c. Rockbolts 1 and 2 showed a maximum displacement of 9 mm and 21 mm, respectively. Therefore, an average displacement of 15 mm was considered to be subtracted from the shotcrete maximum displacement. This resulted in 69 mm of deflection of the shotcrete. </w:t>
      </w:r>
    </w:p>
    <w:p w14:paraId="32580FFE" w14:textId="02E03A82" w:rsidR="005F09FD" w:rsidRDefault="005F09FD" w:rsidP="005F09FD">
      <w:r w:rsidRPr="00485E8B">
        <w:t xml:space="preserve">Thyni </w:t>
      </w:r>
      <w:r w:rsidRPr="00B92096">
        <w:fldChar w:fldCharType="begin"/>
      </w:r>
      <w:r w:rsidRPr="00B92096">
        <w:instrText>ADDIN RW.CITE{{66 Thyni,F. 2014 /a}}</w:instrText>
      </w:r>
      <w:r w:rsidRPr="00B92096">
        <w:fldChar w:fldCharType="separate"/>
      </w:r>
      <w:r w:rsidRPr="00B92096">
        <w:rPr>
          <w:bCs/>
        </w:rPr>
        <w:t>(2014)</w:t>
      </w:r>
      <w:r w:rsidRPr="00B92096">
        <w:fldChar w:fldCharType="end"/>
      </w:r>
      <w:r w:rsidRPr="00485E8B">
        <w:t xml:space="preserve"> performed a series of round panel tests to measure the energy absorption by the reinforced shotcrete. The energy absorption graph for a panel of </w:t>
      </w:r>
      <w:r>
        <w:t>100</w:t>
      </w:r>
      <w:r w:rsidRPr="00485E8B">
        <w:t xml:space="preserve"> </w:t>
      </w:r>
      <w:r>
        <w:t xml:space="preserve">mm </w:t>
      </w:r>
      <w:r w:rsidRPr="00485E8B">
        <w:t>thick reinforced shotcrete obtained by Thyni</w:t>
      </w:r>
      <w:r>
        <w:t xml:space="preserve"> </w:t>
      </w:r>
      <w:bookmarkStart w:id="46" w:name="_Hlk55338046"/>
      <w:r>
        <w:fldChar w:fldCharType="begin"/>
      </w:r>
      <w:r>
        <w:instrText>ADDIN RW.CITE{{66 Thyni,F. 2014 /a}}</w:instrText>
      </w:r>
      <w:r>
        <w:fldChar w:fldCharType="separate"/>
      </w:r>
      <w:r w:rsidRPr="00B92096">
        <w:rPr>
          <w:bCs/>
        </w:rPr>
        <w:t>(2014)</w:t>
      </w:r>
      <w:r>
        <w:fldChar w:fldCharType="end"/>
      </w:r>
      <w:bookmarkEnd w:id="46"/>
      <w:r w:rsidRPr="00485E8B">
        <w:t xml:space="preserve"> is according to </w:t>
      </w:r>
      <w:r w:rsidRPr="00485E8B">
        <w:fldChar w:fldCharType="begin"/>
      </w:r>
      <w:r w:rsidRPr="00485E8B">
        <w:instrText xml:space="preserve"> REF _Ref480477471 \r \h  \* MERGEFORMAT </w:instrText>
      </w:r>
      <w:r w:rsidRPr="00485E8B">
        <w:fldChar w:fldCharType="separate"/>
      </w:r>
      <w:r>
        <w:t>Figure 18</w:t>
      </w:r>
      <w:r w:rsidRPr="00485E8B">
        <w:fldChar w:fldCharType="end"/>
      </w:r>
      <w:r w:rsidRPr="00485E8B">
        <w:t>d. The calculated deflection in the numerical analysis of Test 2 is related to the energy-deflection gra</w:t>
      </w:r>
      <w:r>
        <w:t xml:space="preserve">ph presented in </w:t>
      </w:r>
      <w:r>
        <w:fldChar w:fldCharType="begin"/>
      </w:r>
      <w:r>
        <w:instrText xml:space="preserve"> REF _Ref480477471 \r \h  \* MERGEFORMAT </w:instrText>
      </w:r>
      <w:r>
        <w:fldChar w:fldCharType="separate"/>
      </w:r>
      <w:r>
        <w:t>Figure 18</w:t>
      </w:r>
      <w:r>
        <w:fldChar w:fldCharType="end"/>
      </w:r>
      <w:r>
        <w:t xml:space="preserve">d. For the deflection of 69 mm, the maximum energy absorption by the shotcrete calculated based on the results from the numerical analysis of Test 2 was 2.6 kJ. The energy absorption calculated from the field test results and from the UDEC energy analyses is shown in </w:t>
      </w:r>
      <w:r>
        <w:fldChar w:fldCharType="begin"/>
      </w:r>
      <w:r>
        <w:instrText xml:space="preserve"> REF _Ref480477471 \r \h  \* MERGEFORMAT </w:instrText>
      </w:r>
      <w:r>
        <w:fldChar w:fldCharType="separate"/>
      </w:r>
      <w:r>
        <w:t>Figure 18</w:t>
      </w:r>
      <w:r>
        <w:fldChar w:fldCharType="end"/>
      </w:r>
      <w:r>
        <w:t>d.</w:t>
      </w:r>
    </w:p>
    <w:p w14:paraId="776A571D" w14:textId="77777777" w:rsidR="005F09FD" w:rsidRDefault="005F09FD" w:rsidP="005F09FD">
      <w:pPr>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42"/>
        <w:gridCol w:w="4518"/>
      </w:tblGrid>
      <w:tr w:rsidR="005F09FD" w14:paraId="571364AF" w14:textId="77777777" w:rsidTr="003F05A4">
        <w:tc>
          <w:tcPr>
            <w:tcW w:w="4321" w:type="dxa"/>
          </w:tcPr>
          <w:p w14:paraId="459CFD8E" w14:textId="77777777" w:rsidR="005F09FD" w:rsidRDefault="005F09FD" w:rsidP="003F05A4">
            <w:pPr>
              <w:pStyle w:val="tabletext0"/>
            </w:pPr>
            <w:r>
              <w:t>a)</w:t>
            </w:r>
          </w:p>
        </w:tc>
        <w:tc>
          <w:tcPr>
            <w:tcW w:w="4751" w:type="dxa"/>
          </w:tcPr>
          <w:p w14:paraId="32B7FA8B" w14:textId="77777777" w:rsidR="005F09FD" w:rsidRDefault="005F09FD" w:rsidP="003F05A4">
            <w:pPr>
              <w:pStyle w:val="tabletext0"/>
            </w:pPr>
            <w:r>
              <w:t>b)</w:t>
            </w:r>
          </w:p>
        </w:tc>
      </w:tr>
      <w:tr w:rsidR="005F09FD" w14:paraId="53B45275" w14:textId="77777777" w:rsidTr="003F05A4">
        <w:tc>
          <w:tcPr>
            <w:tcW w:w="4321" w:type="dxa"/>
          </w:tcPr>
          <w:p w14:paraId="1E0A84A3" w14:textId="77777777" w:rsidR="005F09FD" w:rsidRPr="00475D9E" w:rsidRDefault="005F09FD" w:rsidP="005F09FD">
            <w:pPr>
              <w:pStyle w:val="Figure"/>
            </w:pPr>
            <w:r>
              <w:rPr>
                <w:noProof/>
                <w:lang w:eastAsia="en-US"/>
              </w:rPr>
              <w:drawing>
                <wp:inline distT="0" distB="0" distL="0" distR="0" wp14:anchorId="68BF19F5" wp14:editId="0653ABB1">
                  <wp:extent cx="2052000" cy="1997478"/>
                  <wp:effectExtent l="0" t="0" r="5715" b="3175"/>
                  <wp:docPr id="15778" name="Picture 157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78" name="fig zz_aa.PNG"/>
                          <pic:cNvPicPr/>
                        </pic:nvPicPr>
                        <pic:blipFill>
                          <a:blip r:embed="rId51">
                            <a:extLst>
                              <a:ext uri="{28A0092B-C50C-407E-A947-70E740481C1C}">
                                <a14:useLocalDpi xmlns:a14="http://schemas.microsoft.com/office/drawing/2010/main" val="0"/>
                              </a:ext>
                            </a:extLst>
                          </a:blip>
                          <a:stretch>
                            <a:fillRect/>
                          </a:stretch>
                        </pic:blipFill>
                        <pic:spPr>
                          <a:xfrm>
                            <a:off x="0" y="0"/>
                            <a:ext cx="2052000" cy="1997478"/>
                          </a:xfrm>
                          <a:prstGeom prst="rect">
                            <a:avLst/>
                          </a:prstGeom>
                        </pic:spPr>
                      </pic:pic>
                    </a:graphicData>
                  </a:graphic>
                </wp:inline>
              </w:drawing>
            </w:r>
          </w:p>
        </w:tc>
        <w:tc>
          <w:tcPr>
            <w:tcW w:w="4751" w:type="dxa"/>
          </w:tcPr>
          <w:p w14:paraId="148F2CBF" w14:textId="77777777" w:rsidR="005F09FD" w:rsidRPr="00475D9E" w:rsidRDefault="005F09FD" w:rsidP="005F09FD">
            <w:pPr>
              <w:pStyle w:val="Figure"/>
            </w:pPr>
            <w:r>
              <w:rPr>
                <w:noProof/>
                <w:lang w:eastAsia="en-US"/>
              </w:rPr>
              <w:drawing>
                <wp:inline distT="0" distB="0" distL="0" distR="0" wp14:anchorId="52EE6284" wp14:editId="1E464B28">
                  <wp:extent cx="2052000" cy="2041990"/>
                  <wp:effectExtent l="0" t="0" r="5715" b="0"/>
                  <wp:docPr id="15779" name="Picture 157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79" name="fig zz_bb.PNG"/>
                          <pic:cNvPicPr/>
                        </pic:nvPicPr>
                        <pic:blipFill>
                          <a:blip r:embed="rId52">
                            <a:extLst>
                              <a:ext uri="{28A0092B-C50C-407E-A947-70E740481C1C}">
                                <a14:useLocalDpi xmlns:a14="http://schemas.microsoft.com/office/drawing/2010/main" val="0"/>
                              </a:ext>
                            </a:extLst>
                          </a:blip>
                          <a:stretch>
                            <a:fillRect/>
                          </a:stretch>
                        </pic:blipFill>
                        <pic:spPr>
                          <a:xfrm>
                            <a:off x="0" y="0"/>
                            <a:ext cx="2052000" cy="2041990"/>
                          </a:xfrm>
                          <a:prstGeom prst="rect">
                            <a:avLst/>
                          </a:prstGeom>
                        </pic:spPr>
                      </pic:pic>
                    </a:graphicData>
                  </a:graphic>
                </wp:inline>
              </w:drawing>
            </w:r>
          </w:p>
        </w:tc>
      </w:tr>
      <w:tr w:rsidR="005F09FD" w14:paraId="50C577A6" w14:textId="77777777" w:rsidTr="003F05A4">
        <w:tc>
          <w:tcPr>
            <w:tcW w:w="4321" w:type="dxa"/>
          </w:tcPr>
          <w:p w14:paraId="47CC3FC0" w14:textId="77777777" w:rsidR="005F09FD" w:rsidRDefault="005F09FD" w:rsidP="003F05A4">
            <w:pPr>
              <w:pStyle w:val="tabletext0"/>
            </w:pPr>
            <w:r>
              <w:t>c)</w:t>
            </w:r>
          </w:p>
        </w:tc>
        <w:tc>
          <w:tcPr>
            <w:tcW w:w="4751" w:type="dxa"/>
          </w:tcPr>
          <w:p w14:paraId="01B67C26" w14:textId="77777777" w:rsidR="005F09FD" w:rsidRDefault="005F09FD" w:rsidP="003F05A4">
            <w:pPr>
              <w:pStyle w:val="tabletext0"/>
            </w:pPr>
            <w:r>
              <w:t>d)</w:t>
            </w:r>
          </w:p>
        </w:tc>
      </w:tr>
      <w:tr w:rsidR="005F09FD" w14:paraId="04A9CB8B" w14:textId="77777777" w:rsidTr="003F05A4">
        <w:tc>
          <w:tcPr>
            <w:tcW w:w="4321" w:type="dxa"/>
          </w:tcPr>
          <w:p w14:paraId="428BFDD7" w14:textId="77777777" w:rsidR="005F09FD" w:rsidRPr="00475D9E" w:rsidRDefault="005F09FD" w:rsidP="005F09FD">
            <w:pPr>
              <w:pStyle w:val="Figure"/>
            </w:pPr>
            <w:r>
              <w:rPr>
                <w:noProof/>
                <w:lang w:eastAsia="en-US"/>
              </w:rPr>
              <w:lastRenderedPageBreak/>
              <w:drawing>
                <wp:inline distT="0" distB="0" distL="0" distR="0" wp14:anchorId="09BDF1E9" wp14:editId="56F629D8">
                  <wp:extent cx="2160000" cy="2102746"/>
                  <wp:effectExtent l="0" t="0" r="0" b="0"/>
                  <wp:docPr id="15780" name="Picture 157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0" name="fig zz_cc.PNG"/>
                          <pic:cNvPicPr/>
                        </pic:nvPicPr>
                        <pic:blipFill>
                          <a:blip r:embed="rId53">
                            <a:extLst>
                              <a:ext uri="{28A0092B-C50C-407E-A947-70E740481C1C}">
                                <a14:useLocalDpi xmlns:a14="http://schemas.microsoft.com/office/drawing/2010/main" val="0"/>
                              </a:ext>
                            </a:extLst>
                          </a:blip>
                          <a:stretch>
                            <a:fillRect/>
                          </a:stretch>
                        </pic:blipFill>
                        <pic:spPr>
                          <a:xfrm>
                            <a:off x="0" y="0"/>
                            <a:ext cx="2160000" cy="2102746"/>
                          </a:xfrm>
                          <a:prstGeom prst="rect">
                            <a:avLst/>
                          </a:prstGeom>
                        </pic:spPr>
                      </pic:pic>
                    </a:graphicData>
                  </a:graphic>
                </wp:inline>
              </w:drawing>
            </w:r>
          </w:p>
        </w:tc>
        <w:tc>
          <w:tcPr>
            <w:tcW w:w="4751" w:type="dxa"/>
          </w:tcPr>
          <w:p w14:paraId="0F95E61E" w14:textId="77777777" w:rsidR="005F09FD" w:rsidRPr="00475D9E" w:rsidRDefault="005F09FD" w:rsidP="005F09FD">
            <w:pPr>
              <w:pStyle w:val="Figure"/>
              <w:keepNext/>
            </w:pPr>
            <w:r>
              <w:rPr>
                <w:noProof/>
                <w:lang w:eastAsia="en-US"/>
              </w:rPr>
              <w:drawing>
                <wp:inline distT="0" distB="0" distL="0" distR="0" wp14:anchorId="3CB03822" wp14:editId="4F664312">
                  <wp:extent cx="2880000" cy="1878924"/>
                  <wp:effectExtent l="0" t="0" r="0" b="762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ig zz_dd.PNG"/>
                          <pic:cNvPicPr/>
                        </pic:nvPicPr>
                        <pic:blipFill>
                          <a:blip r:embed="rId54">
                            <a:extLst>
                              <a:ext uri="{28A0092B-C50C-407E-A947-70E740481C1C}">
                                <a14:useLocalDpi xmlns:a14="http://schemas.microsoft.com/office/drawing/2010/main" val="0"/>
                              </a:ext>
                            </a:extLst>
                          </a:blip>
                          <a:stretch>
                            <a:fillRect/>
                          </a:stretch>
                        </pic:blipFill>
                        <pic:spPr>
                          <a:xfrm>
                            <a:off x="0" y="0"/>
                            <a:ext cx="2880000" cy="1878924"/>
                          </a:xfrm>
                          <a:prstGeom prst="rect">
                            <a:avLst/>
                          </a:prstGeom>
                        </pic:spPr>
                      </pic:pic>
                    </a:graphicData>
                  </a:graphic>
                </wp:inline>
              </w:drawing>
            </w:r>
          </w:p>
        </w:tc>
      </w:tr>
    </w:tbl>
    <w:p w14:paraId="64133492" w14:textId="0CAC7725" w:rsidR="0088260C" w:rsidRDefault="005F09FD" w:rsidP="005F09FD">
      <w:pPr>
        <w:pStyle w:val="Figure"/>
      </w:pPr>
      <w:bookmarkStart w:id="47" w:name="_Ref480477471"/>
      <w:r>
        <w:t xml:space="preserve">Figure </w:t>
      </w:r>
      <w:r>
        <w:fldChar w:fldCharType="begin"/>
      </w:r>
      <w:r>
        <w:instrText xml:space="preserve"> SEQ Figure \* ARABIC </w:instrText>
      </w:r>
      <w:r>
        <w:fldChar w:fldCharType="separate"/>
      </w:r>
      <w:r>
        <w:rPr>
          <w:noProof/>
        </w:rPr>
        <w:t>18</w:t>
      </w:r>
      <w:r>
        <w:fldChar w:fldCharType="end"/>
      </w:r>
      <w:r>
        <w:t xml:space="preserve">: a) Shotcrete axial failure, </w:t>
      </w:r>
      <w:r w:rsidRPr="00B92096">
        <w:t>b) shotcrete interface failure, c) shotcrete deflection, d) shotcrete energy absorption</w:t>
      </w:r>
      <w:bookmarkEnd w:id="47"/>
      <w:r w:rsidRPr="00B92096">
        <w:t xml:space="preserve"> </w:t>
      </w:r>
      <w:r w:rsidRPr="00B92096">
        <w:fldChar w:fldCharType="begin"/>
      </w:r>
      <w:r w:rsidRPr="00B92096">
        <w:instrText>ADDIN RW.CITE{{66 Thyni,F. 2014}}</w:instrText>
      </w:r>
      <w:r w:rsidRPr="00B92096">
        <w:fldChar w:fldCharType="separate"/>
      </w:r>
      <w:r w:rsidRPr="00B92096">
        <w:t>(Thyni 2014)</w:t>
      </w:r>
      <w:r w:rsidRPr="00B92096">
        <w:fldChar w:fldCharType="end"/>
      </w:r>
    </w:p>
    <w:p w14:paraId="586EF748" w14:textId="77777777" w:rsidR="003F05A4" w:rsidRPr="00A374BD" w:rsidRDefault="003F05A4" w:rsidP="003F05A4">
      <w:pPr>
        <w:pStyle w:val="HeadingNumbering1"/>
      </w:pPr>
      <w:r w:rsidRPr="00A374BD">
        <w:t>Discussion of results</w:t>
      </w:r>
    </w:p>
    <w:p w14:paraId="34116331" w14:textId="77777777" w:rsidR="003F05A4" w:rsidRDefault="003F05A4" w:rsidP="003F05A4">
      <w:r w:rsidRPr="00A374BD">
        <w:t>Several UDEC models were developed</w:t>
      </w:r>
      <w:r>
        <w:t xml:space="preserve"> and used for analysis.</w:t>
      </w:r>
      <w:r w:rsidRPr="00A374BD">
        <w:t xml:space="preserve"> </w:t>
      </w:r>
      <w:r>
        <w:t>T</w:t>
      </w:r>
      <w:r w:rsidRPr="00A374BD">
        <w:t>o identify the models that best represent the behaviour of field Tests 1 – 5</w:t>
      </w:r>
      <w:r>
        <w:t>,</w:t>
      </w:r>
      <w:r w:rsidRPr="00A374BD">
        <w:t xml:space="preserve"> PPV, velocity</w:t>
      </w:r>
      <w:r>
        <w:t>-</w:t>
      </w:r>
      <w:r w:rsidRPr="00A374BD">
        <w:t>time graphs, maximum displacement generated on the test wall, were used to compare</w:t>
      </w:r>
      <w:r>
        <w:t xml:space="preserve"> the</w:t>
      </w:r>
      <w:r w:rsidRPr="00A374BD">
        <w:t xml:space="preserve"> field tests results and the model</w:t>
      </w:r>
      <w:r>
        <w:t xml:space="preserve"> result</w:t>
      </w:r>
      <w:r w:rsidRPr="00A374BD">
        <w:t xml:space="preserve">s. </w:t>
      </w:r>
    </w:p>
    <w:p w14:paraId="1A172712" w14:textId="77777777" w:rsidR="003F05A4" w:rsidRPr="00A374BD" w:rsidRDefault="003F05A4" w:rsidP="003F05A4"/>
    <w:p w14:paraId="05428FF8" w14:textId="77777777" w:rsidR="003F05A4" w:rsidRDefault="003F05A4" w:rsidP="003F05A4">
      <w:pPr>
        <w:pStyle w:val="HeadingNumbering2"/>
      </w:pPr>
      <w:r>
        <w:t>Comparisons between field tests and numerical models</w:t>
      </w:r>
    </w:p>
    <w:p w14:paraId="6599D9EF" w14:textId="77777777" w:rsidR="003F05A4" w:rsidRPr="00031381" w:rsidRDefault="003F05A4" w:rsidP="003F05A4">
      <w:r w:rsidRPr="00031381">
        <w:t>The difference between the PPV obtained from numerical models and field tests, showed that PPV alone could not be used to identify the models that best mimics the real rock mass response. Therefore, velocity – time graphs calculated at the surface of the wall by the numerical analysis were compared to those measured in the field. The similarities in general trends of the velocity – time graphs obtained from the field tests and those calculated using UDEC, was used to identify the models that can represent the field tests. Further comparison of the displacement of the wall, confirmed that the chosen models mimics well the failure mechanism in the burden and the response of rock support to the stress wave.</w:t>
      </w:r>
    </w:p>
    <w:p w14:paraId="5A4A928B" w14:textId="77777777" w:rsidR="003F05A4" w:rsidRDefault="003F05A4" w:rsidP="003F05A4">
      <w:r w:rsidRPr="00031381">
        <w:t>One reason for the velocity (and also PPV) differences between field tests and numerical models, is the geological structures in the burden. In the presented UDEC analysis, the dominant joint sets, which have a strike parallel to the direction of the cross-cuts were modelled. The dominant joint sets with strike perpendicular to the direction of the cross-cuts, together with other existing, but less frequently occurring sets and subsets, are excluded from the 2D modelling. Obviously, the combination of the dominant sets together with the less frequent joints</w:t>
      </w:r>
      <w:r w:rsidRPr="00142DAC">
        <w:t xml:space="preserve"> can form local 3D wedges </w:t>
      </w:r>
      <w:r>
        <w:t>in</w:t>
      </w:r>
      <w:r w:rsidRPr="00142DAC">
        <w:t xml:space="preserve"> the wall. This can cause local sliding and separation along the joint planes along the test wall. This means that the rock mass in the tested wall can be locally more complex than that modelled in UDEC,</w:t>
      </w:r>
      <w:bookmarkStart w:id="48" w:name="_Hlk53865734"/>
      <w:r w:rsidRPr="00142DAC">
        <w:t xml:space="preserve"> and that 3D wedges of different size</w:t>
      </w:r>
      <w:r>
        <w:t>,</w:t>
      </w:r>
      <w:r w:rsidRPr="00142DAC">
        <w:t xml:space="preserve"> formed by different combinations of joint sets</w:t>
      </w:r>
      <w:r>
        <w:t>,</w:t>
      </w:r>
      <w:r w:rsidRPr="00142DAC">
        <w:t xml:space="preserve"> may have existed in the </w:t>
      </w:r>
      <w:r>
        <w:t>wall</w:t>
      </w:r>
      <w:r w:rsidRPr="00142DAC">
        <w:t xml:space="preserve">. Each individual </w:t>
      </w:r>
      <w:r w:rsidRPr="00142DAC">
        <w:lastRenderedPageBreak/>
        <w:t>wedge and each additional joint in the wall, may</w:t>
      </w:r>
      <w:r w:rsidRPr="005D5EDF">
        <w:t xml:space="preserve"> have affected the response and may be the reason for the difference</w:t>
      </w:r>
      <w:r>
        <w:t>s</w:t>
      </w:r>
      <w:r w:rsidRPr="005D5EDF">
        <w:t xml:space="preserve"> </w:t>
      </w:r>
      <w:r>
        <w:t xml:space="preserve">between that </w:t>
      </w:r>
      <w:r w:rsidRPr="005D5EDF">
        <w:t xml:space="preserve">recorded by different accelerometers </w:t>
      </w:r>
      <w:r>
        <w:t>in the field tests, and those calculated by UDEC</w:t>
      </w:r>
      <w:r w:rsidRPr="005D5EDF">
        <w:t xml:space="preserve">. </w:t>
      </w:r>
    </w:p>
    <w:p w14:paraId="79E4CDD6" w14:textId="77777777" w:rsidR="003F05A4" w:rsidRPr="00142DAC" w:rsidRDefault="003F05A4" w:rsidP="003F05A4">
      <w:pPr>
        <w:rPr>
          <w:highlight w:val="yellow"/>
        </w:rPr>
      </w:pPr>
    </w:p>
    <w:bookmarkEnd w:id="48"/>
    <w:p w14:paraId="59B987CC" w14:textId="77777777" w:rsidR="003F05A4" w:rsidRDefault="003F05A4" w:rsidP="003F05A4">
      <w:pPr>
        <w:pStyle w:val="HeadingNumbering2"/>
      </w:pPr>
      <w:r>
        <w:t>No ejection in Tests 1 and 2 despite of high PPV</w:t>
      </w:r>
    </w:p>
    <w:p w14:paraId="3D9B7D18" w14:textId="77777777" w:rsidR="003F05A4" w:rsidRDefault="003F05A4" w:rsidP="003F05A4">
      <w:r w:rsidRPr="009C42D0">
        <w:t xml:space="preserve">The numerical analysis of the tests provided answers to the questions raised after performing the field test. During Tests 1 and 2, no rock ejection (similar to that in actual seismic event) occurred from the wall of the cross-cut and the level of damage to the test wall and support system was minimal. Nevertheless, high PPVs were measured on the surface of the test walls. </w:t>
      </w:r>
    </w:p>
    <w:p w14:paraId="111ACF59" w14:textId="77777777" w:rsidR="003F05A4" w:rsidRPr="00AA373C" w:rsidRDefault="003F05A4" w:rsidP="003F05A4">
      <w:r>
        <w:t xml:space="preserve">In the numerical models of Tests 1 and 2, PPV values up to 5.5 m/s was calculated on the surface of the wall, </w:t>
      </w:r>
      <w:r w:rsidRPr="00031381">
        <w:t>similar to that in the field tests, but no ejection from the test wall was observed in the models.  One reason shown by the numerical analysis of the tests, was the presence of only one dominant joint set in the burden around</w:t>
      </w:r>
      <w:r w:rsidRPr="009C42D0">
        <w:t xml:space="preserve"> the site of the Tests 1 and 2. </w:t>
      </w:r>
      <w:r>
        <w:t>T</w:t>
      </w:r>
      <w:r w:rsidRPr="00650744">
        <w:t xml:space="preserve">he </w:t>
      </w:r>
      <w:r>
        <w:t xml:space="preserve">presence of a larger number of joint </w:t>
      </w:r>
      <w:r w:rsidRPr="00650744">
        <w:t>sets</w:t>
      </w:r>
      <w:r>
        <w:t xml:space="preserve"> in the vicinity of the test wall surface</w:t>
      </w:r>
      <w:r w:rsidRPr="00650744">
        <w:t xml:space="preserve">, </w:t>
      </w:r>
      <w:r>
        <w:t xml:space="preserve">will increase the probability that other </w:t>
      </w:r>
      <w:r w:rsidRPr="00650744">
        <w:t xml:space="preserve">wedges </w:t>
      </w:r>
      <w:r>
        <w:t>can</w:t>
      </w:r>
      <w:r w:rsidRPr="00650744">
        <w:t xml:space="preserve"> be formed and ejected.</w:t>
      </w:r>
      <w:r w:rsidRPr="00AA373C">
        <w:t xml:space="preserve"> </w:t>
      </w:r>
    </w:p>
    <w:p w14:paraId="4C9143B3" w14:textId="77777777" w:rsidR="003F05A4" w:rsidRDefault="003F05A4" w:rsidP="003F05A4">
      <w:r>
        <w:t xml:space="preserve">The numerical analysis of Tests 1 and 2, showed that the tensile failure zones in the middle part of the burden, was limited to a thin layer of the zones. Shirzadegan et al. </w:t>
      </w:r>
      <w:r>
        <w:fldChar w:fldCharType="begin"/>
      </w:r>
      <w:r>
        <w:instrText>ADDIN RW.CITE{{115 Shirzadegan,Shahin 2016 /a}}</w:instrText>
      </w:r>
      <w:r>
        <w:fldChar w:fldCharType="separate"/>
      </w:r>
      <w:r w:rsidRPr="00030FCB">
        <w:rPr>
          <w:bCs/>
        </w:rPr>
        <w:t>(2016a)</w:t>
      </w:r>
      <w:r>
        <w:fldChar w:fldCharType="end"/>
      </w:r>
      <w:r>
        <w:t xml:space="preserve"> measured the gas pressure in the burden in Tests 1 and 2. It was concluded that, the level of gas pressure was significantly reduced in the vicinity of the wall. The combination of a burden which is only lightly damaged and the low gas pressure resulted in a stable wall. </w:t>
      </w:r>
    </w:p>
    <w:p w14:paraId="7BDF16F8" w14:textId="77777777" w:rsidR="003F05A4" w:rsidRPr="009C42D0" w:rsidRDefault="003F05A4" w:rsidP="003F05A4"/>
    <w:p w14:paraId="38812C58" w14:textId="77777777" w:rsidR="003F05A4" w:rsidRDefault="003F05A4" w:rsidP="003F05A4">
      <w:pPr>
        <w:pStyle w:val="HeadingNumbering2"/>
      </w:pPr>
      <w:r>
        <w:t>Failure mechanism developed into the burden in Tests 4 and 5</w:t>
      </w:r>
    </w:p>
    <w:p w14:paraId="4E8EF65F" w14:textId="77777777" w:rsidR="003F05A4" w:rsidRPr="00031381" w:rsidRDefault="003F05A4" w:rsidP="003F05A4">
      <w:r w:rsidRPr="00031381">
        <w:t xml:space="preserve">The numerical analysis of the tests also provided answers to the questions why the burden in Tests 4 and 5 was fully destructed, while the burden was almost the same as that in Tests 1 and 2. </w:t>
      </w:r>
    </w:p>
    <w:p w14:paraId="5D8E8283" w14:textId="77777777" w:rsidR="003F05A4" w:rsidRDefault="003F05A4" w:rsidP="003F05A4">
      <w:r w:rsidRPr="00031381">
        <w:t>The fact that the burden was completely destroyed in Tests 4 and 5, while it was stable in Tests 1 and 2, implies that the behavior of the rock mass was significantly different. One major difference between the test sites, was that there was only one major joint set striking sub-parallel to the cross-cut in 93 (Tests 1 and 2), while two joint set</w:t>
      </w:r>
      <w:r>
        <w:t>s</w:t>
      </w:r>
      <w:r w:rsidRPr="00031381">
        <w:t xml:space="preserve"> were striking parallel to cross-cut 95 (Tests 4 and 5). The numerical analysis showed that the failure process of the burden in Tests 4 and 5, involved two steps</w:t>
      </w:r>
      <w:r>
        <w:t xml:space="preserve">. The first step, observed in the numerical analysis of the tests, was complex and involved several blocks between the wall and the middle parts of the burden, that were sliding and rotating outward into the opening upon the arrival of the stress wave. The second step, occurred when the burden was ejected (in the field tests). The numerical analysis of Tests 4 and 5 showed that the incident stress wave induced extensive radial fracturing in middle section of the burden. These radial fractures were caused because the tangential tensile stresses induced at the incident wave front exceeded the tensile strength of the rock mass. The explanation to the ejection is that the extensively fractured burden was ejected due to the expansion of </w:t>
      </w:r>
      <w:r>
        <w:lastRenderedPageBreak/>
        <w:t xml:space="preserve">blasting gases in the middle sections of the burden. </w:t>
      </w:r>
    </w:p>
    <w:p w14:paraId="3F31B9ED" w14:textId="77777777" w:rsidR="003F05A4" w:rsidRDefault="003F05A4" w:rsidP="003F05A4">
      <w:pPr>
        <w:rPr>
          <w:rFonts w:eastAsia="Times New Roman"/>
          <w:szCs w:val="24"/>
        </w:rPr>
      </w:pPr>
    </w:p>
    <w:p w14:paraId="71B686DF" w14:textId="77777777" w:rsidR="003F05A4" w:rsidRDefault="003F05A4" w:rsidP="003F05A4">
      <w:pPr>
        <w:pStyle w:val="HeadingNumbering2"/>
      </w:pPr>
      <w:bookmarkStart w:id="49" w:name="_Hlk498805605"/>
      <w:r>
        <w:t>Rock support performance</w:t>
      </w:r>
    </w:p>
    <w:p w14:paraId="026107AF" w14:textId="77777777" w:rsidR="003F05A4" w:rsidRDefault="003F05A4" w:rsidP="003F05A4">
      <w:r w:rsidRPr="00342B95">
        <w:t xml:space="preserve">The response of the rockbolts to the dynamic loading in the UDEC models, was similar to that in the field tests. This means, that the integrity of the support system was maintained, and the level of damage to the rock support in the models was similar to that obtained in the field </w:t>
      </w:r>
      <w:r>
        <w:t>T</w:t>
      </w:r>
      <w:r w:rsidRPr="00342B95">
        <w:t>ests</w:t>
      </w:r>
      <w:r>
        <w:t xml:space="preserve"> 1 and 2</w:t>
      </w:r>
      <w:r w:rsidRPr="00342B95">
        <w:t xml:space="preserve">. </w:t>
      </w:r>
      <w:bookmarkEnd w:id="49"/>
      <w:r w:rsidRPr="00342B95">
        <w:t xml:space="preserve">Moreover, no ejection of rock between the installed rock bolts occurred. The numerically calculated elongation and energy absorption by the rockbolt and shotcrete in Test 2, was smaller than that measured in the field tests. </w:t>
      </w:r>
      <w:bookmarkStart w:id="50" w:name="_Hlk55805754"/>
      <w:r w:rsidRPr="00342B95">
        <w:t xml:space="preserve">One reason can be due the elongation measurements in the field test. </w:t>
      </w:r>
      <w:bookmarkStart w:id="51" w:name="_Hlk55805715"/>
      <w:bookmarkEnd w:id="50"/>
      <w:r w:rsidRPr="00342B95">
        <w:t>The displacement calculated from the field test is from the rock mass close to the installed rockbolt. Therefore, it can be assumed that the displacement of the collar of the rockbolt calculated in numerical analysis could be less than that measured in the field. This can also be due to the difference in the number of joint sets in the real cross-cuts and those modelled in the numerical analysis. Since UDEC is a 2D code, the structural geology has to be simplified, and only the joints striking sub-parallel to the cross-cut can be modelled explicitly in the numerical analysis.</w:t>
      </w:r>
      <w:bookmarkEnd w:id="51"/>
    </w:p>
    <w:p w14:paraId="5F7082FD" w14:textId="77777777" w:rsidR="003F05A4" w:rsidRPr="00342B95" w:rsidRDefault="003F05A4" w:rsidP="003F05A4">
      <w:r w:rsidRPr="00342B95">
        <w:t xml:space="preserve">In Tests 4 and 5, the rockbolt breakage, and the rockbolt – rock mass interface failure, was developed almost along the whole length of the rockbolts closest to the CZB. Based on the results from the numerical analysis of Tests 4 and 5, the following process explains the failure mechanism developed in the rockbolts in the field tests: </w:t>
      </w:r>
    </w:p>
    <w:p w14:paraId="7D6D9CE6" w14:textId="77777777" w:rsidR="003F05A4" w:rsidRDefault="003F05A4" w:rsidP="003F05A4">
      <w:pPr>
        <w:pStyle w:val="ListParagraph"/>
        <w:numPr>
          <w:ilvl w:val="0"/>
          <w:numId w:val="38"/>
        </w:numPr>
      </w:pPr>
      <w:r w:rsidRPr="003F05A4">
        <w:t>The tensile radial stress induced by the reflected wave, caused rockbolt breakage at a distance of up to 0.6 m from the surface of the opening</w:t>
      </w:r>
      <w:r w:rsidRPr="00AA666C">
        <w:t xml:space="preserve">. </w:t>
      </w:r>
    </w:p>
    <w:p w14:paraId="09E8EF65" w14:textId="77777777" w:rsidR="003F05A4" w:rsidRDefault="003F05A4" w:rsidP="003F05A4">
      <w:pPr>
        <w:pStyle w:val="ListParagraph"/>
        <w:numPr>
          <w:ilvl w:val="0"/>
          <w:numId w:val="38"/>
        </w:numPr>
      </w:pPr>
      <w:r w:rsidRPr="003F05A4">
        <w:t>The segments of the rockbolts, closest to the cross-cut wall, were ejected together with formed wedges in the vicinity of the test wall surface</w:t>
      </w:r>
      <w:r w:rsidRPr="00AA666C">
        <w:t>.</w:t>
      </w:r>
    </w:p>
    <w:p w14:paraId="2327D777" w14:textId="77777777" w:rsidR="003F05A4" w:rsidRDefault="003F05A4" w:rsidP="003F05A4">
      <w:pPr>
        <w:pStyle w:val="ListParagraph"/>
        <w:numPr>
          <w:ilvl w:val="0"/>
          <w:numId w:val="38"/>
        </w:numPr>
      </w:pPr>
      <w:r w:rsidRPr="003F05A4">
        <w:t>The remaining portion of the rock mass was extensively fractured by the tensile tangential stress induced by the incident wave and the tensile radial stress of the reflected wave. This provided a path for penetration of gas into the burden</w:t>
      </w:r>
      <w:r w:rsidRPr="00AA666C">
        <w:t>.</w:t>
      </w:r>
    </w:p>
    <w:p w14:paraId="11C51C5D" w14:textId="44546A4C" w:rsidR="003F05A4" w:rsidRDefault="003F05A4" w:rsidP="003F05A4">
      <w:pPr>
        <w:pStyle w:val="ListParagraph"/>
        <w:numPr>
          <w:ilvl w:val="0"/>
          <w:numId w:val="38"/>
        </w:numPr>
      </w:pPr>
      <w:r w:rsidRPr="003F05A4">
        <w:t>The remaining length of the rockbolts in the rock mass, was ejected together with the remaining portion of the fractured rock in the burden as a consequence of the gas expansion. Field mapping of the ejected rockbolts showed that the length of the rockbolt pieces found was similar to that obtained in the numerical analyses</w:t>
      </w:r>
      <w:r w:rsidRPr="00AA666C">
        <w:t xml:space="preserve">. </w:t>
      </w:r>
    </w:p>
    <w:p w14:paraId="757EB900" w14:textId="77777777" w:rsidR="00671C55" w:rsidRPr="00AA666C" w:rsidRDefault="00671C55" w:rsidP="00671C55"/>
    <w:p w14:paraId="62421E25" w14:textId="77777777" w:rsidR="003F05A4" w:rsidRPr="005D5EDF" w:rsidRDefault="003F05A4" w:rsidP="003F05A4">
      <w:pPr>
        <w:pStyle w:val="HeadingNumbering1"/>
      </w:pPr>
      <w:r w:rsidRPr="005D5EDF">
        <w:t>Conclusion</w:t>
      </w:r>
      <w:r>
        <w:t>s</w:t>
      </w:r>
    </w:p>
    <w:p w14:paraId="1D8B6F8C" w14:textId="77777777" w:rsidR="003F05A4" w:rsidRPr="00E15741" w:rsidRDefault="003F05A4" w:rsidP="003F05A4">
      <w:r w:rsidRPr="00E15741">
        <w:t xml:space="preserve">The numerical analysis of four large-scale dynamic test of rock support (Tests 1, 2, 4 and 5) that were conducted at LKAB Kiirunavaara mine, have been carried out and the important conclusions were: </w:t>
      </w:r>
    </w:p>
    <w:p w14:paraId="09431C3D" w14:textId="77777777" w:rsidR="003F05A4" w:rsidRPr="003F05A4" w:rsidRDefault="003F05A4" w:rsidP="003F05A4">
      <w:pPr>
        <w:pStyle w:val="ListParagraph"/>
        <w:numPr>
          <w:ilvl w:val="0"/>
          <w:numId w:val="40"/>
        </w:numPr>
        <w:rPr>
          <w:strike/>
        </w:rPr>
      </w:pPr>
      <w:bookmarkStart w:id="52" w:name="_Hlk55413543"/>
      <w:r w:rsidRPr="003F05A4">
        <w:lastRenderedPageBreak/>
        <w:t>The numerical models were able to mimic the behaviour of the jointed rock mass and the rock support fairly well. The difference in behaviour between the numerical models and the field tests, appeared to be caused by the gas expansion in the field tests, especially Tests 4 and 5. Since the burden was heavily damaged by the incident and reflected waves, the gas expansion could eject the broken rock and rock support. This was not possible to simulate in the numerical models. Even though the failure mechanisms were different, in different tests, the models produced realistic failure development in the tested walls</w:t>
      </w:r>
      <w:r w:rsidRPr="00AA666C">
        <w:t>.</w:t>
      </w:r>
    </w:p>
    <w:bookmarkEnd w:id="52"/>
    <w:p w14:paraId="6E9F037C" w14:textId="77777777" w:rsidR="003F05A4" w:rsidRPr="00AA666C" w:rsidRDefault="003F05A4" w:rsidP="003F05A4">
      <w:pPr>
        <w:pStyle w:val="ListParagraph"/>
        <w:numPr>
          <w:ilvl w:val="0"/>
          <w:numId w:val="40"/>
        </w:numPr>
      </w:pPr>
      <w:r w:rsidRPr="003F05A4">
        <w:t>The numerical analysis of Tests 1 and 2, provided answers to the behaviour of the rock mass in field Tests 1 and 2. It is concluded that the number of major joint sets was the main reason to the difference between the failure development in Tests 1 and 2 and Tests 4 and 5. In Tests 1 and 2, only one joint set was striking sub-parallel to the axis of the cross-cut, compared to 2 major joint sets in Tests 4 and 5</w:t>
      </w:r>
      <w:r w:rsidRPr="00AA666C">
        <w:t xml:space="preserve">.  </w:t>
      </w:r>
    </w:p>
    <w:p w14:paraId="65559625" w14:textId="77777777" w:rsidR="003F05A4" w:rsidRPr="00AA666C" w:rsidRDefault="003F05A4" w:rsidP="003F05A4">
      <w:pPr>
        <w:pStyle w:val="ListParagraph"/>
        <w:numPr>
          <w:ilvl w:val="0"/>
          <w:numId w:val="40"/>
        </w:numPr>
      </w:pPr>
      <w:r w:rsidRPr="00AA666C">
        <w:t xml:space="preserve">The numerical analysis of Tests 1 and 2, confirmed the conclusion made during field Tests 1 and 2 </w:t>
      </w:r>
      <w:r w:rsidRPr="003F05A4">
        <w:rPr>
          <w:lang w:val="en-US"/>
        </w:rPr>
        <w:fldChar w:fldCharType="begin"/>
      </w:r>
      <w:r w:rsidRPr="003F05A4">
        <w:rPr>
          <w:lang w:val="en-US"/>
        </w:rPr>
        <w:instrText>ADDIN RW.CITE{{115 Shirzadegan,Shahin 2016}}</w:instrText>
      </w:r>
      <w:r w:rsidRPr="003F05A4">
        <w:rPr>
          <w:lang w:val="en-US"/>
        </w:rPr>
        <w:fldChar w:fldCharType="separate"/>
      </w:r>
      <w:r w:rsidRPr="003F05A4">
        <w:rPr>
          <w:rFonts w:cs="Times New Roman"/>
          <w:bCs/>
          <w:lang w:val="en-US"/>
        </w:rPr>
        <w:t>(Shirzadegan et al. 2016a)</w:t>
      </w:r>
      <w:r w:rsidRPr="003F05A4">
        <w:rPr>
          <w:lang w:val="en-US"/>
        </w:rPr>
        <w:fldChar w:fldCharType="end"/>
      </w:r>
      <w:r w:rsidRPr="003F05A4">
        <w:rPr>
          <w:lang w:val="en-US"/>
        </w:rPr>
        <w:t xml:space="preserve">, </w:t>
      </w:r>
      <w:r w:rsidRPr="00AA666C">
        <w:t xml:space="preserve">regarding the minimum gas pressure in the vicinity of the test wall in those tests. Only a thin layer of zones, yielded in tension, formed in the burden of the numerical models, confirmed that the burden was not significantly fractured. Therefore, complete damage of the burden could not develop in Tests 1 and 2 (in the field tests and in the numerical models).      </w:t>
      </w:r>
      <w:r w:rsidRPr="00AA666C">
        <w:rPr>
          <w:rStyle w:val="CommentReference"/>
        </w:rPr>
        <w:t xml:space="preserve"> </w:t>
      </w:r>
    </w:p>
    <w:p w14:paraId="1F6DEB13" w14:textId="77777777" w:rsidR="003F05A4" w:rsidRPr="00AA666C" w:rsidRDefault="003F05A4" w:rsidP="003F05A4">
      <w:pPr>
        <w:pStyle w:val="ListParagraph"/>
        <w:numPr>
          <w:ilvl w:val="0"/>
          <w:numId w:val="40"/>
        </w:numPr>
      </w:pPr>
      <w:r w:rsidRPr="00AA666C">
        <w:t xml:space="preserve">The numerical analysis of Tests 4 and 5 also provided answer to the behaviour of the rock mass in these field tests. It was observed that, the generated fractures in the burden combined with the natural joint condition of the burden, increased the possibility for blocks to rotate and move within the burden. </w:t>
      </w:r>
      <w:bookmarkStart w:id="53" w:name="_Hlk56157588"/>
      <w:r w:rsidRPr="00AA666C">
        <w:t>The rock blocks in the vicinity of the wall were ejected upon the arrival of stress wave. The remaining portion of the heavily fractured rock blocks in the burden were ejected by the gas expansion.</w:t>
      </w:r>
      <w:bookmarkEnd w:id="53"/>
    </w:p>
    <w:p w14:paraId="4F481C8E" w14:textId="04F8E3C6" w:rsidR="00474E09" w:rsidRPr="00EA0D00" w:rsidRDefault="003F05A4" w:rsidP="00EA0D00">
      <w:pPr>
        <w:pStyle w:val="ListParagraph"/>
        <w:numPr>
          <w:ilvl w:val="0"/>
          <w:numId w:val="40"/>
        </w:numPr>
      </w:pPr>
      <w:r w:rsidRPr="00AA666C">
        <w:t>The numerical analysis of the rock support mimicked the rock support response. More conservative elongation and deflection of the support system was observed in the models. It can be concluded that the presented approach can already be a tool to be used to simulate the behaviour of other rock support systems. However, the behaviour of other rockbolts, has to be investigated separately before the new bolts are used in the model.</w:t>
      </w:r>
      <w:r w:rsidRPr="003F05A4">
        <w:rPr>
          <w:rFonts w:cs="Times New Roman"/>
          <w:szCs w:val="24"/>
          <w:lang w:eastAsia="sv-SE"/>
        </w:rPr>
        <w:t xml:space="preserve"> </w:t>
      </w:r>
      <w:r w:rsidR="00E25B8E">
        <w:t xml:space="preserve">                </w:t>
      </w:r>
    </w:p>
    <w:p w14:paraId="4AB88A27" w14:textId="77777777" w:rsidR="00E25B8E" w:rsidRDefault="00E25B8E" w:rsidP="00E25B8E">
      <w:pPr>
        <w:jc w:val="center"/>
        <w:rPr>
          <w:color w:val="000000"/>
          <w:szCs w:val="24"/>
        </w:rPr>
      </w:pPr>
    </w:p>
    <w:p w14:paraId="2B3E8846" w14:textId="77777777" w:rsidR="007E5AD5" w:rsidRPr="007E5AD5" w:rsidRDefault="007E5AD5" w:rsidP="007E5AD5">
      <w:pPr>
        <w:rPr>
          <w:color w:val="000000"/>
          <w:szCs w:val="24"/>
        </w:rPr>
      </w:pPr>
    </w:p>
    <w:p w14:paraId="4E9CCBF5" w14:textId="21240C3A" w:rsidR="007E5AD5" w:rsidRPr="007E5AD5" w:rsidRDefault="007E5AD5" w:rsidP="007D2811">
      <w:bookmarkStart w:id="54" w:name="_Hlk64643929"/>
      <w:r w:rsidRPr="007E5AD5">
        <w:rPr>
          <w:b/>
          <w:sz w:val="26"/>
          <w:szCs w:val="26"/>
        </w:rPr>
        <w:t>ACKNOWLEDGEMENTS.</w:t>
      </w:r>
      <w:bookmarkEnd w:id="54"/>
      <w:r w:rsidRPr="007E5AD5">
        <w:t xml:space="preserve"> </w:t>
      </w:r>
      <w:r w:rsidR="00EA0D00" w:rsidRPr="00EA0D00">
        <w:t xml:space="preserve">The tests were conducted within the frame of two research projects supported by Vinnova (Sweden's innovation agency), EU 7th </w:t>
      </w:r>
      <w:r w:rsidR="00EA0D00" w:rsidRPr="00EA0D00">
        <w:lastRenderedPageBreak/>
        <w:t>framework, LKAB and Boliden AB, and Centre of Applied Mining and Metallurgy (CAMM) at LTU. This work was financially supported by LKAB, Boliden, Centre of Advanced Mining &amp; Metallurgy at LTU (CAMM/CAMM2) and the I2Mine project which are gratefully acknowledged. The LKAB Mining Company in Kiruna is gratefully acknowledged for providing the opportunity to conduct the tests at this mine</w:t>
      </w:r>
      <w:r w:rsidRPr="007E5AD5">
        <w:t>.</w:t>
      </w:r>
    </w:p>
    <w:p w14:paraId="70494593" w14:textId="18FEAF29" w:rsidR="007E5AD5" w:rsidRDefault="007E5AD5" w:rsidP="007E5AD5">
      <w:pPr>
        <w:rPr>
          <w:color w:val="000000"/>
          <w:szCs w:val="24"/>
        </w:rPr>
      </w:pPr>
    </w:p>
    <w:p w14:paraId="7D92878A" w14:textId="77777777" w:rsidR="007E5AD5" w:rsidRPr="007E5AD5" w:rsidRDefault="007E5AD5" w:rsidP="007E5AD5">
      <w:pPr>
        <w:rPr>
          <w:color w:val="000000"/>
          <w:szCs w:val="24"/>
        </w:rPr>
      </w:pPr>
    </w:p>
    <w:p w14:paraId="45FF14DC" w14:textId="5B46D954" w:rsidR="007E5AD5" w:rsidRDefault="007E5AD5" w:rsidP="007D2811">
      <w:pPr>
        <w:pStyle w:val="Referencestitle0"/>
      </w:pPr>
      <w:r w:rsidRPr="007D2811">
        <w:t>References</w:t>
      </w:r>
    </w:p>
    <w:p w14:paraId="22537029" w14:textId="1F715BF1" w:rsidR="00EA0D00" w:rsidRDefault="00EA0D00" w:rsidP="00EA0D00">
      <w:pPr>
        <w:pStyle w:val="ReferencesText"/>
      </w:pPr>
      <w:r w:rsidRPr="00805FEC">
        <w:t>Ortlepp W (1969) An empirical determination of the effectiveness of rockbolt support under impulse loading. In: Brekke TL, Jorstad FA (eds) Proceedings of the international symposium on large permanent underground openings, Universitats - forlaget, Oslo, Norway, pp. 197-205</w:t>
      </w:r>
      <w:r>
        <w:t>.</w:t>
      </w:r>
    </w:p>
    <w:p w14:paraId="24DFB5FB" w14:textId="2D4C4971" w:rsidR="00EA0D00" w:rsidRDefault="00EA0D00" w:rsidP="007B549C">
      <w:pPr>
        <w:pStyle w:val="ReferencesText"/>
      </w:pPr>
      <w:r w:rsidRPr="00805FEC">
        <w:t>Ortlepp W (1992) The design of support for the containment of rockburst damage in tunnels–an engineering approach. In: Proc. int. symp. on rock support in mining and underground construction, pp. 593-609</w:t>
      </w:r>
      <w:r>
        <w:t>.</w:t>
      </w:r>
    </w:p>
    <w:p w14:paraId="00890D42" w14:textId="08A70CEF" w:rsidR="00EA0D00" w:rsidRDefault="00EA0D00" w:rsidP="007B549C">
      <w:pPr>
        <w:pStyle w:val="ReferencesText"/>
      </w:pPr>
      <w:r w:rsidRPr="00EA0D00">
        <w:t>Tannant DD, McDowell GM, McCreath DR (1994) Shotcrete performance during simulated rockbursts. In: Workshop on applied rockburst research (eds) IVth south american congress on rock mechanics, (SOCHIGE), Santiago, pp. 241-248.</w:t>
      </w:r>
    </w:p>
    <w:p w14:paraId="1A4D3FAE" w14:textId="469ACD87" w:rsidR="00EA0D00" w:rsidRDefault="001B1D90" w:rsidP="007B549C">
      <w:pPr>
        <w:pStyle w:val="ReferencesText"/>
      </w:pPr>
      <w:r w:rsidRPr="00805FEC">
        <w:t>Tannant DD, Brummer RK, Yi X (1995) Rockbolt behaviour under dynamic loading: field tests and modelling. International Journal of Rock Mechanics and Mining Sciences &amp; Geomechanics Abstracts 32(6):537-550</w:t>
      </w:r>
      <w:r>
        <w:t>.</w:t>
      </w:r>
    </w:p>
    <w:p w14:paraId="67EEB080" w14:textId="3B2D1331" w:rsidR="00EA0D00" w:rsidRDefault="001B1D90" w:rsidP="007B549C">
      <w:pPr>
        <w:pStyle w:val="ReferencesText"/>
      </w:pPr>
      <w:r w:rsidRPr="00805FEC">
        <w:t>Hagan TO, Milev AM, Spottiswoode SM, Hildyard MW, Grodner M, Rorke AJ, Finnie GJ, Reddy N, Haile AT, Le Bron KB (2001) Simulated rockburst experiment-an overview. Journal of the Southern African Institute of Mining and Metallurgy 101(5):217-222</w:t>
      </w:r>
      <w:r>
        <w:t>.</w:t>
      </w:r>
    </w:p>
    <w:p w14:paraId="5D541490" w14:textId="5D5413D4" w:rsidR="00EA0D00" w:rsidRDefault="001B1D90" w:rsidP="007B549C">
      <w:pPr>
        <w:pStyle w:val="ReferencesText"/>
      </w:pPr>
      <w:r w:rsidRPr="00805FEC">
        <w:t>Espley SJ, Heilig J, Moreau LH (2002) Assessment of the dynamic capacity of liners for application in highly-stressed mining environments at INCO Limited. In: Potvin Y, Stacey TR, Hadjigeorgiou J (eds) Proceedings of the international seminar on surface support liners, Johannesburg, South Africa, July 2002 pp. 187-192</w:t>
      </w:r>
      <w:r>
        <w:t>.</w:t>
      </w:r>
    </w:p>
    <w:p w14:paraId="5A1A838B" w14:textId="1D0AA929" w:rsidR="00EA0D00" w:rsidRDefault="001B1D90" w:rsidP="007B549C">
      <w:pPr>
        <w:pStyle w:val="ReferencesText"/>
      </w:pPr>
      <w:r w:rsidRPr="00805FEC">
        <w:t>Archibald JF, Baidoe JP, Katsabanis PT (2003) Rockburst damage mitigation benefits deriving from use of spray-on rock lining. In: Potvin Y, Stacey TR, Hadjigeorgiou J (eds) Proceeding of third international seminar on surface support liners: Thin spray-on liners, shotcrete and mesh, Universite´ Laval, Quebec City, Canada, August 2003 Section 19 pp. 169-178</w:t>
      </w:r>
      <w:r>
        <w:t>.</w:t>
      </w:r>
    </w:p>
    <w:p w14:paraId="074CA7EA" w14:textId="0D9225B6" w:rsidR="00EA0D00" w:rsidRPr="001B1D90" w:rsidRDefault="001B1D90" w:rsidP="007B549C">
      <w:pPr>
        <w:pStyle w:val="ReferencesText"/>
        <w:rPr>
          <w:lang w:val="sv-SE"/>
        </w:rPr>
      </w:pPr>
      <w:r w:rsidRPr="00805FEC">
        <w:t xml:space="preserve">Ansell A (1999) Dynamically loaded rock reinforcement. </w:t>
      </w:r>
      <w:r w:rsidRPr="00805FEC">
        <w:rPr>
          <w:lang w:val="sv-SE"/>
        </w:rPr>
        <w:t>PhD Thesis, Institutionen för byggkonstruktion - KTH Universitet</w:t>
      </w:r>
      <w:r>
        <w:rPr>
          <w:lang w:val="sv-SE"/>
        </w:rPr>
        <w:t>.</w:t>
      </w:r>
    </w:p>
    <w:p w14:paraId="7E6D7551" w14:textId="51566227" w:rsidR="00EA0D00" w:rsidRPr="001B1D90" w:rsidRDefault="001B1D90" w:rsidP="007B549C">
      <w:pPr>
        <w:pStyle w:val="ReferencesText"/>
        <w:rPr>
          <w:lang w:val="sv-SE"/>
        </w:rPr>
      </w:pPr>
      <w:r w:rsidRPr="00805FEC">
        <w:t>Ansell A (2004) In situ testing of young shotcrete subjected to vibrations from blasting. Tunn Undergr Sp Technol 19(6):587-596</w:t>
      </w:r>
      <w:r>
        <w:t>.</w:t>
      </w:r>
    </w:p>
    <w:p w14:paraId="0EB8EFFF" w14:textId="50C99530" w:rsidR="00EA0D00" w:rsidRPr="001B1D90" w:rsidRDefault="001B1D90" w:rsidP="007B549C">
      <w:pPr>
        <w:pStyle w:val="ReferencesText"/>
        <w:rPr>
          <w:lang w:val="sv-SE"/>
        </w:rPr>
      </w:pPr>
      <w:r w:rsidRPr="00805FEC">
        <w:t xml:space="preserve">Andrieux PP, Turichshev A, O´Connor CP, Brummer RK (2005) Dynamic Testing With Explosive Charges of Rockburst-Resistant Ground Support </w:t>
      </w:r>
      <w:r w:rsidRPr="00805FEC">
        <w:lastRenderedPageBreak/>
        <w:t>Systems at the Fraser Nickel Mine. Report to Falconbridge Limited Mine Technical Services, Final Version, September 2005 Itasca Consulting Company Inc. Sudbury, Canada</w:t>
      </w:r>
      <w:r>
        <w:t>.</w:t>
      </w:r>
    </w:p>
    <w:p w14:paraId="722F8782" w14:textId="35E58280" w:rsidR="00EA0D00" w:rsidRPr="00595345" w:rsidRDefault="00595345" w:rsidP="007B549C">
      <w:pPr>
        <w:pStyle w:val="ReferencesText"/>
        <w:rPr>
          <w:lang w:val="en-GB"/>
        </w:rPr>
      </w:pPr>
      <w:r w:rsidRPr="00805FEC">
        <w:t>Heal D, Hudyma M, Langille C, Potvin Y, Butcher R, Ball R, Hartmann B (2005) In-situ testing of ground support performance under strong dynamic loading. In: Potvin Y, Hudyma M (eds) Proceedings of the 6th international symposium on rockbursts and seismicity in mines, Australian Centre for Geomechanics, Perth, Australia, pp. 85-94</w:t>
      </w:r>
      <w:r>
        <w:t>.</w:t>
      </w:r>
    </w:p>
    <w:p w14:paraId="690772F8" w14:textId="7BCE4FA8" w:rsidR="001B1D90" w:rsidRDefault="00595345" w:rsidP="007B549C">
      <w:pPr>
        <w:pStyle w:val="ReferencesText"/>
      </w:pPr>
      <w:r w:rsidRPr="00805FEC">
        <w:t>Heal D, Potvin Y (2007) In-situ Dynamic Testing of Ground Support Using Simulated Rockburst. In: Potvin Y (eds) Proceeding of fourth international seminar on 'deep and high stress mining’, Australian Centre for Geomechanics, Perth, Australia, pp. 373-394</w:t>
      </w:r>
      <w:r>
        <w:t>.</w:t>
      </w:r>
    </w:p>
    <w:p w14:paraId="71FD5FE0" w14:textId="1B267E4C" w:rsidR="001B1D90" w:rsidRDefault="00595345" w:rsidP="007B549C">
      <w:pPr>
        <w:pStyle w:val="ReferencesText"/>
      </w:pPr>
      <w:r w:rsidRPr="00805FEC">
        <w:t>Heal D (2010) Observations and analysis of incidences of rockburst damage in underground mines. Doctor of Philosophy of Civil and Resource Engineering, School of Civil and Resource Engineering, University of Western Australia</w:t>
      </w:r>
      <w:r>
        <w:t>.</w:t>
      </w:r>
    </w:p>
    <w:p w14:paraId="519586E4" w14:textId="45F01A50" w:rsidR="001B1D90" w:rsidRDefault="00595345" w:rsidP="007B549C">
      <w:pPr>
        <w:pStyle w:val="ReferencesText"/>
      </w:pPr>
      <w:r w:rsidRPr="00805FEC">
        <w:t>Shirzadegan S, Nordlund E, Zhang P (2016a) Large scale dynamic testing of rock support system at Kiirunavaara underground mine. Rock Mechanics and Rock Engineering 49(7):2773-2794</w:t>
      </w:r>
      <w:r>
        <w:t>.</w:t>
      </w:r>
    </w:p>
    <w:p w14:paraId="660C8EEA" w14:textId="47BF42E9" w:rsidR="001B1D90" w:rsidRDefault="00595345" w:rsidP="007B549C">
      <w:pPr>
        <w:pStyle w:val="ReferencesText"/>
      </w:pPr>
      <w:r w:rsidRPr="00805FEC">
        <w:t>Shirzadegan S, Nordlund E, Zhang P (2016b) Large scale dynamic testing of rock support at Kiirunavaara – Improved test design. Tunneling and Underground Space Technology 59:183-198</w:t>
      </w:r>
      <w:r>
        <w:t>.</w:t>
      </w:r>
    </w:p>
    <w:p w14:paraId="731EE72B" w14:textId="6D9078DC" w:rsidR="001B1D90" w:rsidRDefault="00595345" w:rsidP="007B549C">
      <w:pPr>
        <w:pStyle w:val="ReferencesText"/>
      </w:pPr>
      <w:r w:rsidRPr="00805FEC">
        <w:t>Chen SG, Zhao J (1998) A study of UDEC modelling for blast wave propagation in jointed rock masses. International Journal of Rock Mechanics and Mining Sciences 35(1):93-99</w:t>
      </w:r>
      <w:r>
        <w:t>.</w:t>
      </w:r>
    </w:p>
    <w:p w14:paraId="5EEDF220" w14:textId="30C517F7" w:rsidR="001B1D90" w:rsidRDefault="00595345" w:rsidP="007B549C">
      <w:pPr>
        <w:pStyle w:val="ReferencesText"/>
      </w:pPr>
      <w:r w:rsidRPr="00805FEC">
        <w:t>Chen SG, Zhao J, Zhou YX (2000) UDEC modeling of a field explosion test. International Journal for Blasting and Fragmentation 4(2):149-163</w:t>
      </w:r>
      <w:r>
        <w:t>.</w:t>
      </w:r>
    </w:p>
    <w:p w14:paraId="52C1AB8C" w14:textId="7B048033" w:rsidR="001B1D90" w:rsidRDefault="00595345" w:rsidP="007B549C">
      <w:pPr>
        <w:pStyle w:val="ReferencesText"/>
      </w:pPr>
      <w:r w:rsidRPr="00805FEC">
        <w:t>Wang ZL, Konietzky H, Shen RF (2009) Coupled finite element and discrete element method for underground blast in faulted rock masses. Soil Dynamics and Earthquake Engineering 29(6):939-945</w:t>
      </w:r>
      <w:r>
        <w:t>.</w:t>
      </w:r>
    </w:p>
    <w:p w14:paraId="0696C76F" w14:textId="5CE60467" w:rsidR="001B1D90" w:rsidRDefault="00595345" w:rsidP="007B549C">
      <w:pPr>
        <w:pStyle w:val="ReferencesText"/>
      </w:pPr>
      <w:r w:rsidRPr="00805FEC">
        <w:t>Zhang P, Yi CP, Nordlund E, Shirzadegan S, Nyberg U, Malmgren L, Nordqvist A (2013) Numerical back analysis of simulated rockburst field tests by using coupled numerical technique. In: Potvin Y (eds) Proceeding of seventh international symposium on ground support in mining and underground construction, Australian centre for Geomechanics, Perth, pp. 565-585</w:t>
      </w:r>
      <w:r>
        <w:t>.</w:t>
      </w:r>
    </w:p>
    <w:p w14:paraId="484E0CA8" w14:textId="78370A87" w:rsidR="001B1D90" w:rsidRDefault="00595345" w:rsidP="007B549C">
      <w:pPr>
        <w:pStyle w:val="ReferencesText"/>
      </w:pPr>
      <w:r w:rsidRPr="00805FEC">
        <w:t>Deng XF, Chen SG, Zhu JB, Zhou YX, Zhao ZY, Zhao J (2015) UDEC–AUTODYN hybrid modeling of a large-scale underground explosion test. Rock Mechanics and Rock Engineering 48(2):737-747</w:t>
      </w:r>
      <w:r>
        <w:t>.</w:t>
      </w:r>
    </w:p>
    <w:p w14:paraId="40C85A23" w14:textId="0E6C9352" w:rsidR="00595345" w:rsidRDefault="00595345" w:rsidP="007B549C">
      <w:pPr>
        <w:pStyle w:val="ReferencesText"/>
      </w:pPr>
      <w:r w:rsidRPr="00805FEC">
        <w:t xml:space="preserve">Andersson UB (2010) Geology and Structures for Level Z741 Blocks 9 and 12. </w:t>
      </w:r>
      <w:r w:rsidRPr="00805FEC">
        <w:rPr>
          <w:lang w:val="sv-SE"/>
        </w:rPr>
        <w:t>Internal Report LKAB Kiruna, Sweden</w:t>
      </w:r>
      <w:r>
        <w:rPr>
          <w:lang w:val="sv-SE"/>
        </w:rPr>
        <w:t>.</w:t>
      </w:r>
    </w:p>
    <w:p w14:paraId="0CA6CB0A" w14:textId="3FEC1F94" w:rsidR="00595345" w:rsidRDefault="00595345" w:rsidP="007B549C">
      <w:pPr>
        <w:pStyle w:val="ReferencesText"/>
      </w:pPr>
      <w:r w:rsidRPr="00805FEC">
        <w:rPr>
          <w:lang w:val="sv-SE"/>
        </w:rPr>
        <w:t xml:space="preserve">Andersson UB (2011) Tättkartering runt skjutskador ort 93 oh 95 Z741. </w:t>
      </w:r>
      <w:r w:rsidRPr="00AD52E2">
        <w:t>Internal Report LKAB Kiruna, Sweden.</w:t>
      </w:r>
    </w:p>
    <w:p w14:paraId="1329E7A4" w14:textId="5DCDA52F" w:rsidR="00595345" w:rsidRDefault="00595345" w:rsidP="007B549C">
      <w:pPr>
        <w:pStyle w:val="ReferencesText"/>
      </w:pPr>
      <w:r w:rsidRPr="00805FEC">
        <w:t>Hallquist JO (2006) LS-DYNA theory manual. Livermore, California</w:t>
      </w:r>
      <w:r>
        <w:t>.</w:t>
      </w:r>
    </w:p>
    <w:p w14:paraId="53A39F9F" w14:textId="2E085E08" w:rsidR="00595345" w:rsidRDefault="00595345" w:rsidP="007B549C">
      <w:pPr>
        <w:pStyle w:val="ReferencesText"/>
      </w:pPr>
      <w:r w:rsidRPr="00805FEC">
        <w:lastRenderedPageBreak/>
        <w:t>Riedel W, Thoma K, Hiermaier S, Schmolinske E (1999) Penetration of reinforced concrete by BETA-B-500 numerical analysis using a new macroscopic concrete model for hydrocodes. In: Proceedings of the 9th international symposium on the effects of munitions with structures, Berlin-Strasburg</w:t>
      </w:r>
      <w:r>
        <w:t>.</w:t>
      </w:r>
    </w:p>
    <w:p w14:paraId="0210D4D8" w14:textId="77A492F5" w:rsidR="00595345" w:rsidRDefault="0005228A" w:rsidP="007B549C">
      <w:pPr>
        <w:pStyle w:val="ReferencesText"/>
      </w:pPr>
      <w:r w:rsidRPr="00805FEC">
        <w:t>Borrvall T, Riedel W (2011) The RHT concrete model in LS-DYNA. In: Proceedings of the 8th european LS-DYNA users conference, Strasbourg</w:t>
      </w:r>
      <w:r>
        <w:t>.</w:t>
      </w:r>
    </w:p>
    <w:p w14:paraId="64CA9FD3" w14:textId="0BD9E884" w:rsidR="00595345" w:rsidRDefault="0005228A" w:rsidP="007B549C">
      <w:pPr>
        <w:pStyle w:val="ReferencesText"/>
      </w:pPr>
      <w:r w:rsidRPr="00805FEC">
        <w:t xml:space="preserve">Kuhlemeyer RL, Lysmer J (1973) Finite element method accuracy for wave propagation problems. </w:t>
      </w:r>
      <w:r w:rsidRPr="00805FEC">
        <w:rPr>
          <w:lang w:val="sv-SE"/>
        </w:rPr>
        <w:t>Journal of Soil Mechanics &amp; Foundations Div 99(Tech Rpt)</w:t>
      </w:r>
      <w:r>
        <w:rPr>
          <w:lang w:val="sv-SE"/>
        </w:rPr>
        <w:t>.</w:t>
      </w:r>
    </w:p>
    <w:p w14:paraId="737C554F" w14:textId="28DDFC72" w:rsidR="00595345" w:rsidRDefault="0005228A" w:rsidP="007B549C">
      <w:pPr>
        <w:pStyle w:val="ReferencesText"/>
      </w:pPr>
      <w:r w:rsidRPr="00805FEC">
        <w:rPr>
          <w:lang w:val="sv-SE"/>
        </w:rPr>
        <w:t xml:space="preserve">Malmgren L, Sjöberg J (2006) Bergmekaniska analyser för ny huvudnivå i KUJ (1365). </w:t>
      </w:r>
      <w:r w:rsidRPr="00805FEC">
        <w:t>Utredning nr 06‐797 LKAB Sweden</w:t>
      </w:r>
      <w:r>
        <w:t>.</w:t>
      </w:r>
    </w:p>
    <w:p w14:paraId="02762BFB" w14:textId="0A46DC32" w:rsidR="00595345" w:rsidRDefault="0005228A" w:rsidP="007B549C">
      <w:pPr>
        <w:pStyle w:val="ReferencesText"/>
      </w:pPr>
      <w:r w:rsidRPr="00805FEC">
        <w:t>Malmgren L, Nordlund E (2008) Interaction of shotcrete with rock and rock bolts—A numerical study. International Journal of Rock Mechanics and Mining Sciences 45(4):538-553</w:t>
      </w:r>
      <w:r>
        <w:t>.</w:t>
      </w:r>
    </w:p>
    <w:p w14:paraId="35979AC9" w14:textId="79583416" w:rsidR="00595345" w:rsidRDefault="0005228A" w:rsidP="007B549C">
      <w:pPr>
        <w:pStyle w:val="ReferencesText"/>
      </w:pPr>
      <w:r w:rsidRPr="00805FEC">
        <w:t xml:space="preserve">Malmgren L (2008) Design basis - Kiirunavaara mine. </w:t>
      </w:r>
      <w:r w:rsidRPr="00805FEC">
        <w:rPr>
          <w:lang w:val="sv-SE"/>
        </w:rPr>
        <w:t>Internal report LKAB Kiirunavaara LKAB mine</w:t>
      </w:r>
      <w:r>
        <w:rPr>
          <w:lang w:val="sv-SE"/>
        </w:rPr>
        <w:t>.</w:t>
      </w:r>
    </w:p>
    <w:p w14:paraId="406D79EE" w14:textId="0D0AFE6E" w:rsidR="00595345" w:rsidRDefault="0005228A" w:rsidP="007B549C">
      <w:pPr>
        <w:pStyle w:val="ReferencesText"/>
      </w:pPr>
      <w:r w:rsidRPr="00805FEC">
        <w:t>Brandshaug T (2009) An Initial Evaluation of the Effects of Seismic Motion on a Footwall Drift at LKAB's Kiirunavaara Mine. GT09-4001-1 LKAB Kiirunavaara mine</w:t>
      </w:r>
      <w:r w:rsidR="009E3989">
        <w:t>.</w:t>
      </w:r>
    </w:p>
    <w:p w14:paraId="5BE1AFF1" w14:textId="42706F88" w:rsidR="00595345" w:rsidRDefault="009E3989" w:rsidP="007B549C">
      <w:pPr>
        <w:pStyle w:val="ReferencesText"/>
      </w:pPr>
      <w:r w:rsidRPr="00805FEC">
        <w:t>Malmgren L, Nordlund E (2006) Behavior of shotcrete supported rock wedges subjected to blast-induced vibrations. International Journal of Rock Mechanics and Mining Sciences 43(4):593-615</w:t>
      </w:r>
      <w:r>
        <w:t>.</w:t>
      </w:r>
    </w:p>
    <w:p w14:paraId="13DDF10A" w14:textId="48BEC79C" w:rsidR="00595345" w:rsidRDefault="009E3989" w:rsidP="007B549C">
      <w:pPr>
        <w:pStyle w:val="ReferencesText"/>
      </w:pPr>
      <w:r w:rsidRPr="00805FEC">
        <w:t>Malmgren L (2007) Strength, ductility and stiffness of fibre-reinforced shotcrete. Magazine of Concrete Research 59(4):287-296</w:t>
      </w:r>
      <w:r>
        <w:t>.</w:t>
      </w:r>
    </w:p>
    <w:p w14:paraId="4D204DAC" w14:textId="0BC86D18" w:rsidR="00595345" w:rsidRDefault="009E3989" w:rsidP="007B549C">
      <w:pPr>
        <w:pStyle w:val="ReferencesText"/>
      </w:pPr>
      <w:r w:rsidRPr="00805FEC">
        <w:t>Saiang D, Malmgren L, Nordlund E (2005) Laboratory tests on shotcrete-rock joints in direct shear, tension and compression. Rock Mechanics and Rock Engineering 38(4):275-297</w:t>
      </w:r>
      <w:r>
        <w:t>.</w:t>
      </w:r>
    </w:p>
    <w:p w14:paraId="0EF70CBD" w14:textId="2B10F872" w:rsidR="00595345" w:rsidRDefault="009E3989" w:rsidP="007B549C">
      <w:pPr>
        <w:pStyle w:val="ReferencesText"/>
      </w:pPr>
      <w:r w:rsidRPr="00805FEC">
        <w:t>Shirzadegan S (2020) Development of a Methodology for Dynamic Testing of Rock Support – Field tests and numerical analysis. PhD, Luleå University of Technoogy</w:t>
      </w:r>
      <w:r>
        <w:t>.</w:t>
      </w:r>
    </w:p>
    <w:p w14:paraId="2B32820A" w14:textId="7D000FD5" w:rsidR="00595345" w:rsidRDefault="009E3989" w:rsidP="007B549C">
      <w:pPr>
        <w:pStyle w:val="ReferencesText"/>
      </w:pPr>
      <w:r w:rsidRPr="00805FEC">
        <w:t xml:space="preserve">Itasca Consulting Group I (2015) </w:t>
      </w:r>
      <w:r w:rsidRPr="00805FEC">
        <w:rPr>
          <w:i/>
          <w:iCs/>
        </w:rPr>
        <w:t>UDEC</w:t>
      </w:r>
      <w:r w:rsidRPr="00805FEC">
        <w:t>-Universal Distinct Element Code, Version 6.0, User Manual, Minnesota, USA.</w:t>
      </w:r>
    </w:p>
    <w:p w14:paraId="40253D8C" w14:textId="61B61D14" w:rsidR="00595345" w:rsidRDefault="009E3989" w:rsidP="007B549C">
      <w:pPr>
        <w:pStyle w:val="ReferencesText"/>
      </w:pPr>
      <w:r w:rsidRPr="00805FEC">
        <w:t>Voyzelle B, Anderson T, Quesnel S, Eagleson R, Trottier J (2014) Laboratory Testing of Static and Dynamic Behaviours of Atlas Copco MN24 Swellex Bolts. Canmet mining project P-001335.001</w:t>
      </w:r>
      <w:r>
        <w:t>.</w:t>
      </w:r>
    </w:p>
    <w:p w14:paraId="274AC652" w14:textId="4637C647" w:rsidR="009A60C2" w:rsidRPr="007E5AD5" w:rsidRDefault="009E3989" w:rsidP="009E3989">
      <w:pPr>
        <w:pStyle w:val="ReferencesText"/>
      </w:pPr>
      <w:r w:rsidRPr="00805FEC">
        <w:t>Thyni F (2014) Design of Shotcrete for Dynamic Rock Support by Static Testing. Master Thesis, Luleå University of Technology</w:t>
      </w:r>
      <w:r>
        <w:t>.</w:t>
      </w:r>
    </w:p>
    <w:sectPr w:rsidR="009A60C2" w:rsidRPr="007E5AD5" w:rsidSect="000375F9">
      <w:headerReference w:type="even" r:id="rId55"/>
      <w:headerReference w:type="default" r:id="rId56"/>
      <w:headerReference w:type="first" r:id="rId57"/>
      <w:pgSz w:w="10840" w:h="15060" w:code="9"/>
      <w:pgMar w:top="1440" w:right="1440" w:bottom="1440" w:left="1440" w:header="720" w:footer="720" w:gutter="0"/>
      <w:pgNumType w:start="1"/>
      <w:cols w:space="425"/>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16A4144" w14:textId="77777777" w:rsidR="006B7A21" w:rsidRDefault="006B7A21">
      <w:r>
        <w:separator/>
      </w:r>
    </w:p>
  </w:endnote>
  <w:endnote w:type="continuationSeparator" w:id="0">
    <w:p w14:paraId="63C3A91C" w14:textId="77777777" w:rsidR="006B7A21" w:rsidRDefault="006B7A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ingLiU">
    <w:altName w:val="細明體"/>
    <w:panose1 w:val="02010609000101010101"/>
    <w:charset w:val="88"/>
    <w:family w:val="modern"/>
    <w:pitch w:val="fixed"/>
    <w:sig w:usb0="A00002FF" w:usb1="28CFFCFA" w:usb2="00000016" w:usb3="00000000" w:csb0="00100001" w:csb1="00000000"/>
  </w:font>
  <w:font w:name="PMingLiU">
    <w:altName w:val="PMingLiU"/>
    <w:panose1 w:val="02010601000101010101"/>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Tms Rmn">
    <w:panose1 w:val="02020603040505020304"/>
    <w:charset w:val="00"/>
    <w:family w:val="roman"/>
    <w:notTrueType/>
    <w:pitch w:val="variable"/>
    <w:sig w:usb0="00000003" w:usb1="00000000" w:usb2="00000000" w:usb3="00000000" w:csb0="00000001" w:csb1="00000000"/>
  </w:font>
  <w:font w:name="DFKai-SB">
    <w:altName w:val="Microsoft YaHei"/>
    <w:charset w:val="88"/>
    <w:family w:val="script"/>
    <w:pitch w:val="fixed"/>
    <w:sig w:usb0="00000000" w:usb1="080E0000" w:usb2="00000016" w:usb3="00000000" w:csb0="001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MR10">
    <w:altName w:val="Malgun Gothic"/>
    <w:panose1 w:val="00000000000000000000"/>
    <w:charset w:val="81"/>
    <w:family w:val="auto"/>
    <w:notTrueType/>
    <w:pitch w:val="default"/>
    <w:sig w:usb0="00000001" w:usb1="09060000" w:usb2="00000010" w:usb3="00000000" w:csb0="00080000" w:csb1="00000000"/>
  </w:font>
  <w:font w:name="Bahnschrift SemiLight Condensed">
    <w:altName w:val="Calibri"/>
    <w:panose1 w:val="020B0502040204020203"/>
    <w:charset w:val="00"/>
    <w:family w:val="swiss"/>
    <w:pitch w:val="variable"/>
    <w:sig w:usb0="A00002C7" w:usb1="00000002"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TimesNewRomanPSMT">
    <w:altName w:val="Times New Roman"/>
    <w:panose1 w:val="00000000000000000000"/>
    <w:charset w:val="00"/>
    <w:family w:val="roman"/>
    <w:notTrueType/>
    <w:pitch w:val="default"/>
    <w:sig w:usb0="20000003" w:usb1="00000000" w:usb2="00000000" w:usb3="00000000" w:csb0="000001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32B99C2" w14:textId="77777777" w:rsidR="006B7A21" w:rsidRDefault="006B7A21">
      <w:r>
        <w:separator/>
      </w:r>
    </w:p>
  </w:footnote>
  <w:footnote w:type="continuationSeparator" w:id="0">
    <w:p w14:paraId="260D57CA" w14:textId="77777777" w:rsidR="006B7A21" w:rsidRDefault="006B7A21">
      <w:r>
        <w:continuationSeparator/>
      </w:r>
    </w:p>
  </w:footnote>
  <w:footnote w:id="1">
    <w:p w14:paraId="3C0204A3" w14:textId="5B42850D" w:rsidR="003F05A4" w:rsidRPr="000375F9" w:rsidRDefault="003F05A4" w:rsidP="00024360">
      <w:pPr>
        <w:pStyle w:val="Detailsforauthors"/>
      </w:pPr>
      <w:r>
        <w:rPr>
          <w:rStyle w:val="FootnoteReference"/>
        </w:rPr>
        <w:footnoteRef/>
      </w:r>
      <w:r>
        <w:t xml:space="preserve"> </w:t>
      </w:r>
      <w:r w:rsidR="00C80179">
        <w:t>Ramboll Sweden</w:t>
      </w:r>
      <w:r w:rsidRPr="000375F9">
        <w:t>. e-mail:</w:t>
      </w:r>
      <w:r>
        <w:t xml:space="preserve"> shahin.shirzadegan@</w:t>
      </w:r>
      <w:r w:rsidR="00C80179">
        <w:t>ramboll</w:t>
      </w:r>
      <w:r>
        <w:t>.se</w:t>
      </w:r>
    </w:p>
  </w:footnote>
  <w:footnote w:id="2">
    <w:p w14:paraId="3478BB34" w14:textId="2339A3F8" w:rsidR="003F05A4" w:rsidRPr="000375F9" w:rsidRDefault="003F05A4" w:rsidP="00024360">
      <w:pPr>
        <w:pStyle w:val="Detailsforauthors"/>
      </w:pPr>
      <w:r w:rsidRPr="000375F9">
        <w:rPr>
          <w:rStyle w:val="FootnoteReference"/>
          <w:sz w:val="22"/>
          <w:szCs w:val="22"/>
        </w:rPr>
        <w:footnoteRef/>
      </w:r>
      <w:r w:rsidRPr="000375F9">
        <w:t xml:space="preserve"> </w:t>
      </w:r>
      <w:bookmarkStart w:id="0" w:name="_Hlk64285474"/>
      <w:r>
        <w:t>Luleå University of Technology</w:t>
      </w:r>
      <w:bookmarkEnd w:id="0"/>
      <w:r w:rsidRPr="000375F9">
        <w:t>. e-mail:</w:t>
      </w:r>
      <w:r>
        <w:t xml:space="preserve"> erling.nordlund@ltu.se</w:t>
      </w:r>
    </w:p>
  </w:footnote>
  <w:footnote w:id="3">
    <w:p w14:paraId="129C9877" w14:textId="140D17F5" w:rsidR="003F05A4" w:rsidRPr="000375F9" w:rsidRDefault="003F05A4" w:rsidP="009346F7">
      <w:pPr>
        <w:pStyle w:val="Detailsforauthors"/>
      </w:pPr>
      <w:r w:rsidRPr="000375F9">
        <w:rPr>
          <w:rStyle w:val="FootnoteReference"/>
          <w:sz w:val="22"/>
          <w:szCs w:val="22"/>
        </w:rPr>
        <w:footnoteRef/>
      </w:r>
      <w:r w:rsidRPr="000375F9">
        <w:t xml:space="preserve"> </w:t>
      </w:r>
      <w:r>
        <w:t>Luleå University of Technology</w:t>
      </w:r>
      <w:r w:rsidRPr="000375F9">
        <w:t>. e-mail:</w:t>
      </w:r>
      <w:r>
        <w:t xml:space="preserve"> ping.zhang@ltu.se</w:t>
      </w:r>
    </w:p>
  </w:footnote>
  <w:footnote w:id="4">
    <w:p w14:paraId="16B29981" w14:textId="2C62BE8A" w:rsidR="003F05A4" w:rsidRPr="000375F9" w:rsidRDefault="003F05A4" w:rsidP="00024360">
      <w:pPr>
        <w:pStyle w:val="Detailsforauthors"/>
      </w:pPr>
      <w:r w:rsidRPr="000375F9">
        <w:rPr>
          <w:rStyle w:val="FootnoteReference"/>
          <w:sz w:val="22"/>
          <w:szCs w:val="22"/>
        </w:rPr>
        <w:footnoteRef/>
      </w:r>
      <w:r w:rsidRPr="000375F9">
        <w:t xml:space="preserve"> </w:t>
      </w:r>
      <w:r>
        <w:t>Luleå University of Technology</w:t>
      </w:r>
      <w:r w:rsidRPr="000375F9">
        <w:t>. e-mail:</w:t>
      </w:r>
      <w:r>
        <w:t xml:space="preserve"> changping.yi@ltu.se</w:t>
      </w:r>
    </w:p>
    <w:p w14:paraId="5CB794A5" w14:textId="77777777" w:rsidR="003F05A4" w:rsidRDefault="003F05A4" w:rsidP="00024360">
      <w:pPr>
        <w:pStyle w:val="Detailsforauthors"/>
      </w:pPr>
    </w:p>
    <w:p w14:paraId="1D07530D" w14:textId="4F000D4A" w:rsidR="003F05A4" w:rsidRDefault="003F05A4" w:rsidP="00024360">
      <w:pPr>
        <w:pStyle w:val="Detailsforauthors"/>
        <w:rPr>
          <w:rFonts w:eastAsia="MS Mincho"/>
          <w:i/>
          <w:color w:val="000000"/>
          <w:lang w:eastAsia="ja-JP"/>
        </w:rPr>
      </w:pPr>
      <w:r w:rsidRPr="00A95D65">
        <w:rPr>
          <w:rFonts w:eastAsia="MS Mincho"/>
          <w:color w:val="000000"/>
          <w:lang w:eastAsia="ja-JP"/>
        </w:rPr>
        <w:t xml:space="preserve">Article Info: </w:t>
      </w:r>
      <w:r w:rsidRPr="00A95D65">
        <w:rPr>
          <w:rFonts w:eastAsia="MS Mincho"/>
          <w:i/>
          <w:color w:val="000000"/>
          <w:lang w:eastAsia="ja-JP"/>
        </w:rPr>
        <w:t xml:space="preserve">Received: </w:t>
      </w:r>
      <w:r w:rsidRPr="00A95D65">
        <w:rPr>
          <w:rFonts w:eastAsia="MS Mincho"/>
          <w:color w:val="000000"/>
          <w:lang w:eastAsia="ja-JP"/>
        </w:rPr>
        <w:t xml:space="preserve">January </w:t>
      </w:r>
      <w:r>
        <w:rPr>
          <w:rFonts w:eastAsia="MS Mincho"/>
          <w:color w:val="000000"/>
          <w:lang w:eastAsia="ja-JP"/>
        </w:rPr>
        <w:t>xx</w:t>
      </w:r>
      <w:r w:rsidRPr="00A95D65">
        <w:rPr>
          <w:rFonts w:eastAsia="MS Mincho"/>
          <w:color w:val="000000"/>
          <w:lang w:eastAsia="ja-JP"/>
        </w:rPr>
        <w:t>, 20</w:t>
      </w:r>
      <w:r>
        <w:rPr>
          <w:rFonts w:eastAsia="MS Mincho"/>
          <w:color w:val="000000"/>
          <w:lang w:eastAsia="ja-JP"/>
        </w:rPr>
        <w:t>xx</w:t>
      </w:r>
      <w:r w:rsidRPr="00A95D65">
        <w:rPr>
          <w:rFonts w:eastAsia="MS Mincho"/>
          <w:i/>
          <w:color w:val="000000"/>
          <w:lang w:eastAsia="ja-JP"/>
        </w:rPr>
        <w:t>.</w:t>
      </w:r>
      <w:r>
        <w:rPr>
          <w:rFonts w:eastAsia="MS Mincho"/>
          <w:i/>
          <w:color w:val="000000"/>
          <w:lang w:eastAsia="ja-JP"/>
        </w:rPr>
        <w:t xml:space="preserve"> Revised: June xx, 20xx. </w:t>
      </w:r>
    </w:p>
    <w:p w14:paraId="09CE7348" w14:textId="0FA40D87" w:rsidR="003F05A4" w:rsidRPr="00A95D65" w:rsidRDefault="003F05A4" w:rsidP="00024360">
      <w:pPr>
        <w:pStyle w:val="Detailsforauthors"/>
        <w:rPr>
          <w:rFonts w:eastAsia="MS Mincho"/>
          <w:b/>
          <w:color w:val="000000"/>
          <w:lang w:eastAsia="ja-JP"/>
        </w:rPr>
      </w:pPr>
      <w:r w:rsidRPr="00A95D65">
        <w:rPr>
          <w:rFonts w:eastAsia="MS Mincho"/>
          <w:i/>
          <w:color w:val="000000"/>
          <w:lang w:eastAsia="ja-JP"/>
        </w:rPr>
        <w:t>Published online</w:t>
      </w:r>
      <w:r w:rsidRPr="00A95D65">
        <w:rPr>
          <w:rFonts w:eastAsia="MS Mincho"/>
          <w:color w:val="000000"/>
          <w:lang w:eastAsia="ja-JP"/>
        </w:rPr>
        <w:t xml:space="preserve">: July </w:t>
      </w:r>
      <w:r>
        <w:rPr>
          <w:rFonts w:eastAsia="MS Mincho"/>
          <w:color w:val="000000"/>
          <w:lang w:eastAsia="ja-JP"/>
        </w:rPr>
        <w:t>xx</w:t>
      </w:r>
      <w:r w:rsidRPr="00A95D65">
        <w:rPr>
          <w:rFonts w:eastAsia="MS Mincho"/>
          <w:color w:val="000000"/>
          <w:lang w:eastAsia="ja-JP"/>
        </w:rPr>
        <w:t>, 20</w:t>
      </w:r>
      <w:r>
        <w:rPr>
          <w:rFonts w:eastAsia="MS Mincho"/>
          <w:color w:val="000000"/>
          <w:lang w:eastAsia="ja-JP"/>
        </w:rPr>
        <w:t>xx.</w:t>
      </w:r>
    </w:p>
    <w:p w14:paraId="502955DD" w14:textId="77777777" w:rsidR="003F05A4" w:rsidRPr="00884246" w:rsidRDefault="003F05A4" w:rsidP="00924E0E">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F8E1D55" w14:textId="609E92E4" w:rsidR="003F05A4" w:rsidRDefault="003F05A4" w:rsidP="004A218D">
    <w:pPr>
      <w:pStyle w:val="Header"/>
      <w:framePr w:wrap="around" w:vAnchor="text" w:hAnchor="margin" w:xAlign="right" w:y="1"/>
      <w:ind w:right="360" w:firstLine="360"/>
      <w:rPr>
        <w:rStyle w:val="PageNumber"/>
      </w:rPr>
    </w:pPr>
  </w:p>
  <w:p w14:paraId="6A08299B" w14:textId="02449335" w:rsidR="003F05A4" w:rsidRPr="00C15591" w:rsidRDefault="003F05A4" w:rsidP="00347F24">
    <w:pPr>
      <w:pStyle w:val="Header"/>
      <w:ind w:right="360"/>
      <w:rPr>
        <w:i/>
        <w:sz w:val="22"/>
        <w:szCs w:val="22"/>
      </w:rPr>
    </w:pPr>
    <w:r>
      <w:fldChar w:fldCharType="begin"/>
    </w:r>
    <w:r>
      <w:instrText xml:space="preserve"> PAGE   \* MERGEFORMAT </w:instrText>
    </w:r>
    <w:r>
      <w:fldChar w:fldCharType="separate"/>
    </w:r>
    <w:r>
      <w:rPr>
        <w:noProof/>
      </w:rPr>
      <w:t>1</w:t>
    </w:r>
    <w:r>
      <w:rPr>
        <w:noProof/>
      </w:rPr>
      <w:fldChar w:fldCharType="end"/>
    </w:r>
    <w:r>
      <w:t xml:space="preserve">                                          </w:t>
    </w:r>
    <w:r>
      <w:tab/>
    </w:r>
    <w:r w:rsidRPr="00C15591">
      <w:rPr>
        <w:i/>
        <w:sz w:val="22"/>
        <w:szCs w:val="22"/>
      </w:rPr>
      <w:t>Author 1 and Author 2</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36E5E9" w14:textId="77777777" w:rsidR="003F05A4" w:rsidRPr="00C15591" w:rsidRDefault="003F05A4" w:rsidP="00425D81">
    <w:pPr>
      <w:pStyle w:val="Header"/>
      <w:framePr w:wrap="around" w:vAnchor="text" w:hAnchor="margin" w:xAlign="outside" w:y="1"/>
      <w:rPr>
        <w:rStyle w:val="PageNumber"/>
        <w:sz w:val="22"/>
        <w:szCs w:val="22"/>
      </w:rPr>
    </w:pPr>
    <w:r w:rsidRPr="00C15591">
      <w:rPr>
        <w:rStyle w:val="PageNumber"/>
        <w:sz w:val="22"/>
        <w:szCs w:val="22"/>
      </w:rPr>
      <w:fldChar w:fldCharType="begin"/>
    </w:r>
    <w:r w:rsidRPr="00C15591">
      <w:rPr>
        <w:rStyle w:val="PageNumber"/>
        <w:sz w:val="22"/>
        <w:szCs w:val="22"/>
      </w:rPr>
      <w:instrText xml:space="preserve">PAGE  </w:instrText>
    </w:r>
    <w:r w:rsidRPr="00C15591">
      <w:rPr>
        <w:rStyle w:val="PageNumber"/>
        <w:sz w:val="22"/>
        <w:szCs w:val="22"/>
      </w:rPr>
      <w:fldChar w:fldCharType="separate"/>
    </w:r>
    <w:r>
      <w:rPr>
        <w:rStyle w:val="PageNumber"/>
        <w:noProof/>
        <w:sz w:val="22"/>
        <w:szCs w:val="22"/>
      </w:rPr>
      <w:t>3</w:t>
    </w:r>
    <w:r w:rsidRPr="00C15591">
      <w:rPr>
        <w:rStyle w:val="PageNumber"/>
        <w:sz w:val="22"/>
        <w:szCs w:val="22"/>
      </w:rPr>
      <w:fldChar w:fldCharType="end"/>
    </w:r>
  </w:p>
  <w:p w14:paraId="391EF4F6" w14:textId="77777777" w:rsidR="003F05A4" w:rsidRDefault="003F05A4" w:rsidP="00C15591">
    <w:pPr>
      <w:pStyle w:val="Header"/>
      <w:framePr w:wrap="around" w:vAnchor="text" w:hAnchor="page" w:x="9421" w:y="-48"/>
      <w:ind w:right="360"/>
      <w:rPr>
        <w:rStyle w:val="PageNumber"/>
      </w:rPr>
    </w:pPr>
  </w:p>
  <w:p w14:paraId="73A8489F" w14:textId="77777777" w:rsidR="003F05A4" w:rsidRPr="00C15591" w:rsidRDefault="003F05A4" w:rsidP="00347F24">
    <w:pPr>
      <w:pStyle w:val="Header"/>
      <w:ind w:right="360"/>
      <w:rPr>
        <w:i/>
        <w:sz w:val="22"/>
        <w:szCs w:val="22"/>
      </w:rPr>
    </w:pPr>
    <w:r w:rsidRPr="00C15591">
      <w:rPr>
        <w:i/>
        <w:sz w:val="22"/>
        <w:szCs w:val="22"/>
      </w:rPr>
      <w:t>running head</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F0B3BB" w14:textId="65E53FD0" w:rsidR="003F05A4" w:rsidRPr="00F503C0" w:rsidRDefault="003F05A4" w:rsidP="007D6A8E">
    <w:pPr>
      <w:autoSpaceDE w:val="0"/>
      <w:autoSpaceDN w:val="0"/>
      <w:jc w:val="left"/>
      <w:rPr>
        <w:rFonts w:ascii="TimesNewRomanPSMT" w:eastAsia="Times New Roman" w:hAnsi="TimesNewRomanPSMT" w:cs="TimesNewRomanPSMT"/>
        <w:i/>
        <w:szCs w:val="24"/>
        <w:lang w:val="en-GB" w:eastAsia="el-GR"/>
      </w:rPr>
    </w:pPr>
    <w:r w:rsidRPr="00EE27AB">
      <w:rPr>
        <w:rFonts w:ascii="TimesNewRomanPSMT" w:eastAsia="Times New Roman" w:hAnsi="TimesNewRomanPSMT" w:cs="TimesNewRomanPSMT"/>
        <w:i/>
        <w:sz w:val="23"/>
        <w:szCs w:val="23"/>
        <w:lang w:eastAsia="el-GR"/>
      </w:rPr>
      <w:t>Journal of Earth Sciences and Geotechnical Engineering</w:t>
    </w:r>
    <w:r w:rsidRPr="00F503C0">
      <w:rPr>
        <w:rFonts w:ascii="TimesNewRomanPSMT" w:eastAsia="Times New Roman" w:hAnsi="TimesNewRomanPSMT" w:cs="TimesNewRomanPSMT"/>
        <w:i/>
        <w:sz w:val="23"/>
        <w:szCs w:val="23"/>
        <w:lang w:val="en-GB" w:eastAsia="el-GR"/>
      </w:rPr>
      <w:t>,</w:t>
    </w:r>
    <w:r>
      <w:rPr>
        <w:rFonts w:ascii="TimesNewRomanPSMT" w:eastAsia="Times New Roman" w:hAnsi="TimesNewRomanPSMT" w:cs="TimesNewRomanPSMT"/>
        <w:i/>
        <w:szCs w:val="24"/>
        <w:lang w:val="en-GB" w:eastAsia="el-GR"/>
      </w:rPr>
      <w:t xml:space="preserve"> Vol.xx, No.xx, 2020</w:t>
    </w:r>
    <w:r w:rsidRPr="00F503C0">
      <w:rPr>
        <w:rFonts w:ascii="TimesNewRomanPSMT" w:eastAsia="Times New Roman" w:hAnsi="TimesNewRomanPSMT" w:cs="TimesNewRomanPSMT"/>
        <w:i/>
        <w:szCs w:val="24"/>
        <w:lang w:val="en-GB" w:eastAsia="el-GR"/>
      </w:rPr>
      <w:t xml:space="preserve">, </w:t>
    </w:r>
    <w:r>
      <w:rPr>
        <w:rFonts w:ascii="TimesNewRomanPSMT" w:eastAsia="Times New Roman" w:hAnsi="TimesNewRomanPSMT" w:cs="TimesNewRomanPSMT"/>
        <w:i/>
        <w:szCs w:val="24"/>
        <w:lang w:val="en-GB" w:eastAsia="el-GR"/>
      </w:rPr>
      <w:t>xx-xx</w:t>
    </w:r>
  </w:p>
  <w:p w14:paraId="492BE0A1" w14:textId="77777777" w:rsidR="003F05A4" w:rsidRPr="00F503C0" w:rsidRDefault="003F05A4" w:rsidP="007D6A8E">
    <w:pPr>
      <w:autoSpaceDE w:val="0"/>
      <w:autoSpaceDN w:val="0"/>
      <w:jc w:val="left"/>
      <w:rPr>
        <w:i/>
        <w:lang w:eastAsia="el-GR"/>
      </w:rPr>
    </w:pPr>
    <w:r w:rsidRPr="00D4528E">
      <w:rPr>
        <w:i/>
        <w:lang w:val="en-GB" w:eastAsia="el-GR"/>
      </w:rPr>
      <w:t xml:space="preserve">ISSN: </w:t>
    </w:r>
    <w:r w:rsidRPr="00EE27AB">
      <w:rPr>
        <w:i/>
        <w:lang w:eastAsia="el-GR"/>
      </w:rPr>
      <w:t xml:space="preserve">1792-9040 </w:t>
    </w:r>
    <w:r w:rsidRPr="00D4528E">
      <w:rPr>
        <w:i/>
        <w:lang w:val="en-GB" w:eastAsia="el-GR"/>
      </w:rPr>
      <w:t xml:space="preserve">(print version), </w:t>
    </w:r>
    <w:r w:rsidRPr="00EE27AB">
      <w:rPr>
        <w:i/>
        <w:lang w:eastAsia="el-GR"/>
      </w:rPr>
      <w:t xml:space="preserve">1792-9660 </w:t>
    </w:r>
    <w:r w:rsidRPr="00D4528E">
      <w:rPr>
        <w:i/>
        <w:lang w:val="en-GB" w:eastAsia="el-GR"/>
      </w:rPr>
      <w:t>(online)</w:t>
    </w:r>
  </w:p>
  <w:p w14:paraId="3355483D" w14:textId="485253CC" w:rsidR="003F05A4" w:rsidRPr="007D6A8E" w:rsidRDefault="003F05A4" w:rsidP="007D6A8E">
    <w:pPr>
      <w:pStyle w:val="BodyText"/>
      <w:spacing w:line="240" w:lineRule="auto"/>
      <w:jc w:val="left"/>
      <w:rPr>
        <w:rFonts w:ascii="Times New Roman" w:eastAsia="MS Mincho" w:hAnsi="Times New Roman"/>
        <w:b w:val="0"/>
        <w:i/>
        <w:color w:val="000000"/>
        <w:sz w:val="24"/>
        <w:szCs w:val="24"/>
        <w:lang w:eastAsia="ja-JP"/>
      </w:rPr>
    </w:pPr>
    <w:r w:rsidRPr="00600D09">
      <w:rPr>
        <w:rFonts w:ascii="Times New Roman" w:hAnsi="Times New Roman"/>
        <w:b w:val="0"/>
        <w:i/>
        <w:sz w:val="24"/>
        <w:lang w:val="en-GB" w:eastAsia="el-GR"/>
      </w:rPr>
      <w:t>Scientific Press International Limited</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6133BB3"/>
    <w:multiLevelType w:val="hybridMultilevel"/>
    <w:tmpl w:val="B756F840"/>
    <w:lvl w:ilvl="0" w:tplc="041D0017">
      <w:start w:val="1"/>
      <w:numFmt w:val="lowerLetter"/>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 w15:restartNumberingAfterBreak="0">
    <w:nsid w:val="111C0667"/>
    <w:multiLevelType w:val="multilevel"/>
    <w:tmpl w:val="EBD28A0E"/>
    <w:lvl w:ilvl="0">
      <w:start w:val="1"/>
      <w:numFmt w:val="decimal"/>
      <w:pStyle w:val="HeadingNumbering1"/>
      <w:lvlText w:val="%1."/>
      <w:lvlJc w:val="left"/>
      <w:pPr>
        <w:ind w:left="720" w:hanging="360"/>
      </w:pPr>
      <w:rPr>
        <w:rFonts w:hint="default"/>
      </w:rPr>
    </w:lvl>
    <w:lvl w:ilvl="1">
      <w:start w:val="1"/>
      <w:numFmt w:val="decimal"/>
      <w:pStyle w:val="HeadingNumbering2"/>
      <w:isLgl/>
      <w:lvlText w:val="%1.%2"/>
      <w:lvlJc w:val="left"/>
      <w:pPr>
        <w:ind w:left="1440" w:hanging="720"/>
      </w:pPr>
      <w:rPr>
        <w:rFonts w:hint="default"/>
      </w:rPr>
    </w:lvl>
    <w:lvl w:ilvl="2">
      <w:start w:val="1"/>
      <w:numFmt w:val="decimal"/>
      <w:pStyle w:val="HeadingNumbering3"/>
      <w:isLgl/>
      <w:lvlText w:val="%1.%2.%3"/>
      <w:lvlJc w:val="left"/>
      <w:pPr>
        <w:ind w:left="1712" w:hanging="72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3" w15:restartNumberingAfterBreak="0">
    <w:nsid w:val="11C01B28"/>
    <w:multiLevelType w:val="hybridMultilevel"/>
    <w:tmpl w:val="F03CD5E2"/>
    <w:lvl w:ilvl="0" w:tplc="041D0001">
      <w:start w:val="1"/>
      <w:numFmt w:val="bullet"/>
      <w:lvlText w:val=""/>
      <w:lvlJc w:val="left"/>
      <w:pPr>
        <w:ind w:left="360" w:hanging="360"/>
      </w:pPr>
      <w:rPr>
        <w:rFonts w:ascii="Symbol" w:hAnsi="Symbol" w:hint="default"/>
      </w:rPr>
    </w:lvl>
    <w:lvl w:ilvl="1" w:tplc="041D0003">
      <w:start w:val="1"/>
      <w:numFmt w:val="bullet"/>
      <w:lvlText w:val="o"/>
      <w:lvlJc w:val="left"/>
      <w:pPr>
        <w:ind w:left="1080" w:hanging="360"/>
      </w:pPr>
      <w:rPr>
        <w:rFonts w:ascii="Courier New" w:hAnsi="Courier New" w:cs="Courier New" w:hint="default"/>
      </w:rPr>
    </w:lvl>
    <w:lvl w:ilvl="2" w:tplc="041D0005" w:tentative="1">
      <w:start w:val="1"/>
      <w:numFmt w:val="bullet"/>
      <w:lvlText w:val=""/>
      <w:lvlJc w:val="left"/>
      <w:pPr>
        <w:ind w:left="1800" w:hanging="360"/>
      </w:pPr>
      <w:rPr>
        <w:rFonts w:ascii="Wingdings" w:hAnsi="Wingdings" w:hint="default"/>
      </w:rPr>
    </w:lvl>
    <w:lvl w:ilvl="3" w:tplc="041D0001" w:tentative="1">
      <w:start w:val="1"/>
      <w:numFmt w:val="bullet"/>
      <w:lvlText w:val=""/>
      <w:lvlJc w:val="left"/>
      <w:pPr>
        <w:ind w:left="2520" w:hanging="360"/>
      </w:pPr>
      <w:rPr>
        <w:rFonts w:ascii="Symbol" w:hAnsi="Symbol" w:hint="default"/>
      </w:rPr>
    </w:lvl>
    <w:lvl w:ilvl="4" w:tplc="041D0003" w:tentative="1">
      <w:start w:val="1"/>
      <w:numFmt w:val="bullet"/>
      <w:lvlText w:val="o"/>
      <w:lvlJc w:val="left"/>
      <w:pPr>
        <w:ind w:left="3240" w:hanging="360"/>
      </w:pPr>
      <w:rPr>
        <w:rFonts w:ascii="Courier New" w:hAnsi="Courier New" w:cs="Courier New" w:hint="default"/>
      </w:rPr>
    </w:lvl>
    <w:lvl w:ilvl="5" w:tplc="041D0005" w:tentative="1">
      <w:start w:val="1"/>
      <w:numFmt w:val="bullet"/>
      <w:lvlText w:val=""/>
      <w:lvlJc w:val="left"/>
      <w:pPr>
        <w:ind w:left="3960" w:hanging="360"/>
      </w:pPr>
      <w:rPr>
        <w:rFonts w:ascii="Wingdings" w:hAnsi="Wingdings" w:hint="default"/>
      </w:rPr>
    </w:lvl>
    <w:lvl w:ilvl="6" w:tplc="041D0001" w:tentative="1">
      <w:start w:val="1"/>
      <w:numFmt w:val="bullet"/>
      <w:lvlText w:val=""/>
      <w:lvlJc w:val="left"/>
      <w:pPr>
        <w:ind w:left="4680" w:hanging="360"/>
      </w:pPr>
      <w:rPr>
        <w:rFonts w:ascii="Symbol" w:hAnsi="Symbol" w:hint="default"/>
      </w:rPr>
    </w:lvl>
    <w:lvl w:ilvl="7" w:tplc="041D0003" w:tentative="1">
      <w:start w:val="1"/>
      <w:numFmt w:val="bullet"/>
      <w:lvlText w:val="o"/>
      <w:lvlJc w:val="left"/>
      <w:pPr>
        <w:ind w:left="5400" w:hanging="360"/>
      </w:pPr>
      <w:rPr>
        <w:rFonts w:ascii="Courier New" w:hAnsi="Courier New" w:cs="Courier New" w:hint="default"/>
      </w:rPr>
    </w:lvl>
    <w:lvl w:ilvl="8" w:tplc="041D0005" w:tentative="1">
      <w:start w:val="1"/>
      <w:numFmt w:val="bullet"/>
      <w:lvlText w:val=""/>
      <w:lvlJc w:val="left"/>
      <w:pPr>
        <w:ind w:left="6120" w:hanging="360"/>
      </w:pPr>
      <w:rPr>
        <w:rFonts w:ascii="Wingdings" w:hAnsi="Wingdings" w:hint="default"/>
      </w:rPr>
    </w:lvl>
  </w:abstractNum>
  <w:abstractNum w:abstractNumId="4" w15:restartNumberingAfterBreak="0">
    <w:nsid w:val="18BB7105"/>
    <w:multiLevelType w:val="hybridMultilevel"/>
    <w:tmpl w:val="1CE28952"/>
    <w:lvl w:ilvl="0" w:tplc="92B82156">
      <w:start w:val="1"/>
      <w:numFmt w:val="decimal"/>
      <w:lvlText w:val="Step %1: "/>
      <w:lvlJc w:val="left"/>
      <w:pPr>
        <w:tabs>
          <w:tab w:val="num" w:pos="851"/>
        </w:tabs>
        <w:ind w:left="851" w:hanging="851"/>
      </w:pPr>
      <w:rPr>
        <w:rFonts w:ascii="Times New Roman" w:hAnsi="Times New Roman" w:hint="default"/>
        <w:b w:val="0"/>
        <w:i w:val="0"/>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5" w15:restartNumberingAfterBreak="0">
    <w:nsid w:val="1B401C47"/>
    <w:multiLevelType w:val="hybridMultilevel"/>
    <w:tmpl w:val="B22CBCCE"/>
    <w:lvl w:ilvl="0" w:tplc="7610BD74">
      <w:start w:val="1"/>
      <w:numFmt w:val="decimal"/>
      <w:lvlText w:val="[%1]"/>
      <w:lvlJc w:val="left"/>
      <w:pPr>
        <w:tabs>
          <w:tab w:val="num" w:pos="480"/>
        </w:tabs>
        <w:ind w:left="480" w:hanging="480"/>
      </w:pPr>
      <w:rPr>
        <w:rFonts w:hint="eastAsia"/>
      </w:rPr>
    </w:lvl>
    <w:lvl w:ilvl="1" w:tplc="04080019" w:tentative="1">
      <w:start w:val="1"/>
      <w:numFmt w:val="lowerLetter"/>
      <w:lvlText w:val="%2."/>
      <w:lvlJc w:val="left"/>
      <w:pPr>
        <w:tabs>
          <w:tab w:val="num" w:pos="1440"/>
        </w:tabs>
        <w:ind w:left="1440" w:hanging="360"/>
      </w:pPr>
    </w:lvl>
    <w:lvl w:ilvl="2" w:tplc="0408001B" w:tentative="1">
      <w:start w:val="1"/>
      <w:numFmt w:val="lowerRoman"/>
      <w:lvlText w:val="%3."/>
      <w:lvlJc w:val="right"/>
      <w:pPr>
        <w:tabs>
          <w:tab w:val="num" w:pos="2160"/>
        </w:tabs>
        <w:ind w:left="2160" w:hanging="180"/>
      </w:pPr>
    </w:lvl>
    <w:lvl w:ilvl="3" w:tplc="0408000F" w:tentative="1">
      <w:start w:val="1"/>
      <w:numFmt w:val="decimal"/>
      <w:lvlText w:val="%4."/>
      <w:lvlJc w:val="left"/>
      <w:pPr>
        <w:tabs>
          <w:tab w:val="num" w:pos="2880"/>
        </w:tabs>
        <w:ind w:left="2880" w:hanging="360"/>
      </w:pPr>
    </w:lvl>
    <w:lvl w:ilvl="4" w:tplc="04080019" w:tentative="1">
      <w:start w:val="1"/>
      <w:numFmt w:val="lowerLetter"/>
      <w:lvlText w:val="%5."/>
      <w:lvlJc w:val="left"/>
      <w:pPr>
        <w:tabs>
          <w:tab w:val="num" w:pos="3600"/>
        </w:tabs>
        <w:ind w:left="3600" w:hanging="360"/>
      </w:pPr>
    </w:lvl>
    <w:lvl w:ilvl="5" w:tplc="0408001B" w:tentative="1">
      <w:start w:val="1"/>
      <w:numFmt w:val="lowerRoman"/>
      <w:lvlText w:val="%6."/>
      <w:lvlJc w:val="right"/>
      <w:pPr>
        <w:tabs>
          <w:tab w:val="num" w:pos="4320"/>
        </w:tabs>
        <w:ind w:left="4320" w:hanging="180"/>
      </w:pPr>
    </w:lvl>
    <w:lvl w:ilvl="6" w:tplc="0408000F" w:tentative="1">
      <w:start w:val="1"/>
      <w:numFmt w:val="decimal"/>
      <w:lvlText w:val="%7."/>
      <w:lvlJc w:val="left"/>
      <w:pPr>
        <w:tabs>
          <w:tab w:val="num" w:pos="5040"/>
        </w:tabs>
        <w:ind w:left="5040" w:hanging="360"/>
      </w:pPr>
    </w:lvl>
    <w:lvl w:ilvl="7" w:tplc="04080019" w:tentative="1">
      <w:start w:val="1"/>
      <w:numFmt w:val="lowerLetter"/>
      <w:lvlText w:val="%8."/>
      <w:lvlJc w:val="left"/>
      <w:pPr>
        <w:tabs>
          <w:tab w:val="num" w:pos="5760"/>
        </w:tabs>
        <w:ind w:left="5760" w:hanging="360"/>
      </w:pPr>
    </w:lvl>
    <w:lvl w:ilvl="8" w:tplc="0408001B" w:tentative="1">
      <w:start w:val="1"/>
      <w:numFmt w:val="lowerRoman"/>
      <w:lvlText w:val="%9."/>
      <w:lvlJc w:val="right"/>
      <w:pPr>
        <w:tabs>
          <w:tab w:val="num" w:pos="6480"/>
        </w:tabs>
        <w:ind w:left="6480" w:hanging="180"/>
      </w:pPr>
    </w:lvl>
  </w:abstractNum>
  <w:abstractNum w:abstractNumId="6" w15:restartNumberingAfterBreak="0">
    <w:nsid w:val="2339019F"/>
    <w:multiLevelType w:val="singleLevel"/>
    <w:tmpl w:val="D96A76EE"/>
    <w:lvl w:ilvl="0">
      <w:start w:val="1"/>
      <w:numFmt w:val="decimal"/>
      <w:lvlText w:val="Step %1:"/>
      <w:lvlJc w:val="left"/>
      <w:pPr>
        <w:tabs>
          <w:tab w:val="num" w:pos="851"/>
        </w:tabs>
        <w:ind w:left="851" w:hanging="851"/>
      </w:pPr>
      <w:rPr>
        <w:rFonts w:ascii="Times New Roman" w:hAnsi="Times New Roman" w:hint="default"/>
      </w:rPr>
    </w:lvl>
  </w:abstractNum>
  <w:abstractNum w:abstractNumId="7" w15:restartNumberingAfterBreak="0">
    <w:nsid w:val="247F5162"/>
    <w:multiLevelType w:val="multilevel"/>
    <w:tmpl w:val="C0BA4270"/>
    <w:lvl w:ilvl="0">
      <w:start w:val="1"/>
      <w:numFmt w:val="decimal"/>
      <w:pStyle w:val="figurecaption"/>
      <w:suff w:val="nothing"/>
      <w:lvlText w:val="Figure %1"/>
      <w:lvlJc w:val="left"/>
      <w:pPr>
        <w:ind w:left="0" w:firstLine="0"/>
      </w:pPr>
      <w:rPr>
        <w:rFonts w:ascii="Times New Roman" w:hAnsi="Times New Roman" w:cs="Times New Roman" w:hint="default"/>
        <w:b/>
        <w:bCs w:val="0"/>
        <w:i w:val="0"/>
        <w:iCs w:val="0"/>
        <w:caps w:val="0"/>
        <w:smallCaps w:val="0"/>
        <w:strike w:val="0"/>
        <w:dstrike w:val="0"/>
        <w:outline w:val="0"/>
        <w:shadow w:val="0"/>
        <w:emboss w:val="0"/>
        <w:imprint w:val="0"/>
        <w:noProof w:val="0"/>
        <w:vanish w:val="0"/>
        <w:spacing w:val="0"/>
        <w:kern w:val="0"/>
        <w:position w:val="0"/>
        <w:sz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8" w15:restartNumberingAfterBreak="0">
    <w:nsid w:val="254F78B0"/>
    <w:multiLevelType w:val="hybridMultilevel"/>
    <w:tmpl w:val="FBD844E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A5A6BF5"/>
    <w:multiLevelType w:val="hybridMultilevel"/>
    <w:tmpl w:val="BEBE0E72"/>
    <w:lvl w:ilvl="0" w:tplc="72C0C93E">
      <w:start w:val="1"/>
      <w:numFmt w:val="bullet"/>
      <w:lvlText w:val=""/>
      <w:lvlJc w:val="left"/>
      <w:pPr>
        <w:ind w:left="720" w:hanging="360"/>
      </w:pPr>
      <w:rPr>
        <w:rFonts w:ascii="Symbol" w:hAnsi="Symbol" w:hint="default"/>
        <w:strike w:val="0"/>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0" w15:restartNumberingAfterBreak="0">
    <w:nsid w:val="2DE01992"/>
    <w:multiLevelType w:val="hybridMultilevel"/>
    <w:tmpl w:val="32289212"/>
    <w:lvl w:ilvl="0" w:tplc="041D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FED5882"/>
    <w:multiLevelType w:val="multilevel"/>
    <w:tmpl w:val="E47E3616"/>
    <w:lvl w:ilvl="0">
      <w:start w:val="2"/>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12" w15:restartNumberingAfterBreak="0">
    <w:nsid w:val="323008F4"/>
    <w:multiLevelType w:val="hybridMultilevel"/>
    <w:tmpl w:val="8F2CF58C"/>
    <w:lvl w:ilvl="0" w:tplc="041D0017">
      <w:start w:val="1"/>
      <w:numFmt w:val="lowerLetter"/>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3" w15:restartNumberingAfterBreak="0">
    <w:nsid w:val="388F7583"/>
    <w:multiLevelType w:val="singleLevel"/>
    <w:tmpl w:val="E9AAE31E"/>
    <w:lvl w:ilvl="0">
      <w:start w:val="1"/>
      <w:numFmt w:val="decimal"/>
      <w:pStyle w:val="Heading4"/>
      <w:lvlText w:val="4.%1."/>
      <w:lvlJc w:val="left"/>
      <w:pPr>
        <w:tabs>
          <w:tab w:val="num" w:pos="360"/>
        </w:tabs>
        <w:ind w:left="180" w:hanging="180"/>
      </w:pPr>
      <w:rPr>
        <w:rFonts w:hint="eastAsia"/>
      </w:rPr>
    </w:lvl>
  </w:abstractNum>
  <w:abstractNum w:abstractNumId="14" w15:restartNumberingAfterBreak="0">
    <w:nsid w:val="3CDD2AB5"/>
    <w:multiLevelType w:val="hybridMultilevel"/>
    <w:tmpl w:val="42CCDE88"/>
    <w:lvl w:ilvl="0" w:tplc="041D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0890F67"/>
    <w:multiLevelType w:val="singleLevel"/>
    <w:tmpl w:val="1E7E4C2C"/>
    <w:lvl w:ilvl="0">
      <w:start w:val="1"/>
      <w:numFmt w:val="decimal"/>
      <w:pStyle w:val="ReferencesText"/>
      <w:lvlText w:val="[%1]"/>
      <w:lvlJc w:val="left"/>
      <w:pPr>
        <w:tabs>
          <w:tab w:val="num" w:pos="480"/>
        </w:tabs>
        <w:ind w:left="480" w:hanging="480"/>
      </w:pPr>
      <w:rPr>
        <w:rFonts w:hint="eastAsia"/>
      </w:rPr>
    </w:lvl>
  </w:abstractNum>
  <w:abstractNum w:abstractNumId="16" w15:restartNumberingAfterBreak="0">
    <w:nsid w:val="48680D2C"/>
    <w:multiLevelType w:val="hybridMultilevel"/>
    <w:tmpl w:val="4F9EF30C"/>
    <w:lvl w:ilvl="0" w:tplc="EE5E15E0">
      <w:start w:val="1"/>
      <w:numFmt w:val="bullet"/>
      <w:lvlText w:val=""/>
      <w:lvlJc w:val="left"/>
      <w:pPr>
        <w:ind w:left="1080" w:hanging="360"/>
      </w:pPr>
      <w:rPr>
        <w:rFonts w:ascii="Symbol" w:hAnsi="Symbol" w:hint="default"/>
        <w:strike w:val="0"/>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7" w15:restartNumberingAfterBreak="0">
    <w:nsid w:val="4D8B0A3D"/>
    <w:multiLevelType w:val="hybridMultilevel"/>
    <w:tmpl w:val="F95CD456"/>
    <w:lvl w:ilvl="0" w:tplc="7B08691C">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8" w15:restartNumberingAfterBreak="0">
    <w:nsid w:val="4EB944FD"/>
    <w:multiLevelType w:val="hybridMultilevel"/>
    <w:tmpl w:val="63529FBA"/>
    <w:lvl w:ilvl="0" w:tplc="041D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39D7E45"/>
    <w:multiLevelType w:val="hybridMultilevel"/>
    <w:tmpl w:val="2014FE44"/>
    <w:lvl w:ilvl="0" w:tplc="FE521702">
      <w:start w:val="1"/>
      <w:numFmt w:val="decimal"/>
      <w:pStyle w:val="tablecaption"/>
      <w:suff w:val="nothing"/>
      <w:lvlText w:val="Table %1"/>
      <w:lvlJc w:val="left"/>
      <w:pPr>
        <w:ind w:left="360" w:hanging="360"/>
      </w:pPr>
      <w:rPr>
        <w:rFonts w:hint="default"/>
        <w:b/>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0" w15:restartNumberingAfterBreak="0">
    <w:nsid w:val="578B4728"/>
    <w:multiLevelType w:val="hybridMultilevel"/>
    <w:tmpl w:val="12E4F56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7D25220"/>
    <w:multiLevelType w:val="hybridMultilevel"/>
    <w:tmpl w:val="BD64376E"/>
    <w:lvl w:ilvl="0" w:tplc="D96A76EE">
      <w:start w:val="1"/>
      <w:numFmt w:val="decimal"/>
      <w:lvlText w:val="Step %1:"/>
      <w:lvlJc w:val="left"/>
      <w:pPr>
        <w:tabs>
          <w:tab w:val="num" w:pos="851"/>
        </w:tabs>
        <w:ind w:left="851" w:hanging="851"/>
      </w:pPr>
      <w:rPr>
        <w:rFonts w:ascii="Times New Roman" w:hAnsi="Times New Roman" w:hint="default"/>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22" w15:restartNumberingAfterBreak="0">
    <w:nsid w:val="5AD7322E"/>
    <w:multiLevelType w:val="hybridMultilevel"/>
    <w:tmpl w:val="54C8F7B0"/>
    <w:lvl w:ilvl="0" w:tplc="041D0017">
      <w:start w:val="1"/>
      <w:numFmt w:val="lowerLetter"/>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3" w15:restartNumberingAfterBreak="0">
    <w:nsid w:val="5D171124"/>
    <w:multiLevelType w:val="singleLevel"/>
    <w:tmpl w:val="7F962684"/>
    <w:lvl w:ilvl="0">
      <w:start w:val="1"/>
      <w:numFmt w:val="decimal"/>
      <w:pStyle w:val="Heading2"/>
      <w:lvlText w:val="2.%1."/>
      <w:lvlJc w:val="left"/>
      <w:pPr>
        <w:tabs>
          <w:tab w:val="num" w:pos="360"/>
        </w:tabs>
        <w:ind w:left="180" w:hanging="180"/>
      </w:pPr>
      <w:rPr>
        <w:rFonts w:ascii="Times New Roman" w:hAnsi="Times New Roman" w:hint="default"/>
        <w:b/>
        <w:i w:val="0"/>
        <w:sz w:val="24"/>
      </w:rPr>
    </w:lvl>
  </w:abstractNum>
  <w:abstractNum w:abstractNumId="24" w15:restartNumberingAfterBreak="0">
    <w:nsid w:val="5D195556"/>
    <w:multiLevelType w:val="hybridMultilevel"/>
    <w:tmpl w:val="131C7CE4"/>
    <w:lvl w:ilvl="0" w:tplc="041D0001">
      <w:start w:val="1"/>
      <w:numFmt w:val="bullet"/>
      <w:lvlText w:val=""/>
      <w:lvlJc w:val="left"/>
      <w:pPr>
        <w:ind w:left="360" w:hanging="360"/>
      </w:pPr>
      <w:rPr>
        <w:rFonts w:ascii="Symbol" w:hAnsi="Symbol" w:hint="default"/>
      </w:rPr>
    </w:lvl>
    <w:lvl w:ilvl="1" w:tplc="041D0003" w:tentative="1">
      <w:start w:val="1"/>
      <w:numFmt w:val="bullet"/>
      <w:lvlText w:val="o"/>
      <w:lvlJc w:val="left"/>
      <w:pPr>
        <w:ind w:left="1080" w:hanging="360"/>
      </w:pPr>
      <w:rPr>
        <w:rFonts w:ascii="Courier New" w:hAnsi="Courier New" w:cs="Courier New" w:hint="default"/>
      </w:rPr>
    </w:lvl>
    <w:lvl w:ilvl="2" w:tplc="041D0005" w:tentative="1">
      <w:start w:val="1"/>
      <w:numFmt w:val="bullet"/>
      <w:lvlText w:val=""/>
      <w:lvlJc w:val="left"/>
      <w:pPr>
        <w:ind w:left="1800" w:hanging="360"/>
      </w:pPr>
      <w:rPr>
        <w:rFonts w:ascii="Wingdings" w:hAnsi="Wingdings" w:hint="default"/>
      </w:rPr>
    </w:lvl>
    <w:lvl w:ilvl="3" w:tplc="041D0001" w:tentative="1">
      <w:start w:val="1"/>
      <w:numFmt w:val="bullet"/>
      <w:lvlText w:val=""/>
      <w:lvlJc w:val="left"/>
      <w:pPr>
        <w:ind w:left="2520" w:hanging="360"/>
      </w:pPr>
      <w:rPr>
        <w:rFonts w:ascii="Symbol" w:hAnsi="Symbol" w:hint="default"/>
      </w:rPr>
    </w:lvl>
    <w:lvl w:ilvl="4" w:tplc="041D0003" w:tentative="1">
      <w:start w:val="1"/>
      <w:numFmt w:val="bullet"/>
      <w:lvlText w:val="o"/>
      <w:lvlJc w:val="left"/>
      <w:pPr>
        <w:ind w:left="3240" w:hanging="360"/>
      </w:pPr>
      <w:rPr>
        <w:rFonts w:ascii="Courier New" w:hAnsi="Courier New" w:cs="Courier New" w:hint="default"/>
      </w:rPr>
    </w:lvl>
    <w:lvl w:ilvl="5" w:tplc="041D0005" w:tentative="1">
      <w:start w:val="1"/>
      <w:numFmt w:val="bullet"/>
      <w:lvlText w:val=""/>
      <w:lvlJc w:val="left"/>
      <w:pPr>
        <w:ind w:left="3960" w:hanging="360"/>
      </w:pPr>
      <w:rPr>
        <w:rFonts w:ascii="Wingdings" w:hAnsi="Wingdings" w:hint="default"/>
      </w:rPr>
    </w:lvl>
    <w:lvl w:ilvl="6" w:tplc="041D0001" w:tentative="1">
      <w:start w:val="1"/>
      <w:numFmt w:val="bullet"/>
      <w:lvlText w:val=""/>
      <w:lvlJc w:val="left"/>
      <w:pPr>
        <w:ind w:left="4680" w:hanging="360"/>
      </w:pPr>
      <w:rPr>
        <w:rFonts w:ascii="Symbol" w:hAnsi="Symbol" w:hint="default"/>
      </w:rPr>
    </w:lvl>
    <w:lvl w:ilvl="7" w:tplc="041D0003" w:tentative="1">
      <w:start w:val="1"/>
      <w:numFmt w:val="bullet"/>
      <w:lvlText w:val="o"/>
      <w:lvlJc w:val="left"/>
      <w:pPr>
        <w:ind w:left="5400" w:hanging="360"/>
      </w:pPr>
      <w:rPr>
        <w:rFonts w:ascii="Courier New" w:hAnsi="Courier New" w:cs="Courier New" w:hint="default"/>
      </w:rPr>
    </w:lvl>
    <w:lvl w:ilvl="8" w:tplc="041D0005" w:tentative="1">
      <w:start w:val="1"/>
      <w:numFmt w:val="bullet"/>
      <w:lvlText w:val=""/>
      <w:lvlJc w:val="left"/>
      <w:pPr>
        <w:ind w:left="6120" w:hanging="360"/>
      </w:pPr>
      <w:rPr>
        <w:rFonts w:ascii="Wingdings" w:hAnsi="Wingdings" w:hint="default"/>
      </w:rPr>
    </w:lvl>
  </w:abstractNum>
  <w:abstractNum w:abstractNumId="25" w15:restartNumberingAfterBreak="0">
    <w:nsid w:val="62AE7612"/>
    <w:multiLevelType w:val="hybridMultilevel"/>
    <w:tmpl w:val="9E324F00"/>
    <w:lvl w:ilvl="0" w:tplc="041D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7AB644B"/>
    <w:multiLevelType w:val="hybridMultilevel"/>
    <w:tmpl w:val="12E4F56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EF04496"/>
    <w:multiLevelType w:val="hybridMultilevel"/>
    <w:tmpl w:val="BAC234AC"/>
    <w:lvl w:ilvl="0" w:tplc="041D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77166979"/>
    <w:multiLevelType w:val="hybridMultilevel"/>
    <w:tmpl w:val="3BDCB928"/>
    <w:lvl w:ilvl="0" w:tplc="041D0001">
      <w:start w:val="1"/>
      <w:numFmt w:val="bullet"/>
      <w:lvlText w:val=""/>
      <w:lvlJc w:val="left"/>
      <w:pPr>
        <w:ind w:left="360" w:hanging="360"/>
      </w:pPr>
      <w:rPr>
        <w:rFonts w:ascii="Symbol" w:hAnsi="Symbol" w:hint="default"/>
      </w:rPr>
    </w:lvl>
    <w:lvl w:ilvl="1" w:tplc="041D0003" w:tentative="1">
      <w:start w:val="1"/>
      <w:numFmt w:val="bullet"/>
      <w:lvlText w:val="o"/>
      <w:lvlJc w:val="left"/>
      <w:pPr>
        <w:ind w:left="1080" w:hanging="360"/>
      </w:pPr>
      <w:rPr>
        <w:rFonts w:ascii="Courier New" w:hAnsi="Courier New" w:cs="Courier New" w:hint="default"/>
      </w:rPr>
    </w:lvl>
    <w:lvl w:ilvl="2" w:tplc="041D0005" w:tentative="1">
      <w:start w:val="1"/>
      <w:numFmt w:val="bullet"/>
      <w:lvlText w:val=""/>
      <w:lvlJc w:val="left"/>
      <w:pPr>
        <w:ind w:left="1800" w:hanging="360"/>
      </w:pPr>
      <w:rPr>
        <w:rFonts w:ascii="Wingdings" w:hAnsi="Wingdings" w:hint="default"/>
      </w:rPr>
    </w:lvl>
    <w:lvl w:ilvl="3" w:tplc="041D0001" w:tentative="1">
      <w:start w:val="1"/>
      <w:numFmt w:val="bullet"/>
      <w:lvlText w:val=""/>
      <w:lvlJc w:val="left"/>
      <w:pPr>
        <w:ind w:left="2520" w:hanging="360"/>
      </w:pPr>
      <w:rPr>
        <w:rFonts w:ascii="Symbol" w:hAnsi="Symbol" w:hint="default"/>
      </w:rPr>
    </w:lvl>
    <w:lvl w:ilvl="4" w:tplc="041D0003" w:tentative="1">
      <w:start w:val="1"/>
      <w:numFmt w:val="bullet"/>
      <w:lvlText w:val="o"/>
      <w:lvlJc w:val="left"/>
      <w:pPr>
        <w:ind w:left="3240" w:hanging="360"/>
      </w:pPr>
      <w:rPr>
        <w:rFonts w:ascii="Courier New" w:hAnsi="Courier New" w:cs="Courier New" w:hint="default"/>
      </w:rPr>
    </w:lvl>
    <w:lvl w:ilvl="5" w:tplc="041D0005" w:tentative="1">
      <w:start w:val="1"/>
      <w:numFmt w:val="bullet"/>
      <w:lvlText w:val=""/>
      <w:lvlJc w:val="left"/>
      <w:pPr>
        <w:ind w:left="3960" w:hanging="360"/>
      </w:pPr>
      <w:rPr>
        <w:rFonts w:ascii="Wingdings" w:hAnsi="Wingdings" w:hint="default"/>
      </w:rPr>
    </w:lvl>
    <w:lvl w:ilvl="6" w:tplc="041D0001" w:tentative="1">
      <w:start w:val="1"/>
      <w:numFmt w:val="bullet"/>
      <w:lvlText w:val=""/>
      <w:lvlJc w:val="left"/>
      <w:pPr>
        <w:ind w:left="4680" w:hanging="360"/>
      </w:pPr>
      <w:rPr>
        <w:rFonts w:ascii="Symbol" w:hAnsi="Symbol" w:hint="default"/>
      </w:rPr>
    </w:lvl>
    <w:lvl w:ilvl="7" w:tplc="041D0003" w:tentative="1">
      <w:start w:val="1"/>
      <w:numFmt w:val="bullet"/>
      <w:lvlText w:val="o"/>
      <w:lvlJc w:val="left"/>
      <w:pPr>
        <w:ind w:left="5400" w:hanging="360"/>
      </w:pPr>
      <w:rPr>
        <w:rFonts w:ascii="Courier New" w:hAnsi="Courier New" w:cs="Courier New" w:hint="default"/>
      </w:rPr>
    </w:lvl>
    <w:lvl w:ilvl="8" w:tplc="041D0005" w:tentative="1">
      <w:start w:val="1"/>
      <w:numFmt w:val="bullet"/>
      <w:lvlText w:val=""/>
      <w:lvlJc w:val="left"/>
      <w:pPr>
        <w:ind w:left="6120" w:hanging="360"/>
      </w:pPr>
      <w:rPr>
        <w:rFonts w:ascii="Wingdings" w:hAnsi="Wingdings" w:hint="default"/>
      </w:rPr>
    </w:lvl>
  </w:abstractNum>
  <w:abstractNum w:abstractNumId="29" w15:restartNumberingAfterBreak="0">
    <w:nsid w:val="79B14C3B"/>
    <w:multiLevelType w:val="multilevel"/>
    <w:tmpl w:val="7A741D9C"/>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15:restartNumberingAfterBreak="0">
    <w:nsid w:val="7F053A68"/>
    <w:multiLevelType w:val="hybridMultilevel"/>
    <w:tmpl w:val="DAD82DE4"/>
    <w:lvl w:ilvl="0" w:tplc="A24A674E">
      <w:start w:val="1"/>
      <w:numFmt w:val="decimal"/>
      <w:lvlText w:val="Step %1:"/>
      <w:lvlJc w:val="left"/>
      <w:pPr>
        <w:tabs>
          <w:tab w:val="num" w:pos="851"/>
        </w:tabs>
        <w:ind w:left="851" w:hanging="851"/>
      </w:pPr>
      <w:rPr>
        <w:rFonts w:ascii="Times New Roman" w:hAnsi="Times New Roman" w:hint="default"/>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num w:numId="1">
    <w:abstractNumId w:val="0"/>
    <w:lvlOverride w:ilvl="0">
      <w:lvl w:ilvl="0">
        <w:start w:val="1"/>
        <w:numFmt w:val="bullet"/>
        <w:lvlText w:val="‧"/>
        <w:legacy w:legacy="1" w:legacySpace="0" w:legacyIndent="240"/>
        <w:lvlJc w:val="left"/>
        <w:pPr>
          <w:ind w:left="742" w:hanging="240"/>
        </w:pPr>
        <w:rPr>
          <w:rFonts w:ascii="MingLiU" w:eastAsia="MingLiU" w:hint="eastAsia"/>
          <w:b w:val="0"/>
          <w:i w:val="0"/>
          <w:sz w:val="24"/>
          <w:u w:val="none"/>
        </w:rPr>
      </w:lvl>
    </w:lvlOverride>
  </w:num>
  <w:num w:numId="2">
    <w:abstractNumId w:val="23"/>
  </w:num>
  <w:num w:numId="3">
    <w:abstractNumId w:val="13"/>
  </w:num>
  <w:num w:numId="4">
    <w:abstractNumId w:val="15"/>
  </w:num>
  <w:num w:numId="5">
    <w:abstractNumId w:val="6"/>
  </w:num>
  <w:num w:numId="6">
    <w:abstractNumId w:val="21"/>
  </w:num>
  <w:num w:numId="7">
    <w:abstractNumId w:val="4"/>
  </w:num>
  <w:num w:numId="8">
    <w:abstractNumId w:val="30"/>
  </w:num>
  <w:num w:numId="9">
    <w:abstractNumId w:val="11"/>
  </w:num>
  <w:num w:numId="10">
    <w:abstractNumId w:val="5"/>
  </w:num>
  <w:num w:numId="11">
    <w:abstractNumId w:val="15"/>
    <w:lvlOverride w:ilvl="0">
      <w:startOverride w:val="1"/>
    </w:lvlOverride>
  </w:num>
  <w:num w:numId="12">
    <w:abstractNumId w:val="2"/>
  </w:num>
  <w:num w:numId="13">
    <w:abstractNumId w:val="2"/>
  </w:num>
  <w:num w:numId="14">
    <w:abstractNumId w:val="22"/>
  </w:num>
  <w:num w:numId="15">
    <w:abstractNumId w:val="8"/>
  </w:num>
  <w:num w:numId="16">
    <w:abstractNumId w:val="2"/>
  </w:num>
  <w:num w:numId="17">
    <w:abstractNumId w:val="2"/>
  </w:num>
  <w:num w:numId="18">
    <w:abstractNumId w:val="19"/>
  </w:num>
  <w:num w:numId="19">
    <w:abstractNumId w:val="2"/>
  </w:num>
  <w:num w:numId="20">
    <w:abstractNumId w:val="29"/>
  </w:num>
  <w:num w:numId="21">
    <w:abstractNumId w:val="2"/>
  </w:num>
  <w:num w:numId="22">
    <w:abstractNumId w:val="2"/>
  </w:num>
  <w:num w:numId="23">
    <w:abstractNumId w:val="14"/>
  </w:num>
  <w:num w:numId="24">
    <w:abstractNumId w:val="3"/>
  </w:num>
  <w:num w:numId="25">
    <w:abstractNumId w:val="7"/>
  </w:num>
  <w:num w:numId="26">
    <w:abstractNumId w:val="2"/>
  </w:num>
  <w:num w:numId="27">
    <w:abstractNumId w:val="2"/>
  </w:num>
  <w:num w:numId="28">
    <w:abstractNumId w:val="25"/>
  </w:num>
  <w:num w:numId="29">
    <w:abstractNumId w:val="24"/>
  </w:num>
  <w:num w:numId="30">
    <w:abstractNumId w:val="28"/>
  </w:num>
  <w:num w:numId="31">
    <w:abstractNumId w:val="18"/>
  </w:num>
  <w:num w:numId="32">
    <w:abstractNumId w:val="27"/>
  </w:num>
  <w:num w:numId="33">
    <w:abstractNumId w:val="20"/>
  </w:num>
  <w:num w:numId="34">
    <w:abstractNumId w:val="26"/>
  </w:num>
  <w:num w:numId="35">
    <w:abstractNumId w:val="12"/>
  </w:num>
  <w:num w:numId="36">
    <w:abstractNumId w:val="1"/>
  </w:num>
  <w:num w:numId="3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10"/>
  </w:num>
  <w:num w:numId="39">
    <w:abstractNumId w:val="9"/>
  </w:num>
  <w:num w:numId="40">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mirrorMargins/>
  <w:bordersDoNotSurroundHeader/>
  <w:bordersDoNotSurroundFooter/>
  <w:activeWritingStyle w:appName="MSWord" w:lang="en-US" w:vendorID="8" w:dllVersion="513"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82"/>
  <w:hyphenationZone w:val="425"/>
  <w:evenAndOddHeaders/>
  <w:displayHorizontalDrawingGridEvery w:val="0"/>
  <w:displayVerticalDrawingGridEvery w:val="2"/>
  <w:characterSpacingControl w:val="compressPunctuation"/>
  <w:noLineBreaksAfter w:lang="zh-TW" w:val="([{‘“‵〈《「『【〔〝︵︷︹︻︽︿﹁﹃﹙﹛﹝（｛"/>
  <w:noLineBreaksBefore w:lang="zh-TW" w:va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c3MzQxM7W0MDU2NDJX0lEKTi0uzszPAykwrgUAWewFkywAAAA="/>
  </w:docVars>
  <w:rsids>
    <w:rsidRoot w:val="00671586"/>
    <w:rsid w:val="00000559"/>
    <w:rsid w:val="0000260F"/>
    <w:rsid w:val="00003779"/>
    <w:rsid w:val="00024360"/>
    <w:rsid w:val="00034661"/>
    <w:rsid w:val="00036C85"/>
    <w:rsid w:val="000375F9"/>
    <w:rsid w:val="00037D84"/>
    <w:rsid w:val="00047F33"/>
    <w:rsid w:val="00050501"/>
    <w:rsid w:val="00052069"/>
    <w:rsid w:val="0005228A"/>
    <w:rsid w:val="000574E9"/>
    <w:rsid w:val="000758C9"/>
    <w:rsid w:val="00085C4B"/>
    <w:rsid w:val="00096CFE"/>
    <w:rsid w:val="000A4DFB"/>
    <w:rsid w:val="000B6C46"/>
    <w:rsid w:val="000D2623"/>
    <w:rsid w:val="00125EF9"/>
    <w:rsid w:val="00132B20"/>
    <w:rsid w:val="0014288B"/>
    <w:rsid w:val="001610A0"/>
    <w:rsid w:val="001637F6"/>
    <w:rsid w:val="00181491"/>
    <w:rsid w:val="00183750"/>
    <w:rsid w:val="001A54F7"/>
    <w:rsid w:val="001B1D90"/>
    <w:rsid w:val="00224EC9"/>
    <w:rsid w:val="00234CDB"/>
    <w:rsid w:val="002772B4"/>
    <w:rsid w:val="00283572"/>
    <w:rsid w:val="00291478"/>
    <w:rsid w:val="002A0D6F"/>
    <w:rsid w:val="002E218C"/>
    <w:rsid w:val="002E3749"/>
    <w:rsid w:val="00303353"/>
    <w:rsid w:val="00322DA7"/>
    <w:rsid w:val="003378F8"/>
    <w:rsid w:val="00347F24"/>
    <w:rsid w:val="003652E9"/>
    <w:rsid w:val="00374189"/>
    <w:rsid w:val="003760E0"/>
    <w:rsid w:val="00395B5C"/>
    <w:rsid w:val="003A3D8F"/>
    <w:rsid w:val="003B16C2"/>
    <w:rsid w:val="003C22AD"/>
    <w:rsid w:val="003D3BD5"/>
    <w:rsid w:val="003D3C56"/>
    <w:rsid w:val="003E59D5"/>
    <w:rsid w:val="003F05A4"/>
    <w:rsid w:val="003F3ED0"/>
    <w:rsid w:val="004009AC"/>
    <w:rsid w:val="00407CE8"/>
    <w:rsid w:val="00411AF5"/>
    <w:rsid w:val="00412D8C"/>
    <w:rsid w:val="00415105"/>
    <w:rsid w:val="00425D81"/>
    <w:rsid w:val="00445B20"/>
    <w:rsid w:val="00470BA7"/>
    <w:rsid w:val="00471FEC"/>
    <w:rsid w:val="00474E09"/>
    <w:rsid w:val="00477B94"/>
    <w:rsid w:val="004879B5"/>
    <w:rsid w:val="004A218D"/>
    <w:rsid w:val="004C7D31"/>
    <w:rsid w:val="004E1023"/>
    <w:rsid w:val="005141B4"/>
    <w:rsid w:val="005234B3"/>
    <w:rsid w:val="00532E84"/>
    <w:rsid w:val="00556160"/>
    <w:rsid w:val="0056424E"/>
    <w:rsid w:val="00567BEA"/>
    <w:rsid w:val="0057377A"/>
    <w:rsid w:val="0058563E"/>
    <w:rsid w:val="00585BD2"/>
    <w:rsid w:val="00592501"/>
    <w:rsid w:val="00595345"/>
    <w:rsid w:val="005E7929"/>
    <w:rsid w:val="005F09FD"/>
    <w:rsid w:val="005F4271"/>
    <w:rsid w:val="005F5EDB"/>
    <w:rsid w:val="00641F7D"/>
    <w:rsid w:val="00642C03"/>
    <w:rsid w:val="00671586"/>
    <w:rsid w:val="00671C55"/>
    <w:rsid w:val="00680B18"/>
    <w:rsid w:val="006A4676"/>
    <w:rsid w:val="006B0430"/>
    <w:rsid w:val="006B7A21"/>
    <w:rsid w:val="006C164D"/>
    <w:rsid w:val="006C55B9"/>
    <w:rsid w:val="006E7D8D"/>
    <w:rsid w:val="006F57E2"/>
    <w:rsid w:val="007024DA"/>
    <w:rsid w:val="00707DAB"/>
    <w:rsid w:val="00735E85"/>
    <w:rsid w:val="00745359"/>
    <w:rsid w:val="0077016D"/>
    <w:rsid w:val="0078479F"/>
    <w:rsid w:val="007B12F8"/>
    <w:rsid w:val="007B549C"/>
    <w:rsid w:val="007B5F0C"/>
    <w:rsid w:val="007B7A49"/>
    <w:rsid w:val="007C434A"/>
    <w:rsid w:val="007D2811"/>
    <w:rsid w:val="007D6A8E"/>
    <w:rsid w:val="007E0FC9"/>
    <w:rsid w:val="007E3666"/>
    <w:rsid w:val="007E5AD5"/>
    <w:rsid w:val="007F7431"/>
    <w:rsid w:val="0080318C"/>
    <w:rsid w:val="008120A9"/>
    <w:rsid w:val="00827E9C"/>
    <w:rsid w:val="008656E4"/>
    <w:rsid w:val="00881C04"/>
    <w:rsid w:val="0088260C"/>
    <w:rsid w:val="00884246"/>
    <w:rsid w:val="008878A0"/>
    <w:rsid w:val="008B4DBE"/>
    <w:rsid w:val="008B6E94"/>
    <w:rsid w:val="008C661C"/>
    <w:rsid w:val="008D0267"/>
    <w:rsid w:val="008E4020"/>
    <w:rsid w:val="008F2A27"/>
    <w:rsid w:val="008F5BB1"/>
    <w:rsid w:val="008F5E37"/>
    <w:rsid w:val="008F7BD0"/>
    <w:rsid w:val="00924E0E"/>
    <w:rsid w:val="00931943"/>
    <w:rsid w:val="009346F7"/>
    <w:rsid w:val="00934E09"/>
    <w:rsid w:val="00960A8C"/>
    <w:rsid w:val="00973579"/>
    <w:rsid w:val="00986DD1"/>
    <w:rsid w:val="009A1C0D"/>
    <w:rsid w:val="009A60C2"/>
    <w:rsid w:val="009A6DA1"/>
    <w:rsid w:val="009C11B4"/>
    <w:rsid w:val="009C6C50"/>
    <w:rsid w:val="009D449F"/>
    <w:rsid w:val="009D7D09"/>
    <w:rsid w:val="009E3989"/>
    <w:rsid w:val="009F30B1"/>
    <w:rsid w:val="00A013CB"/>
    <w:rsid w:val="00A31F3C"/>
    <w:rsid w:val="00A413D2"/>
    <w:rsid w:val="00A74F76"/>
    <w:rsid w:val="00A805EA"/>
    <w:rsid w:val="00A95D65"/>
    <w:rsid w:val="00A969D3"/>
    <w:rsid w:val="00AA3116"/>
    <w:rsid w:val="00AA77DB"/>
    <w:rsid w:val="00AD169E"/>
    <w:rsid w:val="00B05AE1"/>
    <w:rsid w:val="00B15AE0"/>
    <w:rsid w:val="00B24DE8"/>
    <w:rsid w:val="00B4436C"/>
    <w:rsid w:val="00B56AC3"/>
    <w:rsid w:val="00B63C46"/>
    <w:rsid w:val="00B85B16"/>
    <w:rsid w:val="00B93E0D"/>
    <w:rsid w:val="00BA6B05"/>
    <w:rsid w:val="00BC006F"/>
    <w:rsid w:val="00BC1A01"/>
    <w:rsid w:val="00BF0A06"/>
    <w:rsid w:val="00BF6D84"/>
    <w:rsid w:val="00C15591"/>
    <w:rsid w:val="00C40901"/>
    <w:rsid w:val="00C45279"/>
    <w:rsid w:val="00C47858"/>
    <w:rsid w:val="00C550E4"/>
    <w:rsid w:val="00C6565A"/>
    <w:rsid w:val="00C67EAF"/>
    <w:rsid w:val="00C7729A"/>
    <w:rsid w:val="00C80179"/>
    <w:rsid w:val="00C86DF9"/>
    <w:rsid w:val="00C87FC2"/>
    <w:rsid w:val="00CA1262"/>
    <w:rsid w:val="00CD3F94"/>
    <w:rsid w:val="00CE6B5B"/>
    <w:rsid w:val="00D04744"/>
    <w:rsid w:val="00D054DF"/>
    <w:rsid w:val="00D1571E"/>
    <w:rsid w:val="00D166EB"/>
    <w:rsid w:val="00D4164C"/>
    <w:rsid w:val="00D52BC1"/>
    <w:rsid w:val="00D6242C"/>
    <w:rsid w:val="00D631C7"/>
    <w:rsid w:val="00D6487E"/>
    <w:rsid w:val="00D665B9"/>
    <w:rsid w:val="00D82B24"/>
    <w:rsid w:val="00DD0455"/>
    <w:rsid w:val="00DF3DDE"/>
    <w:rsid w:val="00E25B8E"/>
    <w:rsid w:val="00E509ED"/>
    <w:rsid w:val="00E74776"/>
    <w:rsid w:val="00EA0D00"/>
    <w:rsid w:val="00EA27EA"/>
    <w:rsid w:val="00EA735E"/>
    <w:rsid w:val="00EB5E6E"/>
    <w:rsid w:val="00EF1A9C"/>
    <w:rsid w:val="00F0206E"/>
    <w:rsid w:val="00F03418"/>
    <w:rsid w:val="00F05772"/>
    <w:rsid w:val="00F162D0"/>
    <w:rsid w:val="00F4037A"/>
    <w:rsid w:val="00F43E70"/>
    <w:rsid w:val="00F52343"/>
    <w:rsid w:val="00F537F4"/>
    <w:rsid w:val="00F60DA7"/>
    <w:rsid w:val="00F646C4"/>
    <w:rsid w:val="00F64946"/>
    <w:rsid w:val="00F65528"/>
    <w:rsid w:val="00F711B1"/>
    <w:rsid w:val="00F74BED"/>
    <w:rsid w:val="00F97F14"/>
    <w:rsid w:val="00FC0940"/>
    <w:rsid w:val="00FD087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B03167"/>
  <w15:chartTrackingRefBased/>
  <w15:docId w15:val="{E17FF7B5-1B25-4770-B8D1-2626DA213C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PMingLiU" w:hAnsi="Times New Roman" w:cs="Times New Roman"/>
        <w:lang w:val="en-AU" w:eastAsia="en-AU" w:bidi="ar-SA"/>
      </w:rPr>
    </w:rPrDefault>
    <w:pPrDefault/>
  </w:docDefaults>
  <w:latentStyles w:defLockedState="0" w:defUIPriority="0" w:defSemiHidden="0" w:defUnhideWhenUsed="0" w:defQFormat="0" w:count="376">
    <w:lsdException w:name="Normal"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annotation reference" w:uiPriority="99"/>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liases w:val="Normal Text"/>
    <w:qFormat/>
    <w:rsid w:val="00DF3DDE"/>
    <w:pPr>
      <w:widowControl w:val="0"/>
      <w:adjustRightInd w:val="0"/>
      <w:jc w:val="both"/>
      <w:textAlignment w:val="baseline"/>
    </w:pPr>
    <w:rPr>
      <w:sz w:val="24"/>
      <w:lang w:val="en-US" w:eastAsia="zh-TW"/>
    </w:rPr>
  </w:style>
  <w:style w:type="paragraph" w:styleId="Heading1">
    <w:name w:val="heading 1"/>
    <w:basedOn w:val="Normal"/>
    <w:next w:val="Normal"/>
    <w:autoRedefine/>
    <w:rsid w:val="00F03418"/>
    <w:pPr>
      <w:keepNext/>
      <w:tabs>
        <w:tab w:val="left" w:pos="360"/>
      </w:tabs>
      <w:ind w:right="45"/>
      <w:outlineLvl w:val="0"/>
    </w:pPr>
    <w:rPr>
      <w:bCs/>
      <w:color w:val="000000"/>
      <w:szCs w:val="24"/>
    </w:rPr>
  </w:style>
  <w:style w:type="paragraph" w:styleId="Heading2">
    <w:name w:val="heading 2"/>
    <w:basedOn w:val="Normal"/>
    <w:next w:val="Normal"/>
    <w:uiPriority w:val="9"/>
    <w:qFormat/>
    <w:pPr>
      <w:numPr>
        <w:numId w:val="2"/>
      </w:numPr>
      <w:tabs>
        <w:tab w:val="clear" w:pos="360"/>
        <w:tab w:val="left" w:pos="454"/>
      </w:tabs>
      <w:jc w:val="left"/>
      <w:outlineLvl w:val="1"/>
    </w:pPr>
    <w:rPr>
      <w:rFonts w:eastAsia="MingLiU"/>
      <w:b/>
    </w:rPr>
  </w:style>
  <w:style w:type="paragraph" w:styleId="Heading3">
    <w:name w:val="heading 3"/>
    <w:basedOn w:val="Normal"/>
    <w:next w:val="NormalIndent"/>
    <w:uiPriority w:val="9"/>
    <w:qFormat/>
    <w:pPr>
      <w:keepNext/>
      <w:outlineLvl w:val="2"/>
    </w:pPr>
    <w:rPr>
      <w:b/>
    </w:rPr>
  </w:style>
  <w:style w:type="paragraph" w:styleId="Heading4">
    <w:name w:val="heading 4"/>
    <w:basedOn w:val="Normal"/>
    <w:next w:val="NormalIndent"/>
    <w:uiPriority w:val="9"/>
    <w:qFormat/>
    <w:pPr>
      <w:numPr>
        <w:numId w:val="3"/>
      </w:numPr>
      <w:ind w:left="397" w:hanging="397"/>
      <w:jc w:val="left"/>
      <w:outlineLvl w:val="3"/>
    </w:pPr>
    <w:rPr>
      <w:rFonts w:eastAsia="MingLiU"/>
      <w:b/>
    </w:rPr>
  </w:style>
  <w:style w:type="paragraph" w:styleId="Heading5">
    <w:name w:val="heading 5"/>
    <w:basedOn w:val="Normal"/>
    <w:next w:val="NormalIndent"/>
    <w:uiPriority w:val="9"/>
    <w:qFormat/>
    <w:pPr>
      <w:keepNext/>
      <w:widowControl/>
      <w:autoSpaceDE w:val="0"/>
      <w:autoSpaceDN w:val="0"/>
      <w:jc w:val="center"/>
      <w:textAlignment w:val="bottom"/>
      <w:outlineLvl w:val="4"/>
    </w:pPr>
    <w:rPr>
      <w:b/>
    </w:rPr>
  </w:style>
  <w:style w:type="paragraph" w:styleId="Heading6">
    <w:name w:val="heading 6"/>
    <w:basedOn w:val="Normal"/>
    <w:next w:val="NormalIndent"/>
    <w:uiPriority w:val="9"/>
    <w:qFormat/>
    <w:pPr>
      <w:keepNext/>
      <w:spacing w:before="120"/>
      <w:ind w:left="851" w:right="45"/>
      <w:jc w:val="center"/>
      <w:outlineLvl w:val="5"/>
    </w:pPr>
    <w:rPr>
      <w:b/>
    </w:rPr>
  </w:style>
  <w:style w:type="paragraph" w:styleId="Heading7">
    <w:name w:val="heading 7"/>
    <w:basedOn w:val="Normal"/>
    <w:next w:val="Normal"/>
    <w:uiPriority w:val="9"/>
    <w:qFormat/>
    <w:pPr>
      <w:keepNext/>
      <w:outlineLvl w:val="6"/>
    </w:pPr>
    <w:rPr>
      <w:b/>
      <w:color w:val="FF0000"/>
    </w:rPr>
  </w:style>
  <w:style w:type="paragraph" w:styleId="Heading8">
    <w:name w:val="heading 8"/>
    <w:basedOn w:val="Normal"/>
    <w:next w:val="Normal"/>
    <w:uiPriority w:val="9"/>
    <w:qFormat/>
    <w:pPr>
      <w:keepNext/>
      <w:ind w:firstLine="480"/>
      <w:jc w:val="center"/>
      <w:outlineLvl w:val="7"/>
    </w:pPr>
    <w:rPr>
      <w:i/>
      <w:iCs/>
    </w:rPr>
  </w:style>
  <w:style w:type="paragraph" w:styleId="Heading9">
    <w:name w:val="heading 9"/>
    <w:basedOn w:val="Normal"/>
    <w:next w:val="Normal"/>
    <w:uiPriority w:val="9"/>
    <w:qFormat/>
    <w:pPr>
      <w:keepNext/>
      <w:snapToGrid w:val="0"/>
      <w:jc w:val="center"/>
      <w:outlineLvl w:val="8"/>
    </w:pPr>
    <w:rPr>
      <w:i/>
      <w:color w:val="FF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Indent">
    <w:name w:val="Normal Indent"/>
    <w:basedOn w:val="Normal"/>
    <w:pPr>
      <w:spacing w:line="480" w:lineRule="atLeast"/>
      <w:ind w:left="475"/>
      <w:jc w:val="left"/>
    </w:pPr>
    <w:rPr>
      <w:rFonts w:ascii="MingLiU" w:eastAsia="MingLiU"/>
    </w:rPr>
  </w:style>
  <w:style w:type="paragraph" w:styleId="BodyTextIndent">
    <w:name w:val="Body Text Indent"/>
    <w:basedOn w:val="Normal"/>
    <w:pPr>
      <w:widowControl/>
      <w:autoSpaceDE w:val="0"/>
      <w:autoSpaceDN w:val="0"/>
      <w:spacing w:line="480" w:lineRule="auto"/>
      <w:ind w:firstLine="540"/>
      <w:textAlignment w:val="bottom"/>
    </w:pPr>
    <w:rPr>
      <w:rFonts w:eastAsia="MingLiU"/>
    </w:rPr>
  </w:style>
  <w:style w:type="paragraph" w:styleId="BodyTextIndent2">
    <w:name w:val="Body Text Indent 2"/>
    <w:basedOn w:val="Normal"/>
    <w:pPr>
      <w:widowControl/>
      <w:autoSpaceDE w:val="0"/>
      <w:autoSpaceDN w:val="0"/>
      <w:spacing w:line="480" w:lineRule="auto"/>
      <w:ind w:firstLine="540"/>
      <w:textAlignment w:val="bottom"/>
    </w:pPr>
    <w:rPr>
      <w:rFonts w:eastAsia="MingLiU"/>
      <w:color w:val="FF0000"/>
    </w:rPr>
  </w:style>
  <w:style w:type="paragraph" w:customStyle="1" w:styleId="Print-FromToSubjectDate">
    <w:name w:val="Print- From: To: Subject: Date:"/>
    <w:basedOn w:val="Normal"/>
    <w:pPr>
      <w:pBdr>
        <w:left w:val="single" w:sz="18" w:space="1" w:color="auto"/>
      </w:pBdr>
    </w:pPr>
  </w:style>
  <w:style w:type="paragraph" w:customStyle="1" w:styleId="Print-ReverseHeader">
    <w:name w:val="Print- Reverse Header"/>
    <w:basedOn w:val="Normal"/>
    <w:next w:val="Print-FromToSubjectDate"/>
    <w:pPr>
      <w:pBdr>
        <w:left w:val="single" w:sz="18" w:space="1" w:color="auto"/>
      </w:pBdr>
      <w:shd w:val="pct12" w:color="auto" w:fill="auto"/>
    </w:pPr>
    <w:rPr>
      <w:b/>
      <w:sz w:val="22"/>
    </w:rPr>
  </w:style>
  <w:style w:type="paragraph" w:customStyle="1" w:styleId="ReplyForwardHeaders">
    <w:name w:val="Reply/Forward Headers"/>
    <w:basedOn w:val="Normal"/>
    <w:next w:val="ReplyForwardToFromDate"/>
    <w:pPr>
      <w:pBdr>
        <w:left w:val="single" w:sz="18" w:space="1" w:color="auto"/>
      </w:pBdr>
      <w:shd w:val="pct10" w:color="auto" w:fill="auto"/>
    </w:pPr>
    <w:rPr>
      <w:b/>
      <w:noProof/>
    </w:rPr>
  </w:style>
  <w:style w:type="paragraph" w:customStyle="1" w:styleId="ReplyForwardToFromDate">
    <w:name w:val="Reply/Forward To: From: Date:"/>
    <w:basedOn w:val="Normal"/>
    <w:pPr>
      <w:pBdr>
        <w:left w:val="single" w:sz="18" w:space="1" w:color="auto"/>
      </w:pBdr>
    </w:pPr>
  </w:style>
  <w:style w:type="paragraph" w:styleId="Caption">
    <w:name w:val="caption"/>
    <w:basedOn w:val="Normal"/>
    <w:next w:val="Normal"/>
    <w:pPr>
      <w:spacing w:before="120" w:after="120"/>
    </w:pPr>
  </w:style>
  <w:style w:type="paragraph" w:styleId="Footer">
    <w:name w:val="footer"/>
    <w:basedOn w:val="Normal"/>
    <w:pPr>
      <w:tabs>
        <w:tab w:val="center" w:pos="4153"/>
        <w:tab w:val="right" w:pos="8306"/>
      </w:tabs>
      <w:spacing w:line="480" w:lineRule="atLeast"/>
    </w:pPr>
    <w:rPr>
      <w:rFonts w:ascii="MingLiU" w:eastAsia="MingLiU"/>
      <w:sz w:val="20"/>
    </w:rPr>
  </w:style>
  <w:style w:type="character" w:styleId="PageNumber">
    <w:name w:val="page number"/>
    <w:basedOn w:val="DefaultParagraphFont"/>
  </w:style>
  <w:style w:type="paragraph" w:styleId="DocumentMap">
    <w:name w:val="Document Map"/>
    <w:basedOn w:val="Normal"/>
    <w:semiHidden/>
    <w:pPr>
      <w:shd w:val="clear" w:color="auto" w:fill="000080"/>
    </w:pPr>
    <w:rPr>
      <w:rFonts w:ascii="Arial" w:hAnsi="Arial"/>
    </w:rPr>
  </w:style>
  <w:style w:type="paragraph" w:styleId="BodyTextIndent3">
    <w:name w:val="Body Text Indent 3"/>
    <w:basedOn w:val="Normal"/>
    <w:pPr>
      <w:ind w:firstLine="426"/>
    </w:pPr>
  </w:style>
  <w:style w:type="paragraph" w:styleId="BodyText">
    <w:name w:val="Body Text"/>
    <w:basedOn w:val="Normal"/>
    <w:link w:val="BodyTextChar"/>
    <w:pPr>
      <w:widowControl/>
      <w:autoSpaceDE w:val="0"/>
      <w:autoSpaceDN w:val="0"/>
      <w:spacing w:line="300" w:lineRule="atLeast"/>
      <w:jc w:val="center"/>
      <w:textAlignment w:val="bottom"/>
    </w:pPr>
    <w:rPr>
      <w:rFonts w:ascii="Tms Rmn" w:hAnsi="Tms Rmn"/>
      <w:b/>
      <w:sz w:val="32"/>
    </w:rPr>
  </w:style>
  <w:style w:type="paragraph" w:styleId="BodyText2">
    <w:name w:val="Body Text 2"/>
    <w:basedOn w:val="Normal"/>
    <w:pPr>
      <w:spacing w:before="480" w:line="360" w:lineRule="atLeast"/>
      <w:jc w:val="left"/>
    </w:pPr>
    <w:rPr>
      <w:b/>
      <w:i/>
    </w:rPr>
  </w:style>
  <w:style w:type="paragraph" w:styleId="BodyText3">
    <w:name w:val="Body Text 3"/>
    <w:basedOn w:val="Normal"/>
    <w:pPr>
      <w:widowControl/>
      <w:autoSpaceDE w:val="0"/>
      <w:autoSpaceDN w:val="0"/>
      <w:ind w:rightChars="-64" w:right="-154"/>
      <w:textAlignment w:val="bottom"/>
    </w:pPr>
  </w:style>
  <w:style w:type="character" w:styleId="Hyperlink">
    <w:name w:val="Hyperlink"/>
    <w:rPr>
      <w:color w:val="0000FF"/>
      <w:u w:val="single"/>
    </w:rPr>
  </w:style>
  <w:style w:type="character" w:styleId="FollowedHyperlink">
    <w:name w:val="FollowedHyperlink"/>
    <w:rPr>
      <w:color w:val="800080"/>
      <w:u w:val="single"/>
    </w:rPr>
  </w:style>
  <w:style w:type="paragraph" w:styleId="FootnoteText">
    <w:name w:val="footnote text"/>
    <w:basedOn w:val="Normal"/>
    <w:link w:val="FootnoteTextChar"/>
    <w:semiHidden/>
    <w:pPr>
      <w:snapToGrid w:val="0"/>
      <w:jc w:val="left"/>
    </w:pPr>
    <w:rPr>
      <w:sz w:val="20"/>
    </w:rPr>
  </w:style>
  <w:style w:type="character" w:styleId="FootnoteReference">
    <w:name w:val="footnote reference"/>
    <w:semiHidden/>
    <w:rPr>
      <w:vertAlign w:val="superscript"/>
    </w:rPr>
  </w:style>
  <w:style w:type="paragraph" w:styleId="BlockText">
    <w:name w:val="Block Text"/>
    <w:basedOn w:val="Normal"/>
    <w:pPr>
      <w:ind w:left="312" w:right="28" w:hangingChars="130" w:hanging="312"/>
    </w:pPr>
    <w:rPr>
      <w:b/>
      <w:color w:val="003366"/>
    </w:rPr>
  </w:style>
  <w:style w:type="character" w:styleId="Strong">
    <w:name w:val="Strong"/>
    <w:rPr>
      <w:b/>
      <w:bCs/>
    </w:rPr>
  </w:style>
  <w:style w:type="paragraph" w:styleId="Header">
    <w:name w:val="header"/>
    <w:basedOn w:val="Normal"/>
    <w:pPr>
      <w:tabs>
        <w:tab w:val="center" w:pos="4536"/>
        <w:tab w:val="right" w:pos="9072"/>
      </w:tabs>
    </w:pPr>
  </w:style>
  <w:style w:type="paragraph" w:customStyle="1" w:styleId="Titleofpaper-line1">
    <w:name w:val="Title of paper-line 1"/>
    <w:basedOn w:val="BodyText"/>
    <w:link w:val="Titleofpaper-line1Char"/>
    <w:qFormat/>
    <w:rsid w:val="008F5E37"/>
    <w:pPr>
      <w:spacing w:line="240" w:lineRule="auto"/>
    </w:pPr>
    <w:rPr>
      <w:rFonts w:ascii="Times New Roman" w:hAnsi="Times New Roman"/>
      <w:color w:val="000000"/>
      <w:sz w:val="36"/>
      <w:szCs w:val="36"/>
      <w:lang w:val="bg-BG"/>
    </w:rPr>
  </w:style>
  <w:style w:type="paragraph" w:customStyle="1" w:styleId="Titleofpaper-line2">
    <w:name w:val="Title of paper-line 2"/>
    <w:basedOn w:val="BodyText"/>
    <w:link w:val="Titleofpaper-line2Char"/>
    <w:qFormat/>
    <w:rsid w:val="008F5E37"/>
    <w:pPr>
      <w:spacing w:line="240" w:lineRule="auto"/>
    </w:pPr>
    <w:rPr>
      <w:rFonts w:ascii="Times New Roman" w:hAnsi="Times New Roman"/>
      <w:color w:val="000000"/>
      <w:sz w:val="36"/>
      <w:szCs w:val="36"/>
    </w:rPr>
  </w:style>
  <w:style w:type="character" w:customStyle="1" w:styleId="BodyTextChar">
    <w:name w:val="Body Text Char"/>
    <w:link w:val="BodyText"/>
    <w:rsid w:val="008F5E37"/>
    <w:rPr>
      <w:rFonts w:ascii="Tms Rmn" w:hAnsi="Tms Rmn"/>
      <w:b/>
      <w:sz w:val="32"/>
      <w:lang w:val="en-US" w:eastAsia="zh-TW"/>
    </w:rPr>
  </w:style>
  <w:style w:type="character" w:customStyle="1" w:styleId="Titleofpaper-line1Char">
    <w:name w:val="Title of paper-line 1 Char"/>
    <w:link w:val="Titleofpaper-line1"/>
    <w:rsid w:val="008F5E37"/>
    <w:rPr>
      <w:rFonts w:ascii="Tms Rmn" w:hAnsi="Tms Rmn"/>
      <w:b/>
      <w:color w:val="000000"/>
      <w:sz w:val="36"/>
      <w:szCs w:val="36"/>
      <w:lang w:val="bg-BG" w:eastAsia="zh-TW"/>
    </w:rPr>
  </w:style>
  <w:style w:type="paragraph" w:customStyle="1" w:styleId="Authorsnames">
    <w:name w:val="Authors names"/>
    <w:basedOn w:val="Normal"/>
    <w:link w:val="AuthorsnamesChar"/>
    <w:rsid w:val="008F5E37"/>
    <w:pPr>
      <w:widowControl/>
      <w:autoSpaceDE w:val="0"/>
      <w:autoSpaceDN w:val="0"/>
      <w:jc w:val="center"/>
      <w:textAlignment w:val="bottom"/>
    </w:pPr>
    <w:rPr>
      <w:b/>
      <w:color w:val="000000"/>
      <w:szCs w:val="24"/>
    </w:rPr>
  </w:style>
  <w:style w:type="character" w:customStyle="1" w:styleId="Titleofpaper-line2Char">
    <w:name w:val="Title of paper-line 2 Char"/>
    <w:link w:val="Titleofpaper-line2"/>
    <w:rsid w:val="008F5E37"/>
    <w:rPr>
      <w:rFonts w:ascii="Tms Rmn" w:hAnsi="Tms Rmn"/>
      <w:b/>
      <w:color w:val="000000"/>
      <w:sz w:val="36"/>
      <w:szCs w:val="36"/>
      <w:lang w:val="en-US" w:eastAsia="zh-TW"/>
    </w:rPr>
  </w:style>
  <w:style w:type="paragraph" w:customStyle="1" w:styleId="Abstract">
    <w:name w:val="Abstract"/>
    <w:basedOn w:val="Normal"/>
    <w:link w:val="AbstractChar"/>
    <w:qFormat/>
    <w:rsid w:val="008F5E37"/>
    <w:pPr>
      <w:widowControl/>
      <w:autoSpaceDE w:val="0"/>
      <w:autoSpaceDN w:val="0"/>
      <w:jc w:val="center"/>
      <w:textAlignment w:val="bottom"/>
    </w:pPr>
    <w:rPr>
      <w:b/>
      <w:color w:val="000000"/>
      <w:sz w:val="26"/>
      <w:szCs w:val="26"/>
    </w:rPr>
  </w:style>
  <w:style w:type="character" w:customStyle="1" w:styleId="AuthorsnamesChar">
    <w:name w:val="Authors names Char"/>
    <w:link w:val="Authorsnames"/>
    <w:rsid w:val="008F5E37"/>
    <w:rPr>
      <w:b/>
      <w:color w:val="000000"/>
      <w:sz w:val="24"/>
      <w:szCs w:val="24"/>
      <w:lang w:val="en-US" w:eastAsia="zh-TW"/>
    </w:rPr>
  </w:style>
  <w:style w:type="paragraph" w:customStyle="1" w:styleId="Abstracttext">
    <w:name w:val="Abstract text"/>
    <w:basedOn w:val="Normal"/>
    <w:link w:val="AbstracttextChar"/>
    <w:qFormat/>
    <w:rsid w:val="008F5E37"/>
    <w:rPr>
      <w:color w:val="000000"/>
      <w:szCs w:val="24"/>
    </w:rPr>
  </w:style>
  <w:style w:type="character" w:customStyle="1" w:styleId="AbstractChar">
    <w:name w:val="Abstract Char"/>
    <w:link w:val="Abstract"/>
    <w:rsid w:val="008F5E37"/>
    <w:rPr>
      <w:b/>
      <w:color w:val="000000"/>
      <w:sz w:val="26"/>
      <w:szCs w:val="26"/>
      <w:lang w:val="en-US" w:eastAsia="zh-TW"/>
    </w:rPr>
  </w:style>
  <w:style w:type="paragraph" w:customStyle="1" w:styleId="HeadingNumbering1">
    <w:name w:val="Heading Numbering 1"/>
    <w:basedOn w:val="Normal"/>
    <w:link w:val="HeadingNumbering1Char"/>
    <w:qFormat/>
    <w:rsid w:val="003F3ED0"/>
    <w:pPr>
      <w:numPr>
        <w:numId w:val="13"/>
      </w:numPr>
      <w:spacing w:line="276" w:lineRule="auto"/>
      <w:ind w:left="360"/>
    </w:pPr>
    <w:rPr>
      <w:b/>
      <w:sz w:val="30"/>
      <w:szCs w:val="30"/>
    </w:rPr>
  </w:style>
  <w:style w:type="character" w:customStyle="1" w:styleId="AbstracttextChar">
    <w:name w:val="Abstract text Char"/>
    <w:link w:val="Abstracttext"/>
    <w:rsid w:val="008F5E37"/>
    <w:rPr>
      <w:color w:val="000000"/>
      <w:sz w:val="24"/>
      <w:szCs w:val="24"/>
      <w:lang w:val="en-US" w:eastAsia="zh-TW"/>
    </w:rPr>
  </w:style>
  <w:style w:type="paragraph" w:customStyle="1" w:styleId="HeadingNumbering2">
    <w:name w:val="Heading Numbering 2"/>
    <w:basedOn w:val="HeadingNumbering1"/>
    <w:qFormat/>
    <w:rsid w:val="00000559"/>
    <w:pPr>
      <w:numPr>
        <w:ilvl w:val="1"/>
      </w:numPr>
      <w:ind w:left="720"/>
    </w:pPr>
    <w:rPr>
      <w:sz w:val="24"/>
    </w:rPr>
  </w:style>
  <w:style w:type="character" w:customStyle="1" w:styleId="HeadingNumbering1Char">
    <w:name w:val="Heading Numbering 1 Char"/>
    <w:link w:val="HeadingNumbering1"/>
    <w:rsid w:val="003F3ED0"/>
    <w:rPr>
      <w:b/>
      <w:sz w:val="30"/>
      <w:szCs w:val="30"/>
      <w:lang w:val="en-US" w:eastAsia="zh-TW"/>
    </w:rPr>
  </w:style>
  <w:style w:type="paragraph" w:customStyle="1" w:styleId="HeadingNumbering3">
    <w:name w:val="Heading Numbering 3"/>
    <w:basedOn w:val="HeadingNumbering1"/>
    <w:qFormat/>
    <w:rsid w:val="00F65528"/>
    <w:pPr>
      <w:numPr>
        <w:ilvl w:val="2"/>
      </w:numPr>
      <w:ind w:left="720"/>
    </w:pPr>
    <w:rPr>
      <w:sz w:val="24"/>
    </w:rPr>
  </w:style>
  <w:style w:type="paragraph" w:customStyle="1" w:styleId="References">
    <w:name w:val="References"/>
    <w:basedOn w:val="Normal"/>
    <w:link w:val="ReferencesChar"/>
    <w:rsid w:val="00BC006F"/>
    <w:pPr>
      <w:widowControl/>
      <w:autoSpaceDE w:val="0"/>
      <w:autoSpaceDN w:val="0"/>
      <w:spacing w:line="480" w:lineRule="auto"/>
      <w:textAlignment w:val="bottom"/>
    </w:pPr>
    <w:rPr>
      <w:color w:val="000000"/>
      <w:szCs w:val="30"/>
    </w:rPr>
  </w:style>
  <w:style w:type="paragraph" w:customStyle="1" w:styleId="ReferencesTitle">
    <w:name w:val="References Title"/>
    <w:basedOn w:val="References"/>
    <w:link w:val="ReferencesTitleChar"/>
    <w:rsid w:val="00471FEC"/>
    <w:pPr>
      <w:spacing w:line="240" w:lineRule="auto"/>
    </w:pPr>
    <w:rPr>
      <w:b/>
    </w:rPr>
  </w:style>
  <w:style w:type="paragraph" w:customStyle="1" w:styleId="ReferencesText">
    <w:name w:val="References Text"/>
    <w:basedOn w:val="Normal"/>
    <w:qFormat/>
    <w:rsid w:val="00BC006F"/>
    <w:pPr>
      <w:widowControl/>
      <w:numPr>
        <w:numId w:val="4"/>
      </w:numPr>
      <w:autoSpaceDE w:val="0"/>
      <w:autoSpaceDN w:val="0"/>
      <w:textAlignment w:val="bottom"/>
    </w:pPr>
    <w:rPr>
      <w:rFonts w:eastAsia="DFKai-SB"/>
      <w:color w:val="000000"/>
      <w:szCs w:val="24"/>
    </w:rPr>
  </w:style>
  <w:style w:type="paragraph" w:customStyle="1" w:styleId="Referencestitle0">
    <w:name w:val="References title"/>
    <w:basedOn w:val="ReferencesTitle"/>
    <w:link w:val="ReferencestitleChar0"/>
    <w:qFormat/>
    <w:rsid w:val="007F7431"/>
    <w:pPr>
      <w:spacing w:line="276" w:lineRule="auto"/>
    </w:pPr>
    <w:rPr>
      <w:sz w:val="30"/>
    </w:rPr>
  </w:style>
  <w:style w:type="paragraph" w:customStyle="1" w:styleId="Authors">
    <w:name w:val="Authors"/>
    <w:basedOn w:val="Authorsnames"/>
    <w:link w:val="AuthorsChar"/>
    <w:qFormat/>
    <w:rsid w:val="00707DAB"/>
    <w:rPr>
      <w:szCs w:val="18"/>
    </w:rPr>
  </w:style>
  <w:style w:type="character" w:customStyle="1" w:styleId="ReferencesChar">
    <w:name w:val="References Char"/>
    <w:link w:val="References"/>
    <w:rsid w:val="007E0FC9"/>
    <w:rPr>
      <w:color w:val="000000"/>
      <w:sz w:val="24"/>
      <w:szCs w:val="30"/>
      <w:lang w:val="en-US" w:eastAsia="zh-TW"/>
    </w:rPr>
  </w:style>
  <w:style w:type="character" w:customStyle="1" w:styleId="ReferencesTitleChar">
    <w:name w:val="References Title Char"/>
    <w:link w:val="ReferencesTitle"/>
    <w:rsid w:val="007E0FC9"/>
    <w:rPr>
      <w:b/>
      <w:color w:val="000000"/>
      <w:sz w:val="24"/>
      <w:szCs w:val="30"/>
      <w:lang w:val="en-US" w:eastAsia="zh-TW"/>
    </w:rPr>
  </w:style>
  <w:style w:type="character" w:customStyle="1" w:styleId="ReferencestitleChar0">
    <w:name w:val="References title Char"/>
    <w:basedOn w:val="ReferencesTitleChar"/>
    <w:link w:val="Referencestitle0"/>
    <w:rsid w:val="007F7431"/>
    <w:rPr>
      <w:b/>
      <w:color w:val="000000"/>
      <w:sz w:val="30"/>
      <w:szCs w:val="30"/>
      <w:lang w:val="en-US" w:eastAsia="zh-TW"/>
    </w:rPr>
  </w:style>
  <w:style w:type="character" w:customStyle="1" w:styleId="AuthorsChar">
    <w:name w:val="Authors Char"/>
    <w:link w:val="Authors"/>
    <w:rsid w:val="00707DAB"/>
    <w:rPr>
      <w:b/>
      <w:color w:val="000000"/>
      <w:sz w:val="24"/>
      <w:szCs w:val="18"/>
      <w:lang w:val="en-US" w:eastAsia="zh-TW"/>
    </w:rPr>
  </w:style>
  <w:style w:type="paragraph" w:customStyle="1" w:styleId="Scienpress">
    <w:name w:val="Scienpress"/>
    <w:basedOn w:val="BodyText"/>
    <w:link w:val="ScienpressChar"/>
    <w:qFormat/>
    <w:rsid w:val="00585BD2"/>
    <w:pPr>
      <w:spacing w:line="240" w:lineRule="auto"/>
      <w:jc w:val="both"/>
    </w:pPr>
    <w:rPr>
      <w:rFonts w:ascii="Times New Roman" w:eastAsia="MS Mincho" w:hAnsi="Times New Roman"/>
      <w:b w:val="0"/>
      <w:i/>
      <w:color w:val="000000"/>
      <w:sz w:val="24"/>
      <w:szCs w:val="24"/>
      <w:lang w:eastAsia="ja-JP"/>
    </w:rPr>
  </w:style>
  <w:style w:type="paragraph" w:customStyle="1" w:styleId="Detailsforauthors">
    <w:name w:val="Details for authors"/>
    <w:basedOn w:val="FootnoteText"/>
    <w:link w:val="DetailsforauthorsChar"/>
    <w:qFormat/>
    <w:rsid w:val="00024360"/>
  </w:style>
  <w:style w:type="character" w:customStyle="1" w:styleId="ScienpressChar">
    <w:name w:val="Scienpress Char"/>
    <w:basedOn w:val="BodyTextChar"/>
    <w:link w:val="Scienpress"/>
    <w:rsid w:val="00585BD2"/>
    <w:rPr>
      <w:rFonts w:ascii="Tms Rmn" w:eastAsia="MS Mincho" w:hAnsi="Tms Rmn"/>
      <w:b w:val="0"/>
      <w:i/>
      <w:color w:val="000000"/>
      <w:sz w:val="24"/>
      <w:szCs w:val="24"/>
      <w:lang w:val="en-US" w:eastAsia="ja-JP"/>
    </w:rPr>
  </w:style>
  <w:style w:type="character" w:customStyle="1" w:styleId="FootnoteTextChar">
    <w:name w:val="Footnote Text Char"/>
    <w:basedOn w:val="DefaultParagraphFont"/>
    <w:link w:val="FootnoteText"/>
    <w:semiHidden/>
    <w:rsid w:val="00024360"/>
    <w:rPr>
      <w:lang w:val="en-US" w:eastAsia="zh-TW"/>
    </w:rPr>
  </w:style>
  <w:style w:type="character" w:customStyle="1" w:styleId="DetailsforauthorsChar">
    <w:name w:val="Details for authors Char"/>
    <w:basedOn w:val="FootnoteTextChar"/>
    <w:link w:val="Detailsforauthors"/>
    <w:rsid w:val="00024360"/>
    <w:rPr>
      <w:lang w:val="en-US" w:eastAsia="zh-TW"/>
    </w:rPr>
  </w:style>
  <w:style w:type="paragraph" w:customStyle="1" w:styleId="TablesHeading">
    <w:name w:val="Tables Heading"/>
    <w:basedOn w:val="Normal"/>
    <w:link w:val="TablesHeadingChar"/>
    <w:rsid w:val="00474E09"/>
    <w:pPr>
      <w:spacing w:after="120"/>
      <w:jc w:val="center"/>
    </w:pPr>
    <w:rPr>
      <w:b/>
      <w:sz w:val="22"/>
    </w:rPr>
  </w:style>
  <w:style w:type="paragraph" w:customStyle="1" w:styleId="Tabletext">
    <w:name w:val="Table text"/>
    <w:basedOn w:val="Normal"/>
    <w:link w:val="TabletextChar"/>
    <w:qFormat/>
    <w:rsid w:val="009C6C50"/>
    <w:pPr>
      <w:widowControl/>
      <w:adjustRightInd/>
      <w:spacing w:after="120"/>
      <w:jc w:val="center"/>
      <w:textAlignment w:val="auto"/>
    </w:pPr>
    <w:rPr>
      <w:rFonts w:eastAsia="Times New Roman"/>
      <w:bCs/>
      <w:szCs w:val="24"/>
      <w:lang w:val="en-NZ" w:eastAsia="el-GR"/>
    </w:rPr>
  </w:style>
  <w:style w:type="character" w:customStyle="1" w:styleId="TablesHeadingChar">
    <w:name w:val="Tables Heading Char"/>
    <w:basedOn w:val="DefaultParagraphFont"/>
    <w:link w:val="TablesHeading"/>
    <w:rsid w:val="00474E09"/>
    <w:rPr>
      <w:b/>
      <w:sz w:val="22"/>
      <w:lang w:val="en-US" w:eastAsia="zh-TW"/>
    </w:rPr>
  </w:style>
  <w:style w:type="paragraph" w:customStyle="1" w:styleId="Figure">
    <w:name w:val="Figure"/>
    <w:basedOn w:val="Caption"/>
    <w:link w:val="FigureChar"/>
    <w:qFormat/>
    <w:rsid w:val="00183750"/>
    <w:pPr>
      <w:jc w:val="center"/>
    </w:pPr>
    <w:rPr>
      <w:b/>
      <w:bCs/>
    </w:rPr>
  </w:style>
  <w:style w:type="character" w:customStyle="1" w:styleId="TabletextChar">
    <w:name w:val="Table text Char"/>
    <w:basedOn w:val="DefaultParagraphFont"/>
    <w:link w:val="Tabletext"/>
    <w:rsid w:val="009C6C50"/>
    <w:rPr>
      <w:rFonts w:eastAsia="Times New Roman"/>
      <w:bCs/>
      <w:sz w:val="24"/>
      <w:szCs w:val="24"/>
      <w:lang w:val="en-NZ" w:eastAsia="el-GR"/>
    </w:rPr>
  </w:style>
  <w:style w:type="character" w:customStyle="1" w:styleId="FigureChar">
    <w:name w:val="Figure Char"/>
    <w:basedOn w:val="DefaultParagraphFont"/>
    <w:link w:val="Figure"/>
    <w:rsid w:val="00183750"/>
    <w:rPr>
      <w:b/>
      <w:bCs/>
      <w:sz w:val="24"/>
      <w:lang w:val="en-US" w:eastAsia="zh-TW"/>
    </w:rPr>
  </w:style>
  <w:style w:type="paragraph" w:customStyle="1" w:styleId="Tabletitle">
    <w:name w:val="Table title"/>
    <w:basedOn w:val="TablesHeading"/>
    <w:link w:val="TabletitleChar"/>
    <w:qFormat/>
    <w:rsid w:val="00D1571E"/>
  </w:style>
  <w:style w:type="character" w:customStyle="1" w:styleId="TabletitleChar">
    <w:name w:val="Table title Char"/>
    <w:basedOn w:val="TablesHeadingChar"/>
    <w:link w:val="Tabletitle"/>
    <w:rsid w:val="00D1571E"/>
    <w:rPr>
      <w:b/>
      <w:sz w:val="22"/>
      <w:lang w:val="en-US" w:eastAsia="zh-TW"/>
    </w:rPr>
  </w:style>
  <w:style w:type="table" w:customStyle="1" w:styleId="TableGrid2">
    <w:name w:val="Table Grid2"/>
    <w:basedOn w:val="TableNormal"/>
    <w:next w:val="TableGrid"/>
    <w:uiPriority w:val="59"/>
    <w:rsid w:val="009346F7"/>
    <w:rPr>
      <w:rFonts w:asciiTheme="minorHAnsi" w:eastAsiaTheme="minorEastAsia" w:hAnsiTheme="minorHAnsi" w:cstheme="minorBidi"/>
      <w:kern w:val="2"/>
      <w:sz w:val="21"/>
      <w:szCs w:val="22"/>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9346F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hahintale">
    <w:name w:val="shahin_tale"/>
    <w:basedOn w:val="TableNormal"/>
    <w:uiPriority w:val="99"/>
    <w:rsid w:val="00477B94"/>
    <w:pPr>
      <w:jc w:val="center"/>
    </w:pPr>
    <w:rPr>
      <w:rFonts w:eastAsia="Calibri"/>
      <w:sz w:val="22"/>
      <w:szCs w:val="22"/>
      <w:lang w:val="en-GB" w:eastAsia="en-US"/>
    </w:rPr>
    <w:tblPr>
      <w:tblBorders>
        <w:top w:val="single" w:sz="4" w:space="0" w:color="auto"/>
        <w:bottom w:val="single" w:sz="4" w:space="0" w:color="auto"/>
      </w:tblBorders>
    </w:tblPr>
    <w:tcPr>
      <w:vAlign w:val="center"/>
    </w:tcPr>
    <w:tblStylePr w:type="firstRow">
      <w:tblPr/>
      <w:tcPr>
        <w:tcBorders>
          <w:top w:val="single" w:sz="4" w:space="0" w:color="auto"/>
          <w:left w:val="nil"/>
          <w:bottom w:val="single" w:sz="4" w:space="0" w:color="auto"/>
          <w:right w:val="nil"/>
          <w:insideH w:val="nil"/>
          <w:insideV w:val="nil"/>
          <w:tl2br w:val="nil"/>
          <w:tr2bl w:val="nil"/>
        </w:tcBorders>
      </w:tcPr>
    </w:tblStylePr>
  </w:style>
  <w:style w:type="paragraph" w:customStyle="1" w:styleId="Image">
    <w:name w:val="Image"/>
    <w:basedOn w:val="Normal"/>
    <w:rsid w:val="00B63C46"/>
    <w:pPr>
      <w:widowControl/>
      <w:adjustRightInd/>
      <w:jc w:val="center"/>
      <w:textAlignment w:val="auto"/>
    </w:pPr>
    <w:rPr>
      <w:rFonts w:eastAsiaTheme="minorHAnsi" w:cstheme="minorBidi"/>
      <w:noProof/>
      <w:szCs w:val="22"/>
      <w:lang w:val="sv-SE" w:eastAsia="sv-SE"/>
    </w:rPr>
  </w:style>
  <w:style w:type="paragraph" w:customStyle="1" w:styleId="tabletext0">
    <w:name w:val="table text"/>
    <w:rsid w:val="00B63C46"/>
    <w:pPr>
      <w:spacing w:after="120"/>
      <w:jc w:val="center"/>
    </w:pPr>
    <w:rPr>
      <w:rFonts w:eastAsia="CMR10" w:cstheme="minorBidi"/>
      <w:sz w:val="24"/>
      <w:szCs w:val="22"/>
      <w:lang w:val="en-GB" w:eastAsia="en-GB"/>
    </w:rPr>
  </w:style>
  <w:style w:type="paragraph" w:customStyle="1" w:styleId="tablecaption">
    <w:name w:val="table caption"/>
    <w:qFormat/>
    <w:rsid w:val="00470BA7"/>
    <w:pPr>
      <w:numPr>
        <w:numId w:val="18"/>
      </w:numPr>
      <w:spacing w:after="120" w:line="276" w:lineRule="auto"/>
      <w:jc w:val="center"/>
    </w:pPr>
    <w:rPr>
      <w:rFonts w:eastAsiaTheme="minorHAnsi"/>
      <w:b/>
      <w:sz w:val="22"/>
      <w:szCs w:val="24"/>
      <w:lang w:val="en-GB" w:eastAsia="en-US"/>
    </w:rPr>
  </w:style>
  <w:style w:type="table" w:customStyle="1" w:styleId="Tabellrutnt1">
    <w:name w:val="Tabellrutnät1"/>
    <w:basedOn w:val="TableNormal"/>
    <w:next w:val="TableGrid"/>
    <w:uiPriority w:val="59"/>
    <w:rsid w:val="003D3C56"/>
    <w:rPr>
      <w:rFonts w:ascii="Calibri" w:eastAsia="Calibri" w:hAnsi="Calibri"/>
      <w:sz w:val="22"/>
      <w:szCs w:val="22"/>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hahintale1">
    <w:name w:val="shahin_tale1"/>
    <w:basedOn w:val="TableNormal"/>
    <w:uiPriority w:val="99"/>
    <w:rsid w:val="003D3C56"/>
    <w:pPr>
      <w:jc w:val="center"/>
    </w:pPr>
    <w:rPr>
      <w:rFonts w:eastAsia="Calibri"/>
      <w:sz w:val="22"/>
      <w:szCs w:val="22"/>
      <w:lang w:val="en-GB" w:eastAsia="en-US"/>
    </w:rPr>
    <w:tblPr>
      <w:tblBorders>
        <w:top w:val="single" w:sz="4" w:space="0" w:color="auto"/>
        <w:bottom w:val="single" w:sz="4" w:space="0" w:color="auto"/>
      </w:tblBorders>
    </w:tblPr>
    <w:tcPr>
      <w:vAlign w:val="center"/>
    </w:tcPr>
    <w:tblStylePr w:type="firstRow">
      <w:tblPr/>
      <w:tcPr>
        <w:tcBorders>
          <w:top w:val="single" w:sz="4" w:space="0" w:color="auto"/>
          <w:left w:val="nil"/>
          <w:bottom w:val="single" w:sz="4" w:space="0" w:color="auto"/>
          <w:right w:val="nil"/>
          <w:insideH w:val="nil"/>
          <w:insideV w:val="nil"/>
          <w:tl2br w:val="nil"/>
          <w:tr2bl w:val="nil"/>
        </w:tcBorders>
      </w:tcPr>
    </w:tblStylePr>
  </w:style>
  <w:style w:type="character" w:styleId="PlaceholderText">
    <w:name w:val="Placeholder Text"/>
    <w:basedOn w:val="DefaultParagraphFont"/>
    <w:uiPriority w:val="99"/>
    <w:semiHidden/>
    <w:rsid w:val="00D665B9"/>
    <w:rPr>
      <w:color w:val="808080"/>
    </w:rPr>
  </w:style>
  <w:style w:type="table" w:customStyle="1" w:styleId="shahintale2">
    <w:name w:val="shahin_tale2"/>
    <w:basedOn w:val="TableNormal"/>
    <w:uiPriority w:val="99"/>
    <w:rsid w:val="00C87FC2"/>
    <w:pPr>
      <w:jc w:val="center"/>
    </w:pPr>
    <w:rPr>
      <w:rFonts w:eastAsia="Calibri"/>
      <w:sz w:val="22"/>
      <w:szCs w:val="22"/>
      <w:lang w:val="en-GB" w:eastAsia="en-US"/>
    </w:rPr>
    <w:tblPr>
      <w:tblInd w:w="0" w:type="nil"/>
      <w:tblBorders>
        <w:top w:val="single" w:sz="4" w:space="0" w:color="auto"/>
        <w:bottom w:val="single" w:sz="4" w:space="0" w:color="auto"/>
      </w:tblBorders>
    </w:tblPr>
    <w:tcPr>
      <w:vAlign w:val="center"/>
    </w:tcPr>
    <w:tblStylePr w:type="firstRow">
      <w:tblPr/>
      <w:tcPr>
        <w:tcBorders>
          <w:top w:val="single" w:sz="4" w:space="0" w:color="auto"/>
          <w:left w:val="nil"/>
          <w:bottom w:val="single" w:sz="4" w:space="0" w:color="auto"/>
          <w:right w:val="nil"/>
          <w:insideH w:val="nil"/>
          <w:insideV w:val="nil"/>
          <w:tl2br w:val="nil"/>
          <w:tr2bl w:val="nil"/>
        </w:tcBorders>
      </w:tcPr>
    </w:tblStylePr>
  </w:style>
  <w:style w:type="table" w:customStyle="1" w:styleId="shahintale11">
    <w:name w:val="shahin_tale11"/>
    <w:basedOn w:val="TableNormal"/>
    <w:uiPriority w:val="99"/>
    <w:rsid w:val="00D6242C"/>
    <w:pPr>
      <w:jc w:val="center"/>
    </w:pPr>
    <w:rPr>
      <w:rFonts w:eastAsia="Calibri"/>
      <w:sz w:val="22"/>
      <w:szCs w:val="22"/>
      <w:lang w:val="en-GB" w:eastAsia="en-US"/>
    </w:rPr>
    <w:tblPr>
      <w:tblBorders>
        <w:top w:val="single" w:sz="4" w:space="0" w:color="auto"/>
        <w:bottom w:val="single" w:sz="4" w:space="0" w:color="auto"/>
      </w:tblBorders>
    </w:tblPr>
    <w:tcPr>
      <w:vAlign w:val="center"/>
    </w:tcPr>
    <w:tblStylePr w:type="firstRow">
      <w:tblPr/>
      <w:tcPr>
        <w:tcBorders>
          <w:top w:val="single" w:sz="4" w:space="0" w:color="auto"/>
          <w:left w:val="nil"/>
          <w:bottom w:val="single" w:sz="4" w:space="0" w:color="auto"/>
          <w:right w:val="nil"/>
          <w:insideH w:val="nil"/>
          <w:insideV w:val="nil"/>
          <w:tl2br w:val="nil"/>
          <w:tr2bl w:val="nil"/>
        </w:tcBorders>
      </w:tcPr>
    </w:tblStylePr>
  </w:style>
  <w:style w:type="paragraph" w:customStyle="1" w:styleId="figurecaption">
    <w:name w:val="figure caption"/>
    <w:basedOn w:val="Figure"/>
    <w:link w:val="figurecaptionChar"/>
    <w:rsid w:val="002772B4"/>
    <w:pPr>
      <w:widowControl/>
      <w:numPr>
        <w:numId w:val="25"/>
      </w:numPr>
      <w:adjustRightInd/>
      <w:textAlignment w:val="auto"/>
    </w:pPr>
    <w:rPr>
      <w:rFonts w:eastAsia="CMR10"/>
      <w:bCs w:val="0"/>
      <w:szCs w:val="24"/>
      <w:lang w:val="en-GB" w:eastAsia="en-US"/>
    </w:rPr>
  </w:style>
  <w:style w:type="character" w:customStyle="1" w:styleId="figurecaptionChar">
    <w:name w:val="figure caption Char"/>
    <w:basedOn w:val="FigureChar"/>
    <w:link w:val="figurecaption"/>
    <w:rsid w:val="002772B4"/>
    <w:rPr>
      <w:rFonts w:eastAsia="CMR10"/>
      <w:b/>
      <w:bCs w:val="0"/>
      <w:sz w:val="24"/>
      <w:szCs w:val="24"/>
      <w:lang w:val="en-GB" w:eastAsia="en-US"/>
    </w:rPr>
  </w:style>
  <w:style w:type="paragraph" w:styleId="ListParagraph">
    <w:name w:val="List Paragraph"/>
    <w:basedOn w:val="Normal"/>
    <w:uiPriority w:val="34"/>
    <w:rsid w:val="00F65528"/>
    <w:pPr>
      <w:widowControl/>
      <w:adjustRightInd/>
      <w:spacing w:before="60" w:after="60"/>
      <w:ind w:left="720"/>
      <w:textAlignment w:val="auto"/>
    </w:pPr>
    <w:rPr>
      <w:rFonts w:eastAsiaTheme="minorHAnsi" w:cstheme="minorBidi"/>
      <w:szCs w:val="22"/>
      <w:lang w:val="en-GB" w:eastAsia="en-US"/>
    </w:rPr>
  </w:style>
  <w:style w:type="character" w:styleId="CommentReference">
    <w:name w:val="annotation reference"/>
    <w:basedOn w:val="DefaultParagraphFont"/>
    <w:uiPriority w:val="99"/>
    <w:unhideWhenUsed/>
    <w:rsid w:val="003F05A4"/>
    <w:rPr>
      <w:sz w:val="16"/>
      <w:szCs w:val="16"/>
    </w:rPr>
  </w:style>
  <w:style w:type="paragraph" w:styleId="NormalWeb">
    <w:name w:val="Normal (Web)"/>
    <w:basedOn w:val="Normal"/>
    <w:uiPriority w:val="99"/>
    <w:unhideWhenUsed/>
    <w:rsid w:val="00EA0D00"/>
    <w:pPr>
      <w:widowControl/>
      <w:adjustRightInd/>
      <w:spacing w:before="100" w:beforeAutospacing="1" w:after="100" w:afterAutospacing="1"/>
      <w:jc w:val="left"/>
      <w:textAlignment w:val="auto"/>
    </w:pPr>
    <w:rPr>
      <w:rFonts w:eastAsiaTheme="minorEastAsia"/>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08797411">
      <w:bodyDiv w:val="1"/>
      <w:marLeft w:val="0"/>
      <w:marRight w:val="0"/>
      <w:marTop w:val="0"/>
      <w:marBottom w:val="0"/>
      <w:divBdr>
        <w:top w:val="none" w:sz="0" w:space="0" w:color="auto"/>
        <w:left w:val="none" w:sz="0" w:space="0" w:color="auto"/>
        <w:bottom w:val="none" w:sz="0" w:space="0" w:color="auto"/>
        <w:right w:val="none" w:sz="0" w:space="0" w:color="auto"/>
      </w:divBdr>
    </w:div>
    <w:div w:id="1525629856">
      <w:bodyDiv w:val="1"/>
      <w:marLeft w:val="0"/>
      <w:marRight w:val="0"/>
      <w:marTop w:val="0"/>
      <w:marBottom w:val="0"/>
      <w:divBdr>
        <w:top w:val="none" w:sz="0" w:space="0" w:color="auto"/>
        <w:left w:val="none" w:sz="0" w:space="0" w:color="auto"/>
        <w:bottom w:val="none" w:sz="0" w:space="0" w:color="auto"/>
        <w:right w:val="none" w:sz="0" w:space="0" w:color="auto"/>
      </w:divBdr>
    </w:div>
    <w:div w:id="17787936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6.tiff"/><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jpeg"/><Relationship Id="rId21" Type="http://schemas.openxmlformats.org/officeDocument/2006/relationships/image" Target="media/image14.png"/><Relationship Id="rId34" Type="http://schemas.openxmlformats.org/officeDocument/2006/relationships/image" Target="media/image27.jpg"/><Relationship Id="rId42" Type="http://schemas.openxmlformats.org/officeDocument/2006/relationships/image" Target="media/image35.png"/><Relationship Id="rId47" Type="http://schemas.openxmlformats.org/officeDocument/2006/relationships/image" Target="media/image40.jpg"/><Relationship Id="rId50" Type="http://schemas.openxmlformats.org/officeDocument/2006/relationships/image" Target="media/image43.tiff"/><Relationship Id="rId55"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jpeg"/><Relationship Id="rId38" Type="http://schemas.openxmlformats.org/officeDocument/2006/relationships/image" Target="media/image31.jpg"/><Relationship Id="rId46" Type="http://schemas.openxmlformats.org/officeDocument/2006/relationships/image" Target="media/image39.jpg"/><Relationship Id="rId59"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image" Target="media/image34.png"/><Relationship Id="rId54" Type="http://schemas.openxmlformats.org/officeDocument/2006/relationships/image" Target="media/image4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png"/><Relationship Id="rId32" Type="http://schemas.openxmlformats.org/officeDocument/2006/relationships/image" Target="media/image25.jpg"/><Relationship Id="rId37" Type="http://schemas.openxmlformats.org/officeDocument/2006/relationships/image" Target="media/image30.jpeg"/><Relationship Id="rId40" Type="http://schemas.openxmlformats.org/officeDocument/2006/relationships/image" Target="media/image33.png"/><Relationship Id="rId45" Type="http://schemas.openxmlformats.org/officeDocument/2006/relationships/image" Target="media/image38.jpg"/><Relationship Id="rId53" Type="http://schemas.openxmlformats.org/officeDocument/2006/relationships/image" Target="media/image46.PNG"/><Relationship Id="rId58"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jpg"/><Relationship Id="rId49" Type="http://schemas.openxmlformats.org/officeDocument/2006/relationships/image" Target="media/image42.PNG"/><Relationship Id="rId57" Type="http://schemas.openxmlformats.org/officeDocument/2006/relationships/header" Target="header3.xml"/><Relationship Id="rId10" Type="http://schemas.openxmlformats.org/officeDocument/2006/relationships/image" Target="media/image3.jpe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4" Type="http://schemas.openxmlformats.org/officeDocument/2006/relationships/settings" Target="settings.xml"/><Relationship Id="rId9" Type="http://schemas.openxmlformats.org/officeDocument/2006/relationships/image" Target="media/image2.tif"/><Relationship Id="rId14" Type="http://schemas.openxmlformats.org/officeDocument/2006/relationships/image" Target="media/image7.tiff"/><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jpeg"/><Relationship Id="rId43" Type="http://schemas.openxmlformats.org/officeDocument/2006/relationships/image" Target="media/image36.png"/><Relationship Id="rId48" Type="http://schemas.openxmlformats.org/officeDocument/2006/relationships/image" Target="media/image41.jpg"/><Relationship Id="rId56" Type="http://schemas.openxmlformats.org/officeDocument/2006/relationships/header" Target="header2.xml"/><Relationship Id="rId8" Type="http://schemas.openxmlformats.org/officeDocument/2006/relationships/image" Target="media/image1.PNG"/><Relationship Id="rId51" Type="http://schemas.openxmlformats.org/officeDocument/2006/relationships/image" Target="media/image44.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082547-965D-4353-BAD1-3AE2C3180B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2</TotalTime>
  <Pages>36</Pages>
  <Words>10984</Words>
  <Characters>58220</Characters>
  <Application>Microsoft Office Word</Application>
  <DocSecurity>0</DocSecurity>
  <Lines>485</Lines>
  <Paragraphs>138</Paragraphs>
  <ScaleCrop>false</ScaleCrop>
  <HeadingPairs>
    <vt:vector size="6" baseType="variant">
      <vt:variant>
        <vt:lpstr>Rubrik</vt:lpstr>
      </vt:variant>
      <vt:variant>
        <vt:i4>1</vt:i4>
      </vt:variant>
      <vt:variant>
        <vt:lpstr>Title</vt:lpstr>
      </vt:variant>
      <vt:variant>
        <vt:i4>1</vt:i4>
      </vt:variant>
      <vt:variant>
        <vt:lpstr>Τίτλος</vt:lpstr>
      </vt:variant>
      <vt:variant>
        <vt:i4>1</vt:i4>
      </vt:variant>
    </vt:vector>
  </HeadingPairs>
  <TitlesOfParts>
    <vt:vector size="3" baseType="lpstr">
      <vt:lpstr>Style ISP</vt:lpstr>
      <vt:lpstr>Style ISP</vt:lpstr>
      <vt:lpstr>Style ISP</vt:lpstr>
    </vt:vector>
  </TitlesOfParts>
  <Company>csie</Company>
  <LinksUpToDate>false</LinksUpToDate>
  <CharactersWithSpaces>690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yle ISP</dc:title>
  <dc:subject/>
  <dc:creator>madam</dc:creator>
  <cp:keywords/>
  <cp:lastModifiedBy>Shahin Shirzadegan</cp:lastModifiedBy>
  <cp:revision>40</cp:revision>
  <cp:lastPrinted>2010-11-10T04:06:00Z</cp:lastPrinted>
  <dcterms:created xsi:type="dcterms:W3CDTF">2021-02-15T11:31:00Z</dcterms:created>
  <dcterms:modified xsi:type="dcterms:W3CDTF">2022-01-13T2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1073</vt:lpwstr>
  </property>
  <property fmtid="{D5CDD505-2E9C-101B-9397-08002B2CF9AE}" pid="3" name="WnCSubscriberId">
    <vt:lpwstr>6504</vt:lpwstr>
  </property>
  <property fmtid="{D5CDD505-2E9C-101B-9397-08002B2CF9AE}" pid="4" name="WnCOutputStyleId">
    <vt:lpwstr>10286</vt:lpwstr>
  </property>
  <property fmtid="{D5CDD505-2E9C-101B-9397-08002B2CF9AE}" pid="5" name="RWProductId">
    <vt:lpwstr>WnC</vt:lpwstr>
  </property>
  <property fmtid="{D5CDD505-2E9C-101B-9397-08002B2CF9AE}" pid="6" name="WnC4Folder">
    <vt:lpwstr>Documents///JESGE style (1)(3)</vt:lpwstr>
  </property>
</Properties>
</file>